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6B469F9F" w14:textId="77777777" w:rsidR="008444BB" w:rsidRDefault="008444BB" w:rsidP="008444BB">
      <w:pPr>
        <w:pStyle w:val="Title"/>
        <w:numPr>
          <w:ilvl w:val="0"/>
          <w:numId w:val="2"/>
        </w:numPr>
      </w:pPr>
      <w:r>
        <w:lastRenderedPageBreak/>
        <w:t>Main Body</w:t>
      </w:r>
    </w:p>
    <w:p w14:paraId="0F6676C0" w14:textId="77777777" w:rsidR="008444BB" w:rsidRDefault="008444BB" w:rsidP="008444BB"/>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77777777" w:rsidR="008444BB" w:rsidRDefault="008444BB" w:rsidP="008444BB">
      <w:r>
        <w:t>The study is centered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lastRenderedPageBreak/>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t xml:space="preserve">A study report with detailed information about the process throughout development of the application. </w:t>
      </w:r>
    </w:p>
    <w:p w14:paraId="5E48EC82" w14:textId="77777777" w:rsidR="00906FC6" w:rsidRDefault="00906FC6" w:rsidP="00906FC6"/>
    <w:p w14:paraId="2EA61EC7" w14:textId="77777777" w:rsidR="003C242F" w:rsidRDefault="003C242F" w:rsidP="003C242F">
      <w:pPr>
        <w:pStyle w:val="Title"/>
        <w:numPr>
          <w:ilvl w:val="0"/>
          <w:numId w:val="2"/>
        </w:numPr>
      </w:pPr>
      <w:r>
        <w:t>Background and Context</w:t>
      </w:r>
    </w:p>
    <w:p w14:paraId="564FA254" w14:textId="77777777" w:rsidR="00047A2C" w:rsidRDefault="003C242F" w:rsidP="003C242F">
      <w:r>
        <w:t>H</w:t>
      </w:r>
      <w:r w:rsidRPr="009A102B">
        <w:t>ealth research is interested in understanding factors that influence people’s food</w:t>
      </w:r>
      <w:r>
        <w:t xml:space="preserve"> </w:t>
      </w:r>
      <w:r w:rsidRPr="009A102B">
        <w:t>intake</w:t>
      </w:r>
      <w:r>
        <w:t xml:space="preserve"> </w:t>
      </w:r>
      <w:r w:rsidRPr="009A102B">
        <w:t xml:space="preserve">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p>
    <w:p w14:paraId="2B094957" w14:textId="77777777" w:rsidR="00047A2C" w:rsidRDefault="00047A2C" w:rsidP="003C242F"/>
    <w:p w14:paraId="6347BE8C" w14:textId="77777777" w:rsidR="00047A2C" w:rsidRDefault="003C242F" w:rsidP="003C242F">
      <w:r>
        <w:t xml:space="preserve"> </w:t>
      </w:r>
      <w:r w:rsidRPr="003C242F">
        <w:rPr>
          <w:rFonts w:ascii="Calibri" w:hAnsi="Calibri" w:cs="Calibri"/>
          <w:i/>
        </w:rPr>
        <w:t>“</w:t>
      </w:r>
      <w:r w:rsidRPr="003C242F">
        <w:rPr>
          <w:rFonts w:ascii="Calibri" w:hAnsi="Calibri" w:cs="Calibri"/>
          <w:i/>
          <w:color w:val="000000"/>
          <w:shd w:val="clear" w:color="auto" w:fill="FFFFFF"/>
        </w:rPr>
        <w:t>By definition, epidemiology is the study (scientific, systematic,</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and data-driven) of the distribution (frequency, pattern) and determinants (causes, risk</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factors) of health-related states and events (not just diseases) in specified populations</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neighborhood, school, city, state, country, global).</w:t>
      </w:r>
      <w:r w:rsidRPr="003C242F">
        <w:rPr>
          <w:rFonts w:ascii="Calibri" w:hAnsi="Calibri" w:cs="Calibri"/>
          <w:i/>
        </w:rPr>
        <w:t>”</w:t>
      </w:r>
      <w:r w:rsidR="00B96B00">
        <w:rPr>
          <w:rStyle w:val="EndnoteReference"/>
          <w:rFonts w:ascii="Calibri" w:hAnsi="Calibri" w:cs="Calibri"/>
          <w:i/>
        </w:rPr>
        <w:endnoteReference w:id="1"/>
      </w:r>
      <w:r w:rsidRPr="009A102B">
        <w:t xml:space="preserve"> </w:t>
      </w:r>
    </w:p>
    <w:p w14:paraId="2AE25B6A" w14:textId="77777777" w:rsidR="00047A2C" w:rsidRDefault="00047A2C" w:rsidP="003C242F"/>
    <w:p w14:paraId="35F7932F" w14:textId="5265EA82" w:rsidR="003C242F" w:rsidRDefault="003C242F" w:rsidP="003C242F">
      <w:r w:rsidRPr="009A102B">
        <w:t>History provides multiple studies that</w:t>
      </w:r>
      <w:r>
        <w:t xml:space="preserve"> </w:t>
      </w:r>
      <w:r w:rsidRPr="009A102B">
        <w:t>show diseases that appeared as result of a certain diet. Most commonly, the affected had</w:t>
      </w:r>
      <w:r>
        <w:t xml:space="preserve"> </w:t>
      </w:r>
      <w:r w:rsidRPr="009A102B">
        <w:t>certain deficiencies in their diet. Traditional methods of identifying diseases</w:t>
      </w:r>
      <w:r>
        <w:t xml:space="preserve"> caused by specific diets </w:t>
      </w:r>
      <w:r w:rsidRPr="009A102B">
        <w:t>involve asking participants to complete food frequency questionnaires either</w:t>
      </w:r>
      <w:r>
        <w:t xml:space="preserve"> </w:t>
      </w:r>
      <w:r w:rsidRPr="009A102B">
        <w:t>on pen and paper, mobile or web applications. Methods like these require significant time</w:t>
      </w:r>
      <w:r>
        <w:t xml:space="preserve"> </w:t>
      </w:r>
      <w:r w:rsidRPr="009A102B">
        <w:t xml:space="preserve">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w:t>
      </w:r>
      <w:r>
        <w:t xml:space="preserve"> </w:t>
      </w:r>
      <w:r w:rsidRPr="009A102B">
        <w:t>food data should be assessed. It may be possible to utilize arising technologies such as voice</w:t>
      </w:r>
      <w:r>
        <w:t xml:space="preserve"> </w:t>
      </w:r>
      <w:r w:rsidRPr="009A102B">
        <w:t>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w:t>
      </w:r>
      <w:r>
        <w:t xml:space="preserve"> quicker</w:t>
      </w:r>
      <w:r w:rsidRPr="009A102B">
        <w:t xml:space="preserve"> than traditional methods.</w:t>
      </w:r>
      <w:r w:rsidR="00632357">
        <w:t xml:space="preserve"> This section will describe cases of traditional epidemiological research and how effective the given nutrition logging techniques were. </w:t>
      </w:r>
    </w:p>
    <w:p w14:paraId="51BD5000" w14:textId="66B2E32B" w:rsidR="00433F8B" w:rsidRDefault="00433F8B" w:rsidP="003C242F"/>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century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w:t>
      </w:r>
      <w:r w:rsidRPr="004E0722">
        <w:lastRenderedPageBreak/>
        <w:t>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r w:rsidRPr="00B44FA7">
        <w:rPr>
          <w:i/>
        </w:rPr>
        <w:t>Kesahn</w:t>
      </w:r>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02F0FB8"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r w:rsidRPr="005B7ECF">
        <w:rPr>
          <w:rFonts w:ascii="Calibri" w:hAnsi="Calibri" w:cs="Calibri"/>
          <w:color w:val="000000" w:themeColor="text1"/>
          <w:shd w:val="clear" w:color="auto" w:fill="FFFFFF"/>
        </w:rPr>
        <w:t>behavioral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ide-rang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0990DE75" w14:textId="15B2F6F6" w:rsidR="005F4E40" w:rsidRDefault="005F4E40" w:rsidP="005B7ECF">
      <w:pPr>
        <w:rPr>
          <w:color w:val="000000" w:themeColor="text1"/>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33572B">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t>Web Connectivity</w:t>
      </w:r>
    </w:p>
    <w:p w14:paraId="2F16B2AF" w14:textId="0B515AB0" w:rsidR="002C6B3D" w:rsidRDefault="002C6B3D" w:rsidP="002C6B3D">
      <w:pPr>
        <w:pStyle w:val="ListParagraph"/>
        <w:numPr>
          <w:ilvl w:val="1"/>
          <w:numId w:val="12"/>
        </w:numPr>
      </w:pPr>
      <w:r>
        <w:lastRenderedPageBreak/>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4"/>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software is an open source implementation of the Java Servlet, JavaServer Pages, Java Expression Language and Java WebSocket technologies”</w:t>
      </w:r>
      <w:r w:rsidR="00A570C9">
        <w:rPr>
          <w:rStyle w:val="EndnoteReference"/>
          <w:rFonts w:ascii="Calibri" w:eastAsia="Times New Roman" w:hAnsi="Calibri" w:cs="Calibri"/>
          <w:i/>
          <w:iCs/>
          <w:color w:val="000000"/>
          <w:lang w:eastAsia="en-GB"/>
        </w:rPr>
        <w:endnoteReference w:id="5"/>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r w:rsidRPr="00B34DBE">
        <w:rPr>
          <w:rFonts w:ascii="Calibri" w:eastAsia="Times New Roman" w:hAnsi="Calibri" w:cs="Calibri"/>
          <w:i/>
          <w:iCs/>
          <w:lang w:eastAsia="en-GB"/>
        </w:rPr>
        <w:t>mySQL</w:t>
      </w:r>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5EACF918"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40832" behindDoc="0" locked="0" layoutInCell="1" allowOverlap="1" wp14:anchorId="7026ED55" wp14:editId="59677347">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69E0D5FE" w:rsidR="0033572B" w:rsidRPr="00981E46" w:rsidRDefault="0033572B"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sidR="00F51274">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40832"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69E0D5FE" w:rsidR="0033572B" w:rsidRPr="00981E46" w:rsidRDefault="0033572B"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sidR="00F51274">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34D54839" w:rsidR="008D3169" w:rsidRDefault="00B80FBC" w:rsidP="008D3169">
      <w:pPr>
        <w:keepNext/>
      </w:pPr>
      <w:r>
        <w:t>An intent represents a functionality of the skill. For example, if the skills purpose is to book a flight, one intent might be called “</w:t>
      </w:r>
      <w:r w:rsidRPr="00B80FBC">
        <w:rPr>
          <w:i/>
          <w:iCs/>
        </w:rPr>
        <w:t>bookFlightIntent</w:t>
      </w:r>
      <w:r>
        <w:t xml:space="preserve">”, which processes the speech input and populates slots with the necessary flight information. A skill can have any number of intents. A custom skill comes with five pre mad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rPr>
          <w:noProof/>
        </w:rPr>
        <w:drawing>
          <wp:inline distT="0" distB="0" distL="0" distR="0" wp14:anchorId="566B325B" wp14:editId="70BE617A">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056011D8" w:rsidR="00B80FBC" w:rsidRPr="008650DB" w:rsidRDefault="008D3169" w:rsidP="008D3169">
      <w:pPr>
        <w:pStyle w:val="Caption"/>
      </w:pPr>
      <w:bookmarkStart w:id="3" w:name="_Ref15908348"/>
      <w:r>
        <w:t xml:space="preserve">Figure </w:t>
      </w:r>
      <w:r>
        <w:fldChar w:fldCharType="begin"/>
      </w:r>
      <w:r>
        <w:instrText xml:space="preserve"> SEQ Figure \* ARABIC </w:instrText>
      </w:r>
      <w:r>
        <w:fldChar w:fldCharType="separate"/>
      </w:r>
      <w:r w:rsidR="00F51274">
        <w:rPr>
          <w:noProof/>
        </w:rPr>
        <w:t>2</w:t>
      </w:r>
      <w:r>
        <w:fldChar w:fldCharType="end"/>
      </w:r>
      <w:r>
        <w:t>: Sample Utterance</w:t>
      </w:r>
      <w:bookmarkEnd w:id="3"/>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r w:rsidRPr="00081C40">
        <w:rPr>
          <w:i/>
          <w:iCs/>
        </w:rPr>
        <w:t>departure</w:t>
      </w:r>
      <w:r>
        <w:rPr>
          <w:i/>
          <w:iCs/>
        </w:rPr>
        <w:t>City</w:t>
      </w:r>
      <w:r>
        <w:t>” and slot “</w:t>
      </w:r>
      <w:r w:rsidRPr="00081C40">
        <w:rPr>
          <w:i/>
          <w:iCs/>
        </w:rPr>
        <w:t>destination</w:t>
      </w:r>
      <w:r>
        <w:rPr>
          <w:i/>
          <w:iCs/>
        </w:rPr>
        <w:t>City</w:t>
      </w:r>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44928" behindDoc="0" locked="0" layoutInCell="1" allowOverlap="1" wp14:anchorId="563A8220" wp14:editId="52AE7ABB">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466C04C8" w:rsidR="0033572B" w:rsidRPr="00986F1A" w:rsidRDefault="0033572B" w:rsidP="00B44C56">
                              <w:pPr>
                                <w:pStyle w:val="Caption"/>
                              </w:pPr>
                              <w:bookmarkStart w:id="4" w:name="_Ref15910750"/>
                              <w:r>
                                <w:t xml:space="preserve">Figure </w:t>
                              </w:r>
                              <w:r>
                                <w:fldChar w:fldCharType="begin"/>
                              </w:r>
                              <w:r>
                                <w:instrText xml:space="preserve"> SEQ Figure \* ARABIC </w:instrText>
                              </w:r>
                              <w:r>
                                <w:fldChar w:fldCharType="separate"/>
                              </w:r>
                              <w:r w:rsidR="00F51274">
                                <w:rPr>
                                  <w:noProof/>
                                </w:rPr>
                                <w:t>3</w:t>
                              </w:r>
                              <w:r>
                                <w:fldChar w:fldCharType="end"/>
                              </w:r>
                              <w:r>
                                <w:t>: Alexa Test Tab</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44928"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466C04C8" w:rsidR="0033572B" w:rsidRPr="00986F1A" w:rsidRDefault="0033572B" w:rsidP="00B44C56">
                        <w:pPr>
                          <w:pStyle w:val="Caption"/>
                        </w:pPr>
                        <w:bookmarkStart w:id="5" w:name="_Ref15910750"/>
                        <w:r>
                          <w:t xml:space="preserve">Figure </w:t>
                        </w:r>
                        <w:r>
                          <w:fldChar w:fldCharType="begin"/>
                        </w:r>
                        <w:r>
                          <w:instrText xml:space="preserve"> SEQ Figure \* ARABIC </w:instrText>
                        </w:r>
                        <w:r>
                          <w:fldChar w:fldCharType="separate"/>
                        </w:r>
                        <w:r w:rsidR="00F51274">
                          <w:rPr>
                            <w:noProof/>
                          </w:rPr>
                          <w:t>3</w:t>
                        </w:r>
                        <w:r>
                          <w:fldChar w:fldCharType="end"/>
                        </w:r>
                        <w:r>
                          <w:t>: Alexa Test Tab</w:t>
                        </w:r>
                        <w:bookmarkEnd w:id="5"/>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3F12753E" w:rsidR="006A42C9" w:rsidRPr="00A83C8E" w:rsidRDefault="008F712D" w:rsidP="008F712D">
      <w:pPr>
        <w:pStyle w:val="Caption"/>
      </w:pPr>
      <w:bookmarkStart w:id="6" w:name="_Ref15978517"/>
      <w:r>
        <w:t xml:space="preserve">Figure </w:t>
      </w:r>
      <w:r>
        <w:fldChar w:fldCharType="begin"/>
      </w:r>
      <w:r>
        <w:instrText xml:space="preserve"> SEQ Figure \* ARABIC </w:instrText>
      </w:r>
      <w:r>
        <w:fldChar w:fldCharType="separate"/>
      </w:r>
      <w:r w:rsidR="00F51274">
        <w:rPr>
          <w:noProof/>
        </w:rPr>
        <w:t>4</w:t>
      </w:r>
      <w:r>
        <w:fldChar w:fldCharType="end"/>
      </w:r>
      <w:r>
        <w:t>: Storyboard</w:t>
      </w:r>
      <w:bookmarkEnd w:id="6"/>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mySQL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 xml:space="preserve">Samples: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 xml:space="preserve">Samples: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 xml:space="preserve">Samples: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 xml:space="preserve">Sampl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 xml:space="preserve">Samples: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r w:rsidRPr="00AE7287">
        <w:rPr>
          <w:b/>
          <w:bCs/>
        </w:rPr>
        <w:lastRenderedPageBreak/>
        <w:t>LogDrinkIntent</w:t>
      </w:r>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amount_drink}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amount_drink} {drink}</w:t>
      </w:r>
    </w:p>
    <w:p w14:paraId="175D1EAE" w14:textId="7F7D4435" w:rsidR="00AE7287" w:rsidRPr="00AE7287" w:rsidRDefault="00AE7287" w:rsidP="00AE7287">
      <w:pPr>
        <w:pStyle w:val="ListParagraph"/>
        <w:numPr>
          <w:ilvl w:val="3"/>
          <w:numId w:val="9"/>
        </w:numPr>
        <w:rPr>
          <w:i/>
          <w:iCs/>
        </w:rPr>
      </w:pPr>
      <w:r w:rsidRPr="00AE7287">
        <w:rPr>
          <w:i/>
          <w:iCs/>
        </w:rPr>
        <w:t>Log {amount_drink} {drink}</w:t>
      </w:r>
    </w:p>
    <w:p w14:paraId="75433FAF" w14:textId="285B1903" w:rsidR="009807EA" w:rsidRPr="009807EA" w:rsidRDefault="009807EA" w:rsidP="009807EA">
      <w:pPr>
        <w:pStyle w:val="ListParagraph"/>
        <w:numPr>
          <w:ilvl w:val="1"/>
          <w:numId w:val="9"/>
        </w:numPr>
      </w:pPr>
      <w:r w:rsidRPr="009807EA">
        <w:rPr>
          <w:b/>
          <w:bCs/>
        </w:rPr>
        <w:t>LogFoodIntent</w:t>
      </w:r>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amount_food}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amount_food}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amount_food} {food} for {meal}</w:t>
      </w:r>
    </w:p>
    <w:p w14:paraId="73C3C4F0" w14:textId="18AED0C9" w:rsidR="00491592" w:rsidRPr="00491592" w:rsidRDefault="00A35AA0" w:rsidP="00491592">
      <w:pPr>
        <w:pStyle w:val="ListParagraph"/>
        <w:numPr>
          <w:ilvl w:val="1"/>
          <w:numId w:val="9"/>
        </w:numPr>
        <w:rPr>
          <w:b/>
          <w:bCs/>
          <w:i/>
          <w:iCs/>
        </w:rPr>
      </w:pPr>
      <w:r w:rsidRPr="00A35AA0">
        <w:rPr>
          <w:b/>
          <w:bCs/>
        </w:rPr>
        <w:t>LogMealIntent</w:t>
      </w:r>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amountDrink}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amountDrink}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amountDrink}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amountFood} {food} and {amountDrink}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fulfill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lastRenderedPageBreak/>
        <w:t>I had a {drink}</w:t>
      </w:r>
    </w:p>
    <w:p w14:paraId="2EE1DEFF" w14:textId="182233D8" w:rsidR="006D465B" w:rsidRDefault="006D465B" w:rsidP="006D465B">
      <w:pPr>
        <w:pStyle w:val="ListParagraph"/>
        <w:numPr>
          <w:ilvl w:val="3"/>
          <w:numId w:val="9"/>
        </w:numPr>
      </w:pPr>
      <w:r>
        <w:t>{amount_drink} {drink}</w:t>
      </w:r>
    </w:p>
    <w:p w14:paraId="732B9B57" w14:textId="426A0EA7" w:rsidR="006D465B" w:rsidRDefault="006D465B" w:rsidP="006D465B">
      <w:pPr>
        <w:pStyle w:val="ListParagraph"/>
        <w:numPr>
          <w:ilvl w:val="1"/>
          <w:numId w:val="9"/>
        </w:numPr>
      </w:pPr>
      <w:r>
        <w:t>Amount_drink</w:t>
      </w:r>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amount_drink}</w:t>
      </w:r>
    </w:p>
    <w:p w14:paraId="35286E51" w14:textId="65C345B8" w:rsidR="006D465B" w:rsidRDefault="006D465B" w:rsidP="006D465B">
      <w:pPr>
        <w:pStyle w:val="ListParagraph"/>
        <w:numPr>
          <w:ilvl w:val="3"/>
          <w:numId w:val="9"/>
        </w:numPr>
      </w:pPr>
      <w:r>
        <w:t>I had {amount_drink}</w:t>
      </w:r>
    </w:p>
    <w:p w14:paraId="0F5693CA" w14:textId="7757FF52" w:rsidR="006D465B" w:rsidRDefault="006D465B" w:rsidP="006D465B">
      <w:pPr>
        <w:pStyle w:val="ListParagraph"/>
        <w:numPr>
          <w:ilvl w:val="3"/>
          <w:numId w:val="9"/>
        </w:numPr>
      </w:pPr>
      <w:r>
        <w:t>{amount_drink}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userID}</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amount_food}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r>
        <w:t>Amount_food</w:t>
      </w:r>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amount_food}</w:t>
      </w:r>
    </w:p>
    <w:p w14:paraId="63119F58" w14:textId="308BF800" w:rsidR="00422C49" w:rsidRDefault="00422C49" w:rsidP="00422C49">
      <w:pPr>
        <w:pStyle w:val="ListParagraph"/>
        <w:numPr>
          <w:ilvl w:val="3"/>
          <w:numId w:val="9"/>
        </w:numPr>
      </w:pPr>
      <w:r>
        <w:t>I had {amount_food}</w:t>
      </w:r>
    </w:p>
    <w:p w14:paraId="04B5DA3E" w14:textId="172C397D" w:rsidR="00422C49" w:rsidRDefault="00422C49" w:rsidP="00422C49">
      <w:pPr>
        <w:pStyle w:val="ListParagraph"/>
        <w:numPr>
          <w:ilvl w:val="3"/>
          <w:numId w:val="9"/>
        </w:numPr>
      </w:pPr>
      <w:r>
        <w:t>{amount_food}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userID}</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78D39D5E"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w:t>
      </w:r>
      <w:r w:rsidR="00C847C6">
        <w:t>the figures below</w:t>
      </w:r>
      <w:r w:rsidR="00940C6E">
        <w:t xml:space="preserve">. </w:t>
      </w:r>
      <w:r w:rsidR="006D5936">
        <w:t xml:space="preserve">After each prompt the skill populates the slots with the corresponding values it </w:t>
      </w:r>
      <w:r w:rsidR="007C2DDA">
        <w:t>prompted</w:t>
      </w:r>
      <w:r w:rsidR="006D5936">
        <w:t xml:space="preserve"> for. </w:t>
      </w:r>
    </w:p>
    <w:p w14:paraId="506AA92B" w14:textId="22EFB636" w:rsidR="00B510B0" w:rsidRDefault="004328B5" w:rsidP="009D0A04">
      <w:r>
        <w:rPr>
          <w:noProof/>
        </w:rPr>
        <w:lastRenderedPageBreak/>
        <mc:AlternateContent>
          <mc:Choice Requires="wpg">
            <w:drawing>
              <wp:anchor distT="0" distB="0" distL="114300" distR="114300" simplePos="0" relativeHeight="251653120" behindDoc="0" locked="0" layoutInCell="1" allowOverlap="1" wp14:anchorId="28FF82E2" wp14:editId="0AA74A0E">
                <wp:simplePos x="0" y="0"/>
                <wp:positionH relativeFrom="column">
                  <wp:posOffset>2042025</wp:posOffset>
                </wp:positionH>
                <wp:positionV relativeFrom="paragraph">
                  <wp:posOffset>3248025</wp:posOffset>
                </wp:positionV>
                <wp:extent cx="3803015" cy="29470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803015" cy="2947035"/>
                          <a:chOff x="0" y="0"/>
                          <a:chExt cx="5727700" cy="4274185"/>
                        </a:xfrm>
                      </wpg:grpSpPr>
                      <pic:pic xmlns:pic="http://schemas.openxmlformats.org/drawingml/2006/picture">
                        <pic:nvPicPr>
                          <pic:cNvPr id="11" name="Picture 11"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27700" cy="3948430"/>
                          </a:xfrm>
                          <a:prstGeom prst="rect">
                            <a:avLst/>
                          </a:prstGeom>
                        </pic:spPr>
                      </pic:pic>
                      <wps:wsp>
                        <wps:cNvPr id="12" name="Text Box 12"/>
                        <wps:cNvSpPr txBox="1"/>
                        <wps:spPr>
                          <a:xfrm>
                            <a:off x="0" y="4007485"/>
                            <a:ext cx="5727700" cy="266700"/>
                          </a:xfrm>
                          <a:prstGeom prst="rect">
                            <a:avLst/>
                          </a:prstGeom>
                          <a:solidFill>
                            <a:prstClr val="white"/>
                          </a:solidFill>
                          <a:ln>
                            <a:noFill/>
                          </a:ln>
                        </wps:spPr>
                        <wps:txbx>
                          <w:txbxContent>
                            <w:p w14:paraId="5266737A" w14:textId="78121D95" w:rsidR="0033572B" w:rsidRPr="007E1D2A" w:rsidRDefault="0033572B" w:rsidP="004328B5">
                              <w:pPr>
                                <w:pStyle w:val="Caption"/>
                              </w:pPr>
                              <w:bookmarkStart w:id="7" w:name="_Ref15989718"/>
                              <w:r>
                                <w:t xml:space="preserve">Figure </w:t>
                              </w:r>
                              <w:r>
                                <w:fldChar w:fldCharType="begin"/>
                              </w:r>
                              <w:r>
                                <w:instrText xml:space="preserve"> SEQ Figure \* ARABIC </w:instrText>
                              </w:r>
                              <w:r>
                                <w:fldChar w:fldCharType="separate"/>
                              </w:r>
                              <w:r w:rsidR="00F51274">
                                <w:rPr>
                                  <w:noProof/>
                                </w:rPr>
                                <w:t>5</w:t>
                              </w:r>
                              <w:r>
                                <w:fldChar w:fldCharType="end"/>
                              </w:r>
                              <w:r>
                                <w:t>: Utterance Profiler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FF82E2" id="Group 13" o:spid="_x0000_s1032" style="position:absolute;margin-left:160.8pt;margin-top:255.75pt;width:299.45pt;height:232.05pt;z-index:251653120;mso-width-relative:margin;mso-height-relative:margin" coordsize="57277,4274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b29v//////////////////////////////////////////////&#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zs7O/6qqqv8eHh7/SEhI//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3p6ev8CAgL/MjIy/9XV1f/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7+/v//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29vb/////////////////////&#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vr6////////////////////////////////////////////////////////////////////////&#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vb2//7+/v//////////////////////////&#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29v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5fT6/2e/4/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2e/4///////////////////////////////////&#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9nv+P/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Fsd3/////////////////////////////&#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Fsd3/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nv+P/////////////////////////////&#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Z7/j/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13;&#10;////////////////////////////////////////////////////////////////////////////&#13;&#10;////////////////////////////////////////////////////////////////////////////&#13;&#10;/////////////////////////////////////////+X0+v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Z7/j/+X0+v//////////////////////////////////&#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vb2////////////////////////////////////&#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vb2////////////////////////////////////////////////////////&#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u7u7/4qKiv8AAAD/mZm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yoqKv8J&#13;&#10;CQn/Xl5e//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8PDw//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5vDz/+Hv8//09PT/9PT0//T09P/09PT/9PT0//T09P/09PT/9PT0//T09P/09PT/9PT0/+nx&#13;&#10;8/9kzOn/p9/u//T09P/09PT/9PT0//T09P/09PT/9PT0//T09P/09PT/9PT0//T09P/09PT/9PT0&#13;&#10;//T09P/09PT/9PT0//T09P/09PT/9PT0//T09P/H6PH/4u/z//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&#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&#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v7+//q6ur/1tbW/83Nzf/4+Pj/&#13;&#10;////////////////6Ojo/8zMzP/z8/P/////////////////////////////////////////////&#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y&#13;&#10;8vL/zc3N/9DQ0P/q6ur//////////////////////+vr6//S0tL/9fX1////////////////////&#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7+/v//////////////////////////////////////////&#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rr7f+xurv/1Nna//n4+v/7+vz/+/r8//n4+v/U2dr/sbq7/+rr7f/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vn7/9nd3v/Dysv/usLD/7rCw//Dysv/2d3e//r5&#13;&#10;+//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19Pb/9fT2//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6+fv/1tXW/+bl5//7+vz/+/r8//v6/P/6+fv/+vn7//v6/P/7+vz/+/r8//v6/P/7+vz/&#13;&#10;+/r8//v6/P/i4eP/29rb//v6/P/7+vz/+/r8//r5+//5+Pr/+fj6//n4+v/5+Pr/+fj6//n4+v/7&#13;&#10;+vz/+fj6/z8/P/+fn6D/+/r8//v6/P/z8vT/0M/R//Py9P/7+vz/7ezu/y0tLf+6ubv/+/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Pf5/wEBAf+jo6T/&#13;&#10;+/r8/0RERP8MDAz/3Nzd//v6/P/7+vz/sbCy/wkJCf/DwsT/AAAA/wAAAP8AAAD/AAAA/wAAAP8A&#13;&#10;AAD/jIuM/5uam/8AAAD/AAAA/wAAAP8AAAD/FRUV//v6/P9ERET/DAwM/9zc3f/7+vz/+/r8/7Gw&#13;&#10;sv8JCQn/+/r8/xwbHP8AAAD/AAAA/wAAAP8AAAD/AAAA/zc3N//7+vz/+/r8//v6/P/7+vz/+/r8&#13;&#10;//v6/P/6+fv/v8fI//Dw8v/7+vz/+/r8//f3+f/7+vz/8PDy/7/HyP/6+fv/+/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ICAh/0pKSv/e3t//4ODh/7a1&#13;&#10;t//y8fP/+/r8/0RERP9cW1z/+/r8//v6/P/7+vz/+/r8/7++wP8HBwf/d3d4/+Pi5P/j4uT/dnZ3&#13;&#10;/wAAAP/Av8H/5+bo/9fW1//X1tf/FBQU/3R0df/X1tf/19bX//f2+P84ODj/Y2Nk//v6/P/JyMr/&#13;&#10;AAAA/42Mjf/r6uz/09LT/7++wP/7+vz/zMvN/wAAAP/My83/+/r8//v6/P/7+vz/+/r8//v6/P/7&#13;&#10;+vz/+/r8/8/U1v/p6+z/+/r8//v6/P+/x8j/tr7A/8nP0f/7+vz/6evs/8/U1v/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fj6&#13;&#10;/xUVFf9nZ2j/+vn7//v6/P/7+vz/+/r8//v6/P9ERET/XFtc//v6/P/7+vz/+/r8//v6/P9WVVb/&#13;&#10;Gxob//v6/P/7+vz/+/r8//r5+/8ZGRn/R0dH//v6/P/7+vz/+/r8/xgYGP+Ih4j/+/r8//v6/P/y&#13;&#10;8fP/AQEB/6OjpP/7+vz/urm7/wAAAP+6ubv/+/r8//v6/P/7+vz/+/r8//v6/P8PDw//jIuM//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gYCB/xAQEP/h4eL/r6+w/wkJCf/7+vz/+/r8//v6/P9ra2z/NDQ0//v6/P/7&#13;&#10;+vz/+/r8/5iXmP8AAAD/X15f/19eX/9fXl//0tHT//v6/P9ERET/dHR1/4GAgf8QEBD/4eHi/6+v&#13;&#10;sP8JCQn/+/r8//v6/P/7+vz/wL/B/wAAAP/c29z/+/r8//v6/P/7+vz/+/r8//v6/P/7+vz/+/r8&#13;&#10;//Ly9P/P1Nb/+/r8//v6/P/7+vz/+vn7/9fb3P/O09X/+/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93d3v98fH3/FxcX/xcX&#13;&#10;F//S0dP/+/r8/0RERP9cW1z/+/r8//v6/P/7+vz/+/r8/yAfIP9lZWb/+/r8//v6/P/7+vz/+/r8&#13;&#10;/2NjZP8gICH/+/r8//v6/P/7+vz/GBgY/4iHiP/7+vz/+/r8/66ur/8AAAD/4ODh//v6/P/7+vz/&#13;&#10;+/r8/728vv9cW1z/BAQE/0FBQf/7+vz/+/r8/0xLTP9HR0f/+/r8//v6/P/7+vz/+/r8//v6/P/7&#13;&#10;+vz/8vL0/8/U1v/7+vz/+/r8//v6/P/7+vz/uMDB//f3+f/7+vz/+/r8/8/U1v/y8vT/+/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u8P8TExP/dXV2//v6/P9ERET/XFtc//v6/P/7+vz/+/r8//v6/P9XVlf/&#13;&#10;HRwd//v6/P/7+vz/+/r8//v6/P8bGhv/V1ZX//v6/P/7+vz/+/r8/xgYGP+Ih4j/+/r8//v6/P/N&#13;&#10;zM7/AAAA/8bFx//7+vz/+/r8//v6/P/7+vz/+/r8/66ur/8AAAD/ysnL//v6/P8xMTH/ZWVm//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r8//v6/P97e3z/AAAA/wkJCf/7+vz/+/r8//v6/P9ra2z/NDQ0//v6/P/7&#13;&#10;+vz/+/r8/5iXmP8EBAT/3Nzd/9zc3f/c3N3/39/g//v6/P9ERET/dHR1//v6/P/7+vz/e3t8/wAA&#13;&#10;AP8JCQn/+/r8//v6/P/7+vz/wL/B/wAAAP/c29z/+/r8//v6/P/7+vz/+/r8//v6/P/7+vz/+/r8&#13;&#10;//v6/P/P1Nb/6evs//v6/P/7+vz/7O3v/7C5uv/7+vz/+/r8/+nr7P/P1Nb/+/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NTU1/wUFBf8AAAD/FxcX/2pq&#13;&#10;a//6+fv/+/r8/0VFRf8AAAD/AAAA/wAAAP8AAAD/bm5v//v6/P+qqqv/JSUm/wAAAP8AAAD/Jyco&#13;&#10;/6qqq//7+vz/+/r8//v6/P/7+vz/GBgY/4iHiP/7+vz/+/r8//v6/P89PT3/X15f//v6/P/DwsT/&#13;&#10;Hx4f/wAAAP8AAAD/Li4u/6Wlpv/7+vz/xsXH/wEBAf/R0NL/+/r8//v6/P/7+vz/+/r8//v6/P/7&#13;&#10;+vz/+/r8//r5+/+/x8j/8PDy//v6/P/7+vz/+fj6//v6/P/w8PL/v8fI//r5+//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z8vT/1NPU//n4+v/7+vz/+/r8//v6/P/7+vz/+/r8//v6/P/7+vz/+/r8//v6/P/7+vz/&#13;&#10;+/r8//v6/P/i4eP/4+Lk//v6/P/7+vz/+/r8//v6/P/7+vz/+/r8//v6/P/7+vz/+/r8//v6/P/7&#13;&#10;+vz/s7K0/wYGBv/h4eL/+/r8//v6/P/m5ef/3t7f//v6/P/7+vz/+/r8/1RTVP9MS0z/+/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Lx8//Y19j/+vn7//v6/P/7+vz/+/r8//v6/P/7+vz/+/r8//r5+//j4uT/6Ofp&#13;&#10;//v6/P/7+vz/+/r8//v6/P/7+vz/+/r8//v6/P/7+vz/+/r8//v6/P/7+vz/+/r8//v6/P/7+vz/&#13;&#10;+/r8//v6/P/19Pb/39/g//n4+v/7+vz/+/r8//v6/P/7+vz/+/r8//v6/P/7+vz/+/r8//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9fT2//X0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9cW1z/p6eo//v6/P/7+vz/+/r8//v6/P/7+vz/+/r8&#13;&#10;/+/u8P9HR0f/x8bI//v6/P/7+vz/+/r8//v6/P/7+vz/+/r8//v6/P/7+vz/+/r8//v6/P/7+vz/&#13;&#10;+/r8//X09v/19Pb/+/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9fT2&#13;&#10;//X09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0RGR/8mJyj/7fT5/+30+f/t9Pn/7fT5/+30&#13;&#10;+f/t9Pn/7fT5/+30+f/t9Pn/7fT5/+30+f/t9Pn/7fT5/+30+f/t9Pn/7fT5/+30+f/t9Pn/7fT5&#13;&#10;/+30+f/t9Pn/7fT5/+30+f/t9Pn/7fT5/+30+f+UmJv/AAAA/8XLz//t9Pn/7fT5/+30+f/t9Pn/&#13;&#10;7fT5/8jO0v8AAAD/MTM0/1teYP/CyMz/7fT5/+30+f/t9Pn/7fT5/+30+f/t9Pn/7fT5/+30+f/t&#13;&#10;9Pn/7fT5/+30+f/t9Pn/7fT5/+30+f/Eys7/zNPX/+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ERkf/Jico/+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Hn6//Hycv/uLq6/8vO0P/i6Oz/1Njb/+zz+P/m7fH/w8XH/9jd4P/t9Pn/5u3x/8PFx//Y&#13;&#10;3eD/7fT5/+30+f/t9Pn/7fT5/+30+f/t9Pn/7fT5/+30+f/t9Pn/7fT5/+30+f/t9Pn/4ujs/8PF&#13;&#10;x//c4u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Xx+P+Hy+j/tt7w/+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VmZz/hoqN/+30+f/t9Pn/4unt/9fd4v/t9Pn/7fT5&#13;&#10;/+30+f/t9Pn/7fT5/+30+f/t9Pn/7fT5/+Lp7f/X3eL/7fT5/+30+f/t9Pn/7fT5/+30+f/t9Pn/&#13;&#10;7fT5/+30+f/t9Pn/7fT5/+Tq7//t9Pn/7fT5/+30+f/t9Pn/lZmc/4aKj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h7fv8gISH/ICEh/yAhIf8gISH/ICEh/21wcv/t9Pn/REZH/yYnKP/t9Pn/&#13;&#10;7fT5/z5AQf8ICQn/5+7z/+30+f/t9Pn/7fT5/+30+f/t9Pn/7fT5/+30+f8+QEH/CAkJ/+fu8//t&#13;&#10;9Pn/2N7j/7i9wf/t9Pn/7fT5/+30+f/n7fL/YGNl/xUWFv8AAAD/HR4e/0tOT//l6/D/7fT5/0RG&#13;&#10;R/8mJyj/7fT5/+30+f/t9Pn/7fT5/+30+f/t9Pn/7fT5/+30+f/t9Pn/7fT5/+zz+P+yuLv/3OPn&#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4GFiP+Dh4r/g4eK/4OHiv+r&#13;&#10;sLT/7fT5/0RGR/8mJyj/7fT5/+30+f+fpKf/fH+C/+30+f/t9Pn/7fT5/+30+f/t9Pn/7fT5/+30&#13;&#10;+f/t9Pn/n6Sn/3x/gv/t9Pn/7fT5/4KGif8LCwz/7fT5/+30+f/t9Pn/VFZY/wMDA/9qbW//mZ6h&#13;&#10;/4OHiv9hZGb/5Orv/+30+f9ERkf/Jico/+30+f/t9Pn/7fT5/+30+f/t9Pn/7fT5/+30+f/t9Pn/&#13;&#10;7fT5/+30+f/S2N3/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p8PX/7fT5/+30+f/t9Pn/7fT5/+30+f9ERkf/Jico/+30+f/t9Pn/dHh6/0hKS//t9Pn/7fT5&#13;&#10;/+Pp7v9maWv/Jygp/yEiI/9aXV//7fT5/3R4ev9ISkv/7fT5/2lsbv8fICD/AAAA/zQ2N/82ODn/&#13;&#10;5uzx/yIjJP8kJSb/7fT5/+30+f/t9Pn/7fT5/+30+f/t9Pn/REZH/yYnKP/t9Pn/7fT5/+30+f+J&#13;&#10;jZD/Kywt/xEREv80Njf/rLG1/+30+f+eo6b/OTo8/wAAAP8lJif/NDY3/6mus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wAAAP8AAAD/AAAA/xwdHf/t&#13;&#10;9Pn/7fT5/0RGR/8mJyj/7fT5/+30+f9SVFb/GRoa/+30+f/Fy8//AAAA/1daXP/t9Pn/7fT5/+30&#13;&#10;+f/t9Pn/UlRW/xkaGv/t9Pn/7fT5/2BjZf8LCwz/7fT5/+30+f/t9Pn/4unt/19iZP8AAAD/AAAA&#13;&#10;/zg5O//HzdH/7fT5/+30+f9ERkf/Jico/+30+f/t9Pn/JCUm/xcYGP/r8vf/7fT5/8/V2v8AAAD/&#13;&#10;V1pc/+30+f+vtLj/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ip6r/paqu/6Wqrv+us7f/7fT5/+30+f9ERkf/Jico/+30+f/t9Pn/UlRW/xkaGv/t9Pn/n6Sn&#13;&#10;/wAAAP+Xm57/7fT5/+30+f/t9Pn/7fT5/1JUVv8ZGhr/7fT5/+30+f9gY2X/CwsM/+30+f/t9Pn/&#13;&#10;7fT5/+30+f/t9Pn/vMHF/1VXWf8BAQH/CAkJ/8PJzf/t9Pn/REZH/yYnKP/t9Pn/6fD1/wQEBP9N&#13;&#10;T1H/7fT5/+30+f/t9Pn/Gxwc/zI0Nf/t9Pn/r7S4/wAAAP+qr7P/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6fD1/+30+f/t9Pn/7fT5/+30+f/t9Pn/REZH/yYnKP/t9Pn/&#13;&#10;7fT5/1JUVv8ZGhr/7fT5/5SYm/8AAAD/qq+z/+30+f/t9Pn/7fT5/+30+f9SVFb/GRoa/+30+f/t&#13;&#10;9Pn/YGNl/wsLDP/t9Pn/7fT5/+30+f/t9Pn/7fT5/+30+f/t9Pn/oaap/wAAAP91eXv/7fT5/0RG&#13;&#10;R/8mJyj/7fT5/+Tq7/8AAAD/XWBi/+30+f/t9Pn/7fT5/yorLP8pKiv/7fT5/6+0uP8AAAD/qq+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nw9f/t9Pn/7fT5/+30+f/t&#13;&#10;9Pn/7fT5/0RGR/8mJyj/7fT5/+30+f9SVFb/GRoa/+30+f+yt7v/AAAA/29ydP/t9Pn/7fT5/+30&#13;&#10;+f/t9Pn/UlRW/xkaGv/t9Pn/7fT5/2BjZf8KCwv/7fT5/+30+f/t9Pn/7fT5/+30+f/t9Pn/7fT5&#13;&#10;/83T2P8AAAD/XmFj/+30+f9ERkf/Jico/+30+f/t9Pn/FBUV/ygpKv/t9Pn/7fT5/+Ho7P8CAgL/&#13;&#10;SEpL/+30+f+vtLj/AAAA/6its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gpaj/o6er/6Onq/+jp6v/v8TI/+30+f9SVFb/EBAR/7K3u//t9Pn/UlRW/xkaGv/t9Pn/5uzx&#13;&#10;/xscHP8UFBX/fH+C/7i9wf+Xm57/6/L3/1JUVv8ZGhr/7fT5/+30+f+BhYj/AAAA/5aanf+tsrb/&#13;&#10;5+3y/3h7fv+JjZD/tLq9/6arr/9AQkP/AQEB/8DGyv/t9Pn/UlRW/xAQEf+yt7v/7fT5/2dqbP8B&#13;&#10;AQH/bXBy/7K4u/9OUFL/AAAA/5qfov/t9Pn/0Nbb/wAAAP9YW13/s7m8/87U2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3F1d//IztL/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o7/T/6vH2/+30+f/t9Pn/7fT5/+30+f/t9Pn/7fT5/+30+f/b4ub/2+Lm/+30&#13;&#10;+f/t9Pn/7fT5/+30+f/t9Pn/7fT5/+30+f/t9Pn/4Ofr/+30+f/t9Pn/7fT5/+zz+P/L0dX/0dfc&#13;&#10;/+30+f/t9Pn/7fT5/+30+f/t9Pn/6O/0/+rx9v/t9Pn/7fT5/+30+f/d5Oj/xcvP/+Tq7//t9Pn/&#13;&#10;7fT5/+30+f/t9Pn/7fT5/+Tq7//p8PX/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sNvv/4nM6P+o&#13;&#10;2O3/kM/p/1G13/9Ls97/3e72/+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S2N3/AAAA/6qvs//t9Pn/7fT5/7S6vf8AAAD/VVdZ/4OHiv+Dh4r/&#13;&#10;g4eK/6Wqrv/t9Pn/7fT5/+30+f/t9Pn/7fT5/+30+f/t9Pn/7fT5/+30+f/t9Pn/7fT5/+30+f/t&#13;&#10;9Pn/7fT5/+30+f/t9Pn/7fT5/+30+f/t9Pn/7fT5/+30+f+zubz/AAAA/6Wpr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7rf8P9vweT/SbLd/0Wx3f9lveL/xuTy/+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vz+f/r8/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LY3f9xdXf/yM7S/+30+f/t9Pn/7fT5/+30+f/t&#13;&#10;9Pn/7fT5/+zz+P/N09j/7fT5/+30+f/t9Pn/7fT5/+30+f/t9Pn/7fT5/+30+f/t9Pn/7fT5/5WZ&#13;&#10;nP+Gio3/7fT5/+30+f/t9Pn/7fT5/+30+f/t9Pn/7fT5/+30+f/t9Pn/7fT5/+30+f/t9Pn/7fT5&#13;&#10;/+30+f/t9Pn/7fT5/+30+f/t9Pn/7fT5/+30+f/t9Pn/7fT5/+30+f/t9Pn/7fT5/+30+f/t9Pn/&#13;&#10;7fT5/8nP0/9wdHb/UFJU/6ClqP/t9Pn/pquv/1daXP9dYGL/zdPY/+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Fy8//AAAA/1daXP/t9Pn/7fT5/+30&#13;&#10;+f/Dyc3/AAAA/2NmaP/t9Pn/7fT5/4CEh/8AAAD/pquv/+30+f/CyMz/AAAA/5aanf/t9Pn/7fT5&#13;&#10;/29ydP8AAAD/6fD1/+30+f/Bx8v/AAAA/4KGif/t9Pn/7fT5/zk6PP9PUVP/7fT5/yMkJf8yNDX/&#13;&#10;7fT5/+30+f+IjI//CAkJ/+Tq7//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&#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4GFiP8AAAD/193i/+30+f/t9Pn/7fT5/+30&#13;&#10;+f/t9Pn/7fT5/+30+f/t9Pn/7fT5/+30+f/t9Pn/7fT5/+30+f/t9Pn/7fT5/+30+f/t9Pn/7fT5&#13;&#10;/+30+f/t9Pn/7fT5/+30+f/t9Pn/ZGdp/wcHB//t9Pn/7fT5/+30+f/t9Pn/7fT5/+30+f/t9Pn/&#13;&#10;7fT5/+Pp7v8AAAD/dnp8/+30+f/t9Pn/7fT5/+30+f/t9Pn/7fT5/+30+f/t9Pn/7fT5/+30+f/t&#13;&#10;9Pn/7fT5/+30+f/t9Pn/7fT5/+30+f/t9Pn/7fT5/+30+f/t9Pn/7fT5/+30+f/t9Pn/7fT5/+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Tq7/8AAAD/XWBi/+30+f/t9Pn/7fT5/yorLP8p&#13;&#10;Kiv/5Orv/wAAAP9dYGL/7fT5/+30+f/t9Pn/Kiss/ykqK//t9Pn/SEpL/w8PEP/s8/j/7fT5/+30&#13;&#10;+f9kZ2n/BwcH/+30+f/t9Pn/7fT5/+30+f/t9Pn/7fT5/+30+f/t9Pn/4+nu/wAAAP92enz/7fT5&#13;&#10;/+30+f/o7/T/BwgI/1JUVv/t9Pn/WVxe/wMDA/81Nzj/PkBB/wwMDf82ODn/7fT5/01PUf8JCgr/&#13;&#10;6O/0/+30+f/t9Pn/R0lK/ygpKv/t9Pn/RUdI/wgJCf9jZmj/Y2Zo/2NmaP9jZmj/sba6/+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FBUV/ygp&#13;&#10;Kv/t9Pn/7fT5/+Ho7P8CAgL/SEpL/+30+f8UFRX/KCkq/+30+f/t9Pn/4ejs/wICAv9ISkv/7fT5&#13;&#10;/3Bzdf8AAAD/xcvP/+30+f/t9Pn/ZGdp/wcHB//t9Pn/7fT5/+30+f/t9Pn/7fT5/+30+f/t9Pn/&#13;&#10;7fT5/+Pp7v8AAAD/dnp8/+30+f/t9Pn/vMHF/wAAAP9wc3X/193i/wMDA/9jZWj/7fT5/+30+f9F&#13;&#10;R0j/Njg5/+30+f93en3/AAAA/7e9wP/t9Pn/7fT5/0JERf8oKSr/7fT5/2JkZ/8BAQH/1Nrf/+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09ne/2Zpa/+Tl5r/l5yf/0RGR/8AAAD/nqO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nf5P9UVlj/&#13;&#10;HR4e/wEBAf8dHh7/io6R/+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o7/T/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">
                <v:shape id="Picture 11" o:spid="_x0000_s1033" type="#_x0000_t75" alt="A screenshot of a cell phone&#10;&#10;Description automatically generated" style="position:absolute;width:57277;height:39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">
                  <v:imagedata r:id="rId14" o:title="A screenshot of a cell phone&#10;&#10;Description automatically generated"/>
                </v:shape>
                <v:shape id="Text Box 12" o:spid="_x0000_s1034" type="#_x0000_t202" style="position:absolute;top:40074;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5266737A" w14:textId="78121D95" w:rsidR="0033572B" w:rsidRPr="007E1D2A" w:rsidRDefault="0033572B" w:rsidP="004328B5">
                        <w:pPr>
                          <w:pStyle w:val="Caption"/>
                        </w:pPr>
                        <w:bookmarkStart w:id="8" w:name="_Ref15989718"/>
                        <w:r>
                          <w:t xml:space="preserve">Figure </w:t>
                        </w:r>
                        <w:r>
                          <w:fldChar w:fldCharType="begin"/>
                        </w:r>
                        <w:r>
                          <w:instrText xml:space="preserve"> SEQ Figure \* ARABIC </w:instrText>
                        </w:r>
                        <w:r>
                          <w:fldChar w:fldCharType="separate"/>
                        </w:r>
                        <w:r w:rsidR="00F51274">
                          <w:rPr>
                            <w:noProof/>
                          </w:rPr>
                          <w:t>5</w:t>
                        </w:r>
                        <w:r>
                          <w:fldChar w:fldCharType="end"/>
                        </w:r>
                        <w:r>
                          <w:t>: Utterance Profiler (2)</w:t>
                        </w:r>
                        <w:bookmarkEnd w:id="8"/>
                      </w:p>
                    </w:txbxContent>
                  </v:textbox>
                </v:shape>
                <w10:wrap type="square"/>
              </v:group>
            </w:pict>
          </mc:Fallback>
        </mc:AlternateContent>
      </w:r>
      <w:r w:rsidR="00C847C6">
        <w:fldChar w:fldCharType="begin"/>
      </w:r>
      <w:r w:rsidR="00C847C6">
        <w:instrText xml:space="preserve"> REF _Ref15989447 \h </w:instrText>
      </w:r>
      <w:r w:rsidR="00C847C6">
        <w:fldChar w:fldCharType="separate"/>
      </w:r>
      <w:r w:rsidR="00C847C6">
        <w:t xml:space="preserve">Figure </w:t>
      </w:r>
      <w:r w:rsidR="00C847C6">
        <w:rPr>
          <w:noProof/>
        </w:rPr>
        <w:t>5</w:t>
      </w:r>
      <w:r w:rsidR="00C847C6">
        <w:t>: Utterance Profiler (1)</w:t>
      </w:r>
      <w:r w:rsidR="00C847C6">
        <w:fldChar w:fldCharType="end"/>
      </w:r>
      <w:r w:rsidR="00C847C6">
        <w:rPr>
          <w:noProof/>
        </w:rPr>
        <mc:AlternateContent>
          <mc:Choice Requires="wpg">
            <w:drawing>
              <wp:anchor distT="0" distB="0" distL="114300" distR="114300" simplePos="0" relativeHeight="251649024" behindDoc="0" locked="0" layoutInCell="1" allowOverlap="1" wp14:anchorId="72CD0705" wp14:editId="4ED0A0B3">
                <wp:simplePos x="0" y="0"/>
                <wp:positionH relativeFrom="column">
                  <wp:posOffset>0</wp:posOffset>
                </wp:positionH>
                <wp:positionV relativeFrom="paragraph">
                  <wp:posOffset>0</wp:posOffset>
                </wp:positionV>
                <wp:extent cx="3910330" cy="3096895"/>
                <wp:effectExtent l="0" t="0" r="1270" b="1905"/>
                <wp:wrapSquare wrapText="bothSides"/>
                <wp:docPr id="10" name="Group 10"/>
                <wp:cNvGraphicFramePr/>
                <a:graphic xmlns:a="http://schemas.openxmlformats.org/drawingml/2006/main">
                  <a:graphicData uri="http://schemas.microsoft.com/office/word/2010/wordprocessingGroup">
                    <wpg:wgp>
                      <wpg:cNvGrpSpPr/>
                      <wpg:grpSpPr>
                        <a:xfrm>
                          <a:off x="0" y="0"/>
                          <a:ext cx="3910330" cy="3096895"/>
                          <a:chOff x="0" y="0"/>
                          <a:chExt cx="3910330" cy="3096895"/>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10330" cy="2771140"/>
                          </a:xfrm>
                          <a:prstGeom prst="rect">
                            <a:avLst/>
                          </a:prstGeom>
                        </pic:spPr>
                      </pic:pic>
                      <wps:wsp>
                        <wps:cNvPr id="9" name="Text Box 9"/>
                        <wps:cNvSpPr txBox="1"/>
                        <wps:spPr>
                          <a:xfrm>
                            <a:off x="0" y="2830195"/>
                            <a:ext cx="3910330" cy="266700"/>
                          </a:xfrm>
                          <a:prstGeom prst="rect">
                            <a:avLst/>
                          </a:prstGeom>
                          <a:solidFill>
                            <a:prstClr val="white"/>
                          </a:solidFill>
                          <a:ln>
                            <a:noFill/>
                          </a:ln>
                        </wps:spPr>
                        <wps:txbx>
                          <w:txbxContent>
                            <w:p w14:paraId="0F78100F" w14:textId="0FB86092" w:rsidR="0033572B" w:rsidRPr="00011059" w:rsidRDefault="0033572B" w:rsidP="00C847C6">
                              <w:pPr>
                                <w:pStyle w:val="Caption"/>
                              </w:pPr>
                              <w:bookmarkStart w:id="9" w:name="_Ref15989447"/>
                              <w:r>
                                <w:t xml:space="preserve">Figure </w:t>
                              </w:r>
                              <w:r>
                                <w:fldChar w:fldCharType="begin"/>
                              </w:r>
                              <w:r>
                                <w:instrText xml:space="preserve"> SEQ Figure \* ARABIC </w:instrText>
                              </w:r>
                              <w:r>
                                <w:fldChar w:fldCharType="separate"/>
                              </w:r>
                              <w:r w:rsidR="00F51274">
                                <w:rPr>
                                  <w:noProof/>
                                </w:rPr>
                                <w:t>6</w:t>
                              </w:r>
                              <w:r>
                                <w:fldChar w:fldCharType="end"/>
                              </w:r>
                              <w:r>
                                <w:t>: Utterance Profiler (1)</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CD0705" id="Group 10" o:spid="_x0000_s1035" style="position:absolute;margin-left:0;margin-top:0;width:307.9pt;height:243.85pt;z-index:251649024" coordsize="39103,3096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RbHd////&#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13;&#10;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eMbm/+f1+//E5vT/xef0//j8/v//&#13;&#10;////mtXs/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6PY&#13;&#10;7v//////fMjn/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13;&#10;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gvOL/wuX0/+74&#13;&#10;/P//////7ff8/6LY7v9Fsd3/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mNTs/+n2+/9rweT/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0Gv3P9Br9z/Qa/c/0Gv3P9Br9z/Qa/c/0Gv3P9Br9z/Qa/c/0Gv3P9Br9z/Qa/c/0Gv3P9B&#13;&#10;r9z/Qa/c/0Gv3P9Br9z/Qa/c/0ey3f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iy3f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13;&#10;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Wx3f//////////////////////////////////////////////&#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RbHd&#13;&#10;/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b29v//////////////////////////////////////////////////////&#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13;&#10;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&#13;&#1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87Ozv+qqqr/Hh4e/0hIS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13;&#10;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&#13;&#1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enp6/wICAv8yMjL/1dXV//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7+/v&#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29vb/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b29v/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13;&#10;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13;&#10;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13;&#10;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13;&#10;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Nz4+////////////////////&#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Nz4+////////////////////////////////////////////////////&#13;&#10;////////////////////////////////////////////////////////////////////////////&#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&#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&#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&#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83Pj7/////////////&#13;&#10;////////////////////+/v7/+rq6v/W1tb/zc3N//j4+P/////////////////o6Oj/zMzM//Pz&#13;&#10;8///////////////////////////////////////////////////////////////////////////&#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Nz4+///////////////////////////////////////+/v7/////////////////&#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13;&#10;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13;&#10;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&#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13;&#10;////////////////////////////////////////////////////////////////////////////&#13;&#10;////////////////////////////////////////////////////////////////////////////&#13;&#10;////////////////////////////////////////////////////////////////////////////&#13;&#10;////////////////////////////////////3Nzc//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13;&#10;////////////////////////////////////////////////////////////////////////////&#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13;&#10;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6uvt/7G6u//U2dr/+fj6//v6/P/7+vz/+fj6/9TZ2v+xurv/6uvt//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vn7/9nd3v/Dysv/usLD/7rCw//Dysv/2d3e&#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X09v/19P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vn7/9bV1v/m5ef/+/r8//v6/P/7&#13;&#10;+vz/+vn7//r5+//7+vz/+/r8//v6/P/7+vz/+/r8//v6/P/7+vz/4uHj/9va2//7+vz/+/r8//v6&#13;&#10;/P/6+fv/+fj6//n4+v/5+Pr/+fj6//n4+v/5+Pr/+/r8//n4+v8/Pz//n5+g//v6/P/7+vz/8/L0&#13;&#10;/9DP0f/z8vT/+/r8/+3s7v8tLS3/urm7//v6/P/7+vz/+/r8//v6/P/7+vz/+/r8//v6/P/7+vz/&#13;&#10;+/r8//r5+//Q1db/uMDC/8XLzf/Fy83/uMDC/9DV1v/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7y7vf8XFxf/AAAA/wAA&#13;&#10;AP8gHyD/5+bo//v6/P9ERET/XFtc//v6/P/7+vz/+/r8//v6/P/7+vz/ra2u/ykpKv8AAAD/AAAA&#13;&#10;/xUVFf+pqar/+/r8/3Fxcv8AAAD/AAAA/wAAAP8AAAD/AAAA/wAAAP/f3+D/qqqr/wkJCf/n5uj/&#13;&#10;+/r8/3p6e/8GBgb/AAAA/wQEBP9bWlv/+/r8/1xbXP9DQ0P/+/r8//v6/P/7+vz/+/r8//v6/P/7&#13;&#10;+vz/+/r8//v6/P/6+fv/v8fI//Dw8v/7+vz/+/r8//f3+f/7+vz/8PDy/7/HyP/6+fv/+/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n4+v8VFRX/Z2do//r5+//7+vz/+/r8//v6/P/7+vz/RERE/1xbXP/7+vz/+/r8//v6/P/7&#13;&#10;+vz/VlVW/xsaG//7+vz/+/r8//v6/P/6+fv/GRkZ/0dHR//7+vz/+/r8//v6/P8YGBj/iIeI//v6&#13;&#10;/P/7+vz/8vHz/wEBAf+jo6T/+/r8/7q5u/8AAAD/urm7//v6/P/7+vz/+/r8//v6/P/7+vz/Dw8P&#13;&#10;/4yLj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49/n/AAAA/6OjpP/7&#13;&#10;+vz/RERE/3R0df+BgIH/EBAQ/+Hh4v+vr7D/CQkJ//v6/P/7+vz/+/r8/2trbP80NDT/+/r8//v6&#13;&#10;/P/7+vz/mJeY/wAAAP9fXl//X15f/19eX//S0dP/+/r8/0RERP90dHX/gYCB/xAQEP/h4eL/r6+w&#13;&#10;/wkJCf/7+vz/+/r8//v6/P/Av8H/AAAA/9zb3P/7+vz/+/r8//v6/P/7+vz/+/r8//v6/P/7+vz/&#13;&#10;8vL0/8/U1v/7+vz/+/r8//v6/P/6+fv/19vc/87T1f/7+vz/+/r8/8/U1v/y8vT/+/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93d3v98fH3/FxcX/xcXF//S0dP/+/r8&#13;&#10;/0RERP9cW1z/+/r8//v6/P/7+vz/+/r8/yAfIP9lZWb/+/r8//v6/P/7+vz/+/r8/2NjZP8gICH/&#13;&#10;+/r8//v6/P/7+vz/GBgY/4iHiP/7+vz/+/r8/66ur/8AAAD/4ODh//v6/P/7+vz/+/r8/728vv9c&#13;&#10;W1z/BAQE/0FBQf/7+vz/+/r8/0xLTP9HR0f/+/r8//v6/P/7+vz/+/r8//v6/P/7+vz/8vL0/8/U&#13;&#10;1v/7+vz/+/r8//v6/P/7+vz/uMDB//f3+f/7+vz/+/r8/8/U1v/y8vT/+/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v7vD/&#13;&#10;ExMT/3V1dv/7+vz/RERE/1xbXP/7+vz/+/r8//v6/P/7+vz/V1ZX/x0cHf/7+vz/+/r8//v6/P/7&#13;&#10;+vz/Gxob/1dWV//7+vz/+/r8//v6/P8YGBj/iIeI//v6/P/7+vz/zczO/wAAAP/Gxcf/+/r8//v6&#13;&#10;/P/7+vz/+/r8//v6/P+urq//AAAA/8rJy//7+vz/MTEx/2VlZv/7+vz/+/r8//v6/P/7+vz/+/r8&#13;&#10;//v6/P/7+vz/w8rM//v6/P/7+vz/+/r8//v6/P/f4eP/+/r8//v6/P/7+vz/w8rM//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vn7/9DV1v+4wML/xcvN/8XLzf+4wML/0NXW//r5+//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19Pb/9fT2//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1xbXP+np6j/+/r8//v6/P/7+vz/+/r8&#13;&#10;//v6/P/7+vz/7+7w/0dHR//Hxsj/+/r8//v6/P/7+vz/+/r8//v6/P/7+vz/+/r8//v6/P/7+vz/&#13;&#10;+/r8//v6/P/7+vz/9fT2//X09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&#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Kj5H/AAAA/7K4u//t9Pn/5Orv/wAA&#13;&#10;AP+Gio3/7fT5/+30+f/t9Pn/7fT5/7K3u/8AAAD/b3J0/+30+f/t9Pn/7fT5/+30+f83ODr/Jygp&#13;&#10;/+30+f/t9Pn/0dfc/wAAAP+IjI//7fT5/0RGR/8mJyj/7fT5/+30+f/t9Pn/HR4e/yEhIv/t9Pn/&#13;&#10;7fT5/+30+f/t9Pn/7fT5/xQVFf8oKSr/7fT5/+30+f/h6Oz/AgIC/0hKS//t9Pn/7fT5/yQlJv9H&#13;&#10;SUr/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EZH/yYnK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ZXF7/P0FC/+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Hn6//Hycv/uLq6&#13;&#10;/8vO0P/i6Oz/1Njb/+zz+P/m7fH/w8XH/9jd4P/t9Pn/5u3x/8PFx//Y3eD/7fT5/+30+f/t9Pn/&#13;&#10;7fT5/+30+f/t9Pn/7fT5/+30+f/t9Pn/7fT5/+30+f/t9Pn/4ujs/8PFx//c4uX/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l8fj/h8vo/7be8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Lp7f/X3eL/7fT5/+30+f/t9Pn/7fT5/+30+f/t9Pn/7fT5/+30+f/i6e3/193i/+30+f/t&#13;&#10;9Pn/7fT5/+30+f/t9Pn/7fT5/+30+f/t9Pn/7fT5/+30+f/k6u//7fT5/+30+f/t9Pn/7fT5/5WZ&#13;&#10;nP+Gio3/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laGr/AAAA/4GFiP+Dh4r/g4eK/4OH&#13;&#10;iv+rsLT/7fT5/0RGR/8mJyj/7fT5/+30+f+fpKf/fH+C/+30+f/t9Pn/7fT5/+30+f/t9Pn/7fT5&#13;&#10;/+30+f/t9Pn/n6Sn/3x/gv/t9Pn/7fT5/4KGif8LCwz/7fT5/+30+f/t9Pn/VFZY/wMDA/9qbW//&#13;&#10;mZ6h/4OHiv9hZGb/5Orv/+30+f9ERkf/Jico/+30+f/t9Pn/7fT5/+30+f/t9Pn/7fT5/+30+f/t&#13;&#10;9Pn/7fT5/+30+f/S2N3/AAAA/6qvs//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2Voav8AAAD/6fD1&#13;&#10;/+30+f/t9Pn/7fT5/+30+f/t9Pn/REZH/yYnKP/t9Pn/7fT5/3R4ev9ISkv/7fT5/+30+f/j6e7/&#13;&#10;Zmlr/ycoKf8hIiP/Wl1f/+30+f90eHr/SEpL/+30+f9pbG7/HyAg/wAAAP80Njf/Njg5/+bs8f8i&#13;&#10;IyT/JCUm/+30+f/t9Pn/7fT5/+30+f/t9Pn/7fT5/0RGR/8mJyj/7fT5/+30+f/t9Pn/iY2Q/yss&#13;&#10;Lf8RERL/NDY3/6yxtf/t9Pn/nqOm/zk6PP8AAAD/JSYn/zQ2N/+prrL/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ZWhq/wAAAP/M09f/0dfc/9HX3P/U2t//7fT5/+30+f9ERkf/Jico/+30+f/t9Pn/UlRW/xkaGv/t&#13;&#10;9Pn/7fT5/0VHSP8AAAD/LS4v/2xvcf9UVlj/7fT5/1JUVv8ZGhr/7fT5/3J2eP8nKCn/BQUF/2Nl&#13;&#10;aP9jZWj/5+3y/2hrbf8AAAD/QUNE/7/Fyf/t9Pn/7fT5/+30+f/t9Pn/REZH/yYnKP/t9Pn/7fT5&#13;&#10;/46Slf8AAAD/JCUm/2lsbv8TExT/AQEB/7/Fyf+hpqn/SUtM/wAAAP9DRUb/Y2Vo/7i9w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laGr/AAAA/wAAAP8AAAD/AAAA/xwdHf/t9Pn/7fT5/0RGR/8mJyj/7fT5/+30&#13;&#10;+f9SVFb/GRoa/+30+f/Fy8//AAAA/1daXP/t9Pn/7fT5/+30+f/t9Pn/UlRW/xkaGv/t9Pn/7fT5&#13;&#10;/2BjZf8LCwz/7fT5/+30+f/t9Pn/4unt/19iZP8AAAD/AAAA/zg5O//HzdH/7fT5/+30+f9ERkf/&#13;&#10;Jico/+30+f/t9Pn/JCUm/xcYGP/r8vf/7fT5/8/V2v8AAAD/V1pc/+30+f+vtLj/AAAA/6qvs//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ZWhq/wAAAP/p8PX/7fT5/+30+f/t9Pn/&#13;&#10;7fT5/+30+f9ERkf/Jico/+30+f/t9Pn/UlRW/xkaGv/t9Pn/lJib/wAAAP+qr7P/7fT5/+30+f/t&#13;&#10;9Pn/7fT5/1JUVv8ZGhr/7fT5/+30+f9gY2X/CwsM/+30+f/t9Pn/7fT5/+30+f/t9Pn/7fT5/+30&#13;&#10;+f+hpqn/AAAA/3V5e//t9Pn/REZH/yYnKP/t9Pn/5Orv/wAAAP9dYGL/7fT5/+30+f/t9Pn/Kiss&#13;&#10;/ykqK//t9Pn/r7S4/wAAAP+qr7P/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aGr/AAAA/+nw9f/t&#13;&#10;9Pn/7fT5/+30+f/t9Pn/7fT5/0RGR/8mJyj/7fT5/+30+f9SVFb/GRoa/+30+f+yt7v/AAAA/29y&#13;&#10;dP/t9Pn/7fT5/+30+f/t9Pn/UlRW/xkaGv/t9Pn/7fT5/2BjZf8KCwv/7fT5/+30+f/t9Pn/7fT5&#13;&#10;/+30+f/t9Pn/7fT5/83T2P8AAAD/XmFj/+30+f9ERkf/Jico/+30+f/t9Pn/FBUV/ygpKv/t9Pn/&#13;&#10;7fT5/+Ho7P8CAgL/SEpL/+30+f+vtLj/AAAA/6its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2Vo&#13;&#10;av8AAAD/oKWo/6Onq/+jp6v/o6er/7/EyP/t9Pn/UlRW/xAQEf+yt7v/7fT5/1JUVv8ZGhr/7fT5&#13;&#10;/+bs8f8bHBz/FBQV/3x/gv+4vcH/l5ue/+vy9/9SVFb/GRoa/+30+f/t9Pn/gYWI/wAAAP+Wmp3/&#13;&#10;rbK2/+ft8v94e37/iY2Q/7S6vf+mq6//QEJD/wEBAf/Axsr/7fT5/1JUVv8QEBH/sre7/+30+f9n&#13;&#10;amz/AQEB/21wcv+yuLv/TlBS/wAAAP+an6L/7fT5/9DW2/8AAAD/WFtd/7O5vP/O1N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S2N3/cXV3&#13;&#10;/8jO0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zz+P+yuLv/3OPn/+30&#13;&#10;+f/t9Pn/v8XJ/yAhIf8gISH/ICEh/yAhIf8gISH/YmRn/+30+f/t9Pn/7fT5/+30+f/t9Pn/7fT5&#13;&#10;/+30+f/t9Pn/7fT5/+30+f/t9Pn/7fT5/+30+f/t9Pn/7fT5/+30+f/t9Pn/7fT5/+30+f/t9Pn/&#13;&#10;7fT5/7O5vP8AAAD/pamt/+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o&#13;&#10;7/T/6vH2/+30+f/t9Pn/7fT5/+30+f/t9Pn/7fT5/+30+f/b4ub/2+Lm/+30+f/t9Pn/7fT5/+30&#13;&#10;+f/t9Pn/7fT5/+30+f/t9Pn/4Ofr/+30+f/t9Pn/7fT5/+zz+P/L0dX/0dfc/+30+f/t9Pn/7fT5&#13;&#10;/+30+f/t9Pn/6O/0/+rx9v/t9Pn/7fT5/+30+f/d5Oj/xcvP/+Tq7//t9Pn/7fT5/+30+f/t9Pn/&#13;&#10;7fT5/+Tq7//p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7Db7/+JzOj/qNjt/5DP6f9Rtd//S7Pe/93u9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wAAAP+qr7P/7fT5/+30+f+0ur3/AAAA/1VXWf+Dh4r/g4eK/4OHiv+lqq7/7fT5/+30+f/t9Pn/&#13;&#10;7fT5/+30+f/t9Pn/7fT5/+30+f/t9Pn/7fT5/+30+f/t9Pn/7fT5/+30+f/t9Pn/7fT5/+30+f/t&#13;&#10;9Pn/7fT5/+30+f/t9Pn/s7m8/wAAAP+lqa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ut/w/2/B5P9Jst3/RbHd/2W9&#13;&#10;4v/G5P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vz+f/r8/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mZ6h/+30+f/t9Pn/&#13;&#10;7fT5/+30+f/n7vP/Hh8f/xkaGv+Tl5r/nqOm/yQlJv8ODg//2+Lm/+fu8/8eHx//GRoa/5OXmv+e&#13;&#10;o6b/JCUm/w4OD//b4ub/5+3y/xscHP8UFRX/hoqN/52ipf87PT//AAAA/6Wprf/t9Pn/X2Jk/0FD&#13;&#10;RP/t9Pn/7fT5/+30+f/t9Pn/7fT5/1JUVv8PDxD/xcvP/7zBxf87PD7/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S2N3/cXV3/8jO0v/t9Pn/7fT5/+30&#13;&#10;+f/t9Pn/7fT5/+30+f/s8/j/zdPY/+30+f/t9Pn/7fT5/+30+f/t9Pn/7fT5/+30+f/t9Pn/7fT5&#13;&#10;/+30+f+VmZz/hoqN/+30+f/t9Pn/7fT5/+30+f/t9Pn/7fT5/+30+f/t9Pn/7fT5/+30+f/t9Pn/&#13;&#10;7fT5/+30+f/t9Pn/7fT5/+30+f/t9Pn/7fT5/+30+f/t9Pn/7fT5/+30+f/t9Pn/7fT5/+30+f/t&#13;&#10;9Pn/7fT5/+30+f/Jz9P/cHR2/1BSVP+gpaj/7fT5/6arr/9XWlz/XWBi/83T2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O5vP8AAAD/pamt&#13;&#10;/+30+f/t9Pn/7fT5/+30+f/t9Pn/7fT5/42RlP8AAAD/oaap/+30+f/t9Pn/7fT5/+30+f/t9Pn/&#13;&#10;7fT5/+30+f/t9Pn/7fT5/0RGR/8mJyj/7fT5/+30+f/t9Pn/7fT5/+30+f/t9Pn/7fT5/+30+f/t&#13;&#10;9Pn/7fT5/+30+f/t9Pn/7fT5/+30+f/t9Pn/7fT5/+30+f/t9Pn/7fT5/+30+f/t9Pn/7fT5/+30&#13;&#10;+f/t9Pn/7fT5/+30+f/t9Pn/7fT5/ykqK/8WFxf/WVxe/4uQkv/Dyc3/AAAA/zM1Nv9aXV//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gYWI/wAAAP/X3eL/7fT5/+30+f/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09ne/2Zpa/+Tl5r/l5yf/0RGR/8AAAD/nqOm/+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Z3+T/VFZY/x0eHv8BAQH/HR4e/4qOk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jv9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">
                <v:shape id="Picture 8" o:spid="_x0000_s1036" type="#_x0000_t75" alt="A screenshot of a cell phone&#10;&#10;Description automatically generated" style="position:absolute;width:39103;height:27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">
                  <v:imagedata r:id="rId16" o:title="A screenshot of a cell phone&#10;&#10;Description automatically generated"/>
                </v:shape>
                <v:shape id="Text Box 9" o:spid="_x0000_s1037" type="#_x0000_t202" style="position:absolute;top:28301;width:3910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0F78100F" w14:textId="0FB86092" w:rsidR="0033572B" w:rsidRPr="00011059" w:rsidRDefault="0033572B" w:rsidP="00C847C6">
                        <w:pPr>
                          <w:pStyle w:val="Caption"/>
                        </w:pPr>
                        <w:bookmarkStart w:id="10" w:name="_Ref15989447"/>
                        <w:r>
                          <w:t xml:space="preserve">Figure </w:t>
                        </w:r>
                        <w:r>
                          <w:fldChar w:fldCharType="begin"/>
                        </w:r>
                        <w:r>
                          <w:instrText xml:space="preserve"> SEQ Figure \* ARABIC </w:instrText>
                        </w:r>
                        <w:r>
                          <w:fldChar w:fldCharType="separate"/>
                        </w:r>
                        <w:r w:rsidR="00F51274">
                          <w:rPr>
                            <w:noProof/>
                          </w:rPr>
                          <w:t>6</w:t>
                        </w:r>
                        <w:r>
                          <w:fldChar w:fldCharType="end"/>
                        </w:r>
                        <w:r>
                          <w:t>: Utterance Profiler (1)</w:t>
                        </w:r>
                        <w:bookmarkEnd w:id="10"/>
                      </w:p>
                    </w:txbxContent>
                  </v:textbox>
                </v:shape>
                <w10:wrap type="square"/>
              </v:group>
            </w:pict>
          </mc:Fallback>
        </mc:AlternateContent>
      </w:r>
      <w:r w:rsidR="00C847C6">
        <w:t xml:space="preserve"> show the first part of a conversation to log a food item and a drink item. The algorithm selects an intent based on the trained model. As both, food and drink are available in the users utterance, the </w:t>
      </w:r>
      <w:r w:rsidR="00C847C6">
        <w:rPr>
          <w:i/>
          <w:iCs/>
        </w:rPr>
        <w:t>LogMealIntent</w:t>
      </w:r>
      <w:r w:rsidR="00C847C6">
        <w:t xml:space="preserve"> was triggered.</w:t>
      </w:r>
      <w:r w:rsidR="00A026D1">
        <w:t xml:space="preserve"> In the lower section, the profiler shows which slots have been filled and which have not. In this example, the slot ‘meal’ and ‘userID’ have not yet been filled. </w:t>
      </w:r>
      <w:r w:rsidR="00365687">
        <w:t>Therefore, Alexa prompts the user for the first unfilled slot ‘meal’.</w:t>
      </w:r>
      <w:r>
        <w:t xml:space="preserve"> </w:t>
      </w:r>
      <w:r w:rsidR="00A026D1">
        <w:t xml:space="preserve"> </w:t>
      </w:r>
      <w:r>
        <w:t xml:space="preserve">Alexa waits for a reply and once given, fills the corresponding slot. </w:t>
      </w:r>
      <w:r>
        <w:fldChar w:fldCharType="begin"/>
      </w:r>
      <w:r>
        <w:instrText xml:space="preserve"> REF _Ref15989718 \h </w:instrText>
      </w:r>
      <w:r>
        <w:fldChar w:fldCharType="separate"/>
      </w:r>
      <w:r>
        <w:t xml:space="preserve">Figure </w:t>
      </w:r>
      <w:r>
        <w:rPr>
          <w:noProof/>
        </w:rPr>
        <w:t>6</w:t>
      </w:r>
      <w:r>
        <w:t>: Utterance Profiler (2)</w:t>
      </w:r>
      <w:r>
        <w:fldChar w:fldCharType="end"/>
      </w:r>
      <w:r>
        <w:t xml:space="preserve"> shows this interaction and the filled slot. </w:t>
      </w:r>
      <w:r w:rsidR="008A67EC">
        <w:t xml:space="preserve">The final slot to be filled is the </w:t>
      </w:r>
      <w:r w:rsidR="00733795">
        <w:t>‘</w:t>
      </w:r>
      <w:r w:rsidR="008A67EC">
        <w:t>userID</w:t>
      </w:r>
      <w:r w:rsidR="00733795">
        <w:t xml:space="preserve">’ </w:t>
      </w:r>
      <w:r w:rsidR="008A67EC">
        <w:t>and thus the user is prompted</w:t>
      </w:r>
      <w:r w:rsidR="00EE11F7">
        <w:t>.</w:t>
      </w:r>
      <w:r w:rsidR="00A1483E">
        <w:t xml:space="preserve"> The final </w:t>
      </w:r>
      <w:r w:rsidR="00013708">
        <w:t xml:space="preserve">slot values after a conversation may look like shown in </w:t>
      </w:r>
      <w:r w:rsidR="003A1940">
        <w:fldChar w:fldCharType="begin"/>
      </w:r>
      <w:r w:rsidR="003A1940">
        <w:instrText xml:space="preserve"> REF _Ref15990156 \h </w:instrText>
      </w:r>
      <w:r w:rsidR="003A1940">
        <w:fldChar w:fldCharType="separate"/>
      </w:r>
      <w:r w:rsidR="003A1940">
        <w:t xml:space="preserve">Figure </w:t>
      </w:r>
      <w:r w:rsidR="003A1940">
        <w:rPr>
          <w:noProof/>
        </w:rPr>
        <w:t>7</w:t>
      </w:r>
      <w:r w:rsidR="003A1940">
        <w:t>: Final Slots with Values</w:t>
      </w:r>
      <w:r w:rsidR="003A1940">
        <w:fldChar w:fldCharType="end"/>
      </w:r>
      <w:r w:rsidR="003A1940">
        <w:t>.</w:t>
      </w:r>
      <w:r w:rsidR="00B510B0">
        <w:t xml:space="preserve"> This are the values that would be packaged in a JSON object and sent to the configured endpoint. </w:t>
      </w:r>
    </w:p>
    <w:p w14:paraId="4181B65E" w14:textId="74C9F5BB" w:rsidR="00013708" w:rsidRDefault="00FD69D6" w:rsidP="009D0A04">
      <w:r>
        <w:rPr>
          <w:noProof/>
        </w:rPr>
        <mc:AlternateContent>
          <mc:Choice Requires="wpg">
            <w:drawing>
              <wp:anchor distT="0" distB="0" distL="114300" distR="114300" simplePos="0" relativeHeight="251657216" behindDoc="0" locked="0" layoutInCell="1" allowOverlap="1" wp14:anchorId="27AB0E3D" wp14:editId="34B1D3E9">
                <wp:simplePos x="0" y="0"/>
                <wp:positionH relativeFrom="column">
                  <wp:posOffset>0</wp:posOffset>
                </wp:positionH>
                <wp:positionV relativeFrom="paragraph">
                  <wp:posOffset>59433</wp:posOffset>
                </wp:positionV>
                <wp:extent cx="1779905" cy="1799590"/>
                <wp:effectExtent l="0" t="0" r="0" b="3810"/>
                <wp:wrapSquare wrapText="bothSides"/>
                <wp:docPr id="16" name="Group 16"/>
                <wp:cNvGraphicFramePr/>
                <a:graphic xmlns:a="http://schemas.openxmlformats.org/drawingml/2006/main">
                  <a:graphicData uri="http://schemas.microsoft.com/office/word/2010/wordprocessingGroup">
                    <wpg:wgp>
                      <wpg:cNvGrpSpPr/>
                      <wpg:grpSpPr>
                        <a:xfrm>
                          <a:off x="0" y="0"/>
                          <a:ext cx="1779905" cy="1799590"/>
                          <a:chOff x="0" y="0"/>
                          <a:chExt cx="2336800" cy="2338070"/>
                        </a:xfrm>
                      </wpg:grpSpPr>
                      <pic:pic xmlns:pic="http://schemas.openxmlformats.org/drawingml/2006/picture">
                        <pic:nvPicPr>
                          <pic:cNvPr id="14" name="Picture 14" descr="A screenshot of a cell phon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336800" cy="2044700"/>
                          </a:xfrm>
                          <a:prstGeom prst="rect">
                            <a:avLst/>
                          </a:prstGeom>
                        </pic:spPr>
                      </pic:pic>
                      <wps:wsp>
                        <wps:cNvPr id="15" name="Text Box 15"/>
                        <wps:cNvSpPr txBox="1"/>
                        <wps:spPr>
                          <a:xfrm>
                            <a:off x="0" y="2071370"/>
                            <a:ext cx="2336800" cy="266700"/>
                          </a:xfrm>
                          <a:prstGeom prst="rect">
                            <a:avLst/>
                          </a:prstGeom>
                          <a:solidFill>
                            <a:prstClr val="white"/>
                          </a:solidFill>
                          <a:ln>
                            <a:noFill/>
                          </a:ln>
                        </wps:spPr>
                        <wps:txbx>
                          <w:txbxContent>
                            <w:p w14:paraId="1B235619" w14:textId="03606233" w:rsidR="0033572B" w:rsidRPr="00DC28C9" w:rsidRDefault="0033572B" w:rsidP="003A1940">
                              <w:pPr>
                                <w:pStyle w:val="Caption"/>
                              </w:pPr>
                              <w:bookmarkStart w:id="11" w:name="_Ref15990516"/>
                              <w:bookmarkStart w:id="12" w:name="_Ref15990156"/>
                              <w:r>
                                <w:t xml:space="preserve">Figure </w:t>
                              </w:r>
                              <w:r>
                                <w:fldChar w:fldCharType="begin"/>
                              </w:r>
                              <w:r>
                                <w:instrText xml:space="preserve"> SEQ Figure \* ARABIC </w:instrText>
                              </w:r>
                              <w:r>
                                <w:fldChar w:fldCharType="separate"/>
                              </w:r>
                              <w:r w:rsidR="00F51274">
                                <w:rPr>
                                  <w:noProof/>
                                </w:rPr>
                                <w:t>7</w:t>
                              </w:r>
                              <w:r>
                                <w:fldChar w:fldCharType="end"/>
                              </w:r>
                              <w:bookmarkEnd w:id="11"/>
                              <w:r>
                                <w:t>: Final Slots with Values</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0E3D" id="Group 16" o:spid="_x0000_s1038" style="position:absolute;margin-left:0;margin-top:4.7pt;width:140.15pt;height:141.7pt;z-index:251657216;mso-width-relative:margin;mso-height-relative:margin" coordsize="23368,233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19Pb/9fT2//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6+fv/1tXW/+bl5//7+vz/+/r8//v6/P/6&#13;&#10;+fv/+vn7//v6/P/7+vz/+/r8//v6/P/7+vz/+/r8//v6/P/i4eP/29rb//v6/P/7+vz/+/r8//r5&#13;&#10;+//5+Pr/+fj6//n4+v/5+Pr/+fj6//n4+v/7+vz/+fj6/z8/P/+fn6D/+/r8//v6/P/z8vT/0M/R&#13;&#10;//Py9P/7+vz/7ezu/y0tLf+6ubv/+/r8//v6/P/7+vz/+/r8//v6/P/7+vz/+/r8//v6/P/7+vz/&#13;&#10;+vn7/9DV1v+4wML/xcvN/8XLzf+4wML/0NXW//r5+//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xsLL/2NfY&#13;&#10;//Hw8v+tra7/AgIC/5+foP/7+vz/RERE/09OT//Y19j/2NfY/9jX2P/p6Or/urm7/wYGBv9/fn//&#13;&#10;6unr/+rp6/9+fX7/BgYG/7y7vf/7+vz/+/r8//v6/P8YGBj/iIeI//v6/P/7+vz/8/L0/wICAv+i&#13;&#10;oqP/+/r8/+Dg4f+7urz/5eTm/+bl5/9qamv/Dg4O/+Xk5v/7+vz/Dg4O/46Njv/7+vz/+/r8//v6&#13;&#10;/P/7+vz/+/r8//v6/P/7+vz/z9TW/+nr7P/7+vz/+/r8/+zt7/+wubr/+/r8//v6/P/p6+z/z9TW&#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NTU1/wUFBf8AAAD/&#13;&#10;FxcX/2pqa//6+fv/+/r8/0VFRf8AAAD/AAAA/wAAAP8AAAD/bm5v//v6/P+qqqv/JSUm/wAAAP8A&#13;&#10;AAD/Jyco/6qqq//7+vz/+/r8//v6/P/7+vz/GBgY/4iHiP/7+vz/+/r8//v6/P89PT3/X15f//v6&#13;&#10;/P/DwsT/Hx4f/wAAAP8AAAD/Li4u/6Wlpv/7+vz/xsXH/wEBAf/R0NL/+/r8//v6/P/7+vz/+/r8&#13;&#10;//v6/P/7+vz/+/r8//r5+/+/x8j/8PDy//v6/P/7+vz/+fj6//v6/P/w8PL/v8fI//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z8vT/1NPU//n4+v/7&#13;&#10;+vz/+/r8//v6/P/7+vz/+/r8//v6/P/7+vz/+/r8//v6/P/7+vz/+/r8//v6/P/i4eP/4+Lk//v6&#13;&#10;/P/7+vz/+/r8//v6/P/7+vz/+/r8//v6/P/7+vz/+/r8//v6/P/7+vz/s7K0/wYGBv/h4eL/+/r8&#13;&#10;//v6/P/m5ef/3t7f//v6/P/7+vz/+/r8/1RTVP9MS0z/+/r8//v6/P/7+vz/+/r8//v6/P/7+vz/&#13;&#10;+/r8//v6/P/7+vz/+vn7/9DV1v+4wML/xcvN/8XLzf+4wML/0NXW//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cW1z/p6eo//v6/P/7+vz/&#13;&#10;+/r8//v6/P/7+vz/+/r8/+/u8P9HR0f/x8bI//v6/P/7+vz/+/r8//v6/P/7+vz/+/r8//v6/P/7&#13;&#10;+vz/+/r8//v6/P/7+vz/+/r8//X09v/19Pb/+/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5WZnP+Gio3/7fT5/+30+f/t9Pn/7fT5/+30+f/t9Pn/7fT5/+30&#13;&#10;+f/t9Pn/lZmc/4aKjf/t9Pn/7fT5/+30+f/t9Pn/7fT5/+30+f/t9Pn/7fT5/+30+f/t9Pn/7fT5&#13;&#10;/+30+f/t9Pn/7fT5/+30+f/t9Pn/7fT5/+30+f/t9Pn/7fT5/+30+f/t9Pn/7fT5/+30+f/t9Pn/&#13;&#10;7fT5/8HHy/9xdXf/2d/k/+30+f/t9Pn/7fT5/+30+f/t9Pn/7fT5/6itsf9YW13/XWBi/8zS1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&#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L0dX/ICEh/5meof/t9Pn/v8XJ&#13;&#10;/yAhIf8gISH/ICEh/y8xMv9WWFr/try//+30+f/t9Pn/7fT5/+30+f/t9Pn/7fT5/+30+f/t9Pn/&#13;&#10;7fT5/+30+f/t9Pn/7fT5/+30+f/Z4OT/LS4v/0xOUP/t9Pn/7fT5/+30+f9ISkv/ICEh/yAhIf8g&#13;&#10;ISH/ICEh/4iMj//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wsjM/wAAAP+MkJP/7fT5/7S6vf8AAAD/&#13;&#10;WVxe/4mNkP9jZWj/LjAx/wQEBP+IjI//7fT5/+30+f/t9Pn/7fT5/+30+f/t9Pn/7fT5/+30+f/t&#13;&#10;9Pn/7fT5/+30+f/t9Pn/RkhJ/wAAAP8zNTb/7fT5/+30+f/t9Pn/Hh8f/zw+P/+Dh4r/g4eK/4OH&#13;&#10;iv+5vs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rh5f80Njf/nqOm/+30+f/t9Pn/mZ6h&#13;&#10;/zU3OP/f5ur/7fT5/4aKjf80Njf/FxgY/0hKS/+/xcn/7fT5/9zj5/9XWlz/HB0d/xgZGf9dYGL/&#13;&#10;5Orv/+30+f+nrLD/Nzg6/7q/w/9DRUb/SUtM/8LIzP8AAAD/jJCT/+30+f+0ur3/AAAA/5meof/t&#13;&#10;9Pn/7fT5/+30+f9hZGb/BQUF/8rQ1P/t9Pn/XmFj/0BCQ//t9Pn/7fT5/+30+f/t9Pn/7fT5/+30&#13;&#10;+f/t9Pn/hoqN/xAQEf8zNTb/MzU2/+30+f/t9Pn/7fT5/w0NDv97foH/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7G2uv8AAAD/WFtd/4qOkf9hZGb/s7m8/+30+f87PT//EBAR/21wcv9maWv/AwMD/5idoP/t&#13;&#10;9Pn/lJib/wAAAP8FBQX/FxgY/15hY//CyMz/AAAA/4yQk//t9Pn/tLq9/wAAAP+ZnqH/7fT5/+30&#13;&#10;+f/t9Pn/sba6/wAAAP+ZnqH/7fT5/yorLP8NDQ7/6O/0/+30+f/t9Pn/7fT5/+30+f/t9Pn/wcfL&#13;&#10;/wcHB/+YnaD/S05P/zM1Nv/t9Pn/7fT5/+nw9f8AAAD/WFtd/46Slf+lqa3/3+bq/+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0tjd/3F1d//Izt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yuLv/3OPn/+30+f/t9Pn/v8XJ/yAhIf8gISH/ICEh/yAhIf8gISH/YmRn&#13;&#10;/+30+f/t9Pn/7fT5/+30+f/t9Pn/7fT5/+30+f/t9Pn/7fT5/+30+f/t9Pn/7fT5/+30+f/t9Pn/&#13;&#10;7fT5/+30+f/t9Pn/7fT5/+30+f/t9Pn/7fT5/7O5vP8AAAD/pamt/+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S2N3/AAAA/6qvs//t9Pn/7fT5/7S6vf8AAAD/VVdZ/4OHiv+Dh4r/g4eK/6Wqrv/t9Pn/&#13;&#10;7fT5/+30+f/t9Pn/7fT5/+30+f/t9Pn/7fT5/+30+f/t9Pn/7fT5/+30+f/t9Pn/7fT5/+30+f/t&#13;&#10;9Pn/7fT5/+30+f/t9Pn/7fT5/+30+f+zubz/AAAA/6Wpr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LY3f9xdXf/yM7S/+30+f/t&#13;&#10;9Pn/7fT5/+30+f/t9Pn/7fT5/+zz+P/N09j/7fT5/+30+f/t9Pn/7fT5/+30+f/t9Pn/7fT5/+30&#13;&#10;+f/t9Pn/7fT5/5WZnP+Gio3/7fT5/+30+f/t9Pn/7fT5/+30+f/t9Pn/7fT5/+30+f/t9Pn/7fT5&#13;&#10;/+30+f/t9Pn/7fT5/+30+f/t9Pn/7fT5/+30+f/t9Pn/7fT5/+30+f/t9Pn/7fT5/+30+f/t9Pn/&#13;&#10;7fT5/+30+f/t9Pn/7fT5/8nP0/9wdHb/UFJU/6ClqP/t9Pn/pquv/1daXP9dYGL/zdPY/+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zubz/AAAA/6Wprf/t9Pn/7fT5/+30&#13;&#10;+f/t9Pn/7fT5/+30+f+NkZT/AAAA/6Gmqf/t9Pn/7fT5/+30+f/t9Pn/7fT5/+30+f/t9Pn/7fT5&#13;&#10;/+30+f9ERkf/Jico/+30+f/t9Pn/7fT5/+30+f/t9Pn/7fT5/+30+f/t9Pn/7fT5/+30+f/t9Pn/&#13;&#10;7fT5/+30+f/t9Pn/7fT5/+30+f/t9Pn/7fT5/+30+f/t9Pn/7fT5/+30+f/t9Pn/7fT5/+30+f/t&#13;&#10;9Pn/7fT5/+30+f8pKiv/FhcX/1lcXv+LkJL/w8nN/wAAAP8zNTb/Wl1f/8LIz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s7m8/wAAAP+lqa3/7fT5/+30+f/t9Pn/7fT5&#13;&#10;/+30+f/t9Pn/ytDU/2tucP/T2d7/7fT5/+30+f/t9Pn/7fT5/+30+f/t9Pn/7fT5/+30+f/t9Pn/&#13;&#10;REZH/yYnKP/t9Pn/7fT5/+30+f/t9Pn/7fT5/+30+f/t9Pn/7fT5/+30+f/t9Pn/7fT5/+30+f/t&#13;&#10;9Pn/7fT5/+30+f/t9Pn/7fT5/+30+f/t9Pn/7fT5/+30+f/t9Pn/7fT5/+30+f/t9Pn/7fT5/+30&#13;&#10;+f/Q1tv/AAAA/4iMj//t9Pn/7fT5/32Ag/8AAAD/2+Lm/+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yM7S/wAAAP8xMzT/W15g/8LIzP/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09ne/2Zpa/+Tl5r/l5yf/0RGR/8AAAD/nqOm/+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9nf5P9UVlj/HR4e/wEBAf8dHh7/io6R/+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o7/T/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">
                <v:shape id="Picture 14" o:spid="_x0000_s1039" type="#_x0000_t75" alt="A screenshot of a cell phone&#10;&#10;Description automatically generated" style="position:absolute;width:23368;height:20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">
                  <v:imagedata r:id="rId18" o:title="A screenshot of a cell phone&#10;&#10;Description automatically generated"/>
                </v:shape>
                <v:shape id="Text Box 15" o:spid="_x0000_s1040" type="#_x0000_t202" style="position:absolute;top:20713;width:2336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yFxwAAAOAAAAAPAAAAZHJzL2Rvd25yZXYueG1sRI9Ni8Iw&#13;&#10;EIbvC/6HMIKXRdMVVq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H393IXHAAAA4AAA&#13;&#10;AA8AAAAAAAAAAAAAAAAABwIAAGRycy9kb3ducmV2LnhtbFBLBQYAAAAAAwADALcAAAD7AgAAAAA=&#13;&#10;" stroked="f">
                  <v:textbox inset="0,0,0,0">
                    <w:txbxContent>
                      <w:p w14:paraId="1B235619" w14:textId="03606233" w:rsidR="0033572B" w:rsidRPr="00DC28C9" w:rsidRDefault="0033572B" w:rsidP="003A1940">
                        <w:pPr>
                          <w:pStyle w:val="Caption"/>
                        </w:pPr>
                        <w:bookmarkStart w:id="13" w:name="_Ref15990516"/>
                        <w:bookmarkStart w:id="14" w:name="_Ref15990156"/>
                        <w:r>
                          <w:t xml:space="preserve">Figure </w:t>
                        </w:r>
                        <w:r>
                          <w:fldChar w:fldCharType="begin"/>
                        </w:r>
                        <w:r>
                          <w:instrText xml:space="preserve"> SEQ Figure \* ARABIC </w:instrText>
                        </w:r>
                        <w:r>
                          <w:fldChar w:fldCharType="separate"/>
                        </w:r>
                        <w:r w:rsidR="00F51274">
                          <w:rPr>
                            <w:noProof/>
                          </w:rPr>
                          <w:t>7</w:t>
                        </w:r>
                        <w:r>
                          <w:fldChar w:fldCharType="end"/>
                        </w:r>
                        <w:bookmarkEnd w:id="13"/>
                        <w:r>
                          <w:t>: Final Slots with Values</w:t>
                        </w:r>
                        <w:bookmarkEnd w:id="14"/>
                      </w:p>
                    </w:txbxContent>
                  </v:textbox>
                </v:shape>
                <w10:wrap type="square"/>
              </v:group>
            </w:pict>
          </mc:Fallback>
        </mc:AlternateContent>
      </w:r>
    </w:p>
    <w:p w14:paraId="18AACEED" w14:textId="75F13AE8" w:rsidR="00B51185" w:rsidRDefault="001E707B" w:rsidP="009D0A04">
      <w:r>
        <w:t>However, looking closely at certain slot values, they do not make complete sense. The value for ‘</w:t>
      </w:r>
      <w:r w:rsidRPr="00FD69D6">
        <w:rPr>
          <w:i/>
          <w:iCs/>
        </w:rPr>
        <w:t>amountFood’</w:t>
      </w:r>
      <w:r>
        <w:t xml:space="preserve"> shown in </w:t>
      </w:r>
      <w:r>
        <w:fldChar w:fldCharType="begin"/>
      </w:r>
      <w:r>
        <w:instrText xml:space="preserve"> REF _Ref15990156 \h </w:instrText>
      </w:r>
      <w:r>
        <w:fldChar w:fldCharType="separate"/>
      </w:r>
      <w:r>
        <w:t xml:space="preserve">Figure </w:t>
      </w:r>
      <w:r>
        <w:rPr>
          <w:noProof/>
        </w:rPr>
        <w:t>7</w:t>
      </w:r>
      <w:r>
        <w:t>: Final Slots with Values</w:t>
      </w:r>
      <w:r>
        <w:fldChar w:fldCharType="end"/>
      </w:r>
      <w:r>
        <w:t xml:space="preserve"> is ‘a’ and the ‘</w:t>
      </w:r>
      <w:r w:rsidRPr="00FD69D6">
        <w:rPr>
          <w:i/>
          <w:iCs/>
        </w:rPr>
        <w:t>amountDrink’</w:t>
      </w:r>
      <w:r>
        <w:t xml:space="preserve"> is filled with ‘a cup of’. These values </w:t>
      </w:r>
      <w:r w:rsidR="00806B94">
        <w:t xml:space="preserve">are not a logical representation to the corresponding slot. </w:t>
      </w:r>
      <w:r w:rsidR="00EF3503">
        <w:t xml:space="preserve">These values materialize from the flow of natural conversation by the user. </w:t>
      </w:r>
      <w:r w:rsidR="00334A02">
        <w:t xml:space="preserve">Alexa needs to be able to deal with these responses. </w:t>
      </w:r>
      <w:r w:rsidR="0057309B">
        <w:t>To do so, the sample value for each slot can have synonyms.</w:t>
      </w:r>
      <w:r w:rsidR="00C3199F">
        <w:t xml:space="preserve"> In </w:t>
      </w:r>
      <w:r w:rsidR="00C3199F">
        <w:fldChar w:fldCharType="begin"/>
      </w:r>
      <w:r w:rsidR="00C3199F">
        <w:instrText xml:space="preserve"> REF _Ref15990516 \h </w:instrText>
      </w:r>
      <w:r w:rsidR="00C3199F">
        <w:fldChar w:fldCharType="separate"/>
      </w:r>
      <w:r w:rsidR="00C3199F">
        <w:t xml:space="preserve">Figure </w:t>
      </w:r>
      <w:r w:rsidR="00C3199F">
        <w:rPr>
          <w:noProof/>
        </w:rPr>
        <w:t>7</w:t>
      </w:r>
      <w:r w:rsidR="00C3199F">
        <w:fldChar w:fldCharType="end"/>
      </w:r>
      <w:r w:rsidR="00C3199F">
        <w:t xml:space="preserve"> the given ‘</w:t>
      </w:r>
      <w:r w:rsidR="00C3199F" w:rsidRPr="00174B96">
        <w:rPr>
          <w:i/>
          <w:iCs/>
        </w:rPr>
        <w:t>amountDrink’</w:t>
      </w:r>
      <w:r w:rsidR="00C3199F">
        <w:t xml:space="preserve"> value would be a synonym for </w:t>
      </w:r>
      <w:r w:rsidR="00C3199F" w:rsidRPr="00C3199F">
        <w:rPr>
          <w:i/>
          <w:iCs/>
        </w:rPr>
        <w:t>‘one cup’</w:t>
      </w:r>
      <w:r w:rsidR="00C3199F">
        <w:rPr>
          <w:i/>
          <w:iCs/>
        </w:rPr>
        <w:t xml:space="preserve">, </w:t>
      </w:r>
      <w:r w:rsidR="00C3199F">
        <w:t xml:space="preserve">which represents a better measure of a drink size. </w:t>
      </w:r>
      <w:r w:rsidR="0040683B">
        <w:t xml:space="preserve">Synonyms can be provided for each sample slot value as shown </w:t>
      </w:r>
      <w:r w:rsidR="00A97440">
        <w:t xml:space="preserve">in grey </w:t>
      </w:r>
      <w:r w:rsidR="0040683B">
        <w:t>in</w:t>
      </w:r>
      <w:r w:rsidR="00B51185">
        <w:t xml:space="preserve"> </w:t>
      </w:r>
      <w:r w:rsidR="00B51185">
        <w:fldChar w:fldCharType="begin"/>
      </w:r>
      <w:r w:rsidR="00B51185">
        <w:instrText xml:space="preserve"> REF _Ref15991642 \h </w:instrText>
      </w:r>
      <w:r w:rsidR="00B51185">
        <w:fldChar w:fldCharType="separate"/>
      </w:r>
      <w:r w:rsidR="00B51185">
        <w:t xml:space="preserve">Figure </w:t>
      </w:r>
      <w:r w:rsidR="00B51185">
        <w:rPr>
          <w:noProof/>
        </w:rPr>
        <w:t>9</w:t>
      </w:r>
      <w:r w:rsidR="00B51185">
        <w:t>: Sample Slot Value with Synonym</w:t>
      </w:r>
      <w:r w:rsidR="00B51185">
        <w:fldChar w:fldCharType="end"/>
      </w:r>
      <w:r w:rsidR="00B51185">
        <w:t>.</w:t>
      </w:r>
      <w:r w:rsidR="00A97440">
        <w:t xml:space="preserve"> </w:t>
      </w:r>
      <w:r w:rsidR="001721D0">
        <w:t xml:space="preserve">The more synonyms given to a slot value the more robust </w:t>
      </w:r>
      <w:r w:rsidR="00B51185">
        <w:rPr>
          <w:noProof/>
        </w:rPr>
        <w:lastRenderedPageBreak/>
        <mc:AlternateContent>
          <mc:Choice Requires="wpg">
            <w:drawing>
              <wp:anchor distT="0" distB="0" distL="114300" distR="114300" simplePos="0" relativeHeight="251661312" behindDoc="0" locked="0" layoutInCell="1" allowOverlap="1" wp14:anchorId="3C3A7EFB" wp14:editId="251B662A">
                <wp:simplePos x="0" y="0"/>
                <wp:positionH relativeFrom="column">
                  <wp:posOffset>29210</wp:posOffset>
                </wp:positionH>
                <wp:positionV relativeFrom="paragraph">
                  <wp:posOffset>54</wp:posOffset>
                </wp:positionV>
                <wp:extent cx="5727700" cy="713741"/>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727700" cy="713741"/>
                          <a:chOff x="0" y="0"/>
                          <a:chExt cx="5727700" cy="713741"/>
                        </a:xfrm>
                      </wpg:grpSpPr>
                      <pic:pic xmlns:pic="http://schemas.openxmlformats.org/drawingml/2006/picture">
                        <pic:nvPicPr>
                          <pic:cNvPr id="17" name="Picture 17" descr="A close up of a logo&#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394970"/>
                          </a:xfrm>
                          <a:prstGeom prst="rect">
                            <a:avLst/>
                          </a:prstGeom>
                        </pic:spPr>
                      </pic:pic>
                      <wps:wsp>
                        <wps:cNvPr id="18" name="Text Box 18"/>
                        <wps:cNvSpPr txBox="1"/>
                        <wps:spPr>
                          <a:xfrm>
                            <a:off x="0" y="447041"/>
                            <a:ext cx="5727700" cy="266700"/>
                          </a:xfrm>
                          <a:prstGeom prst="rect">
                            <a:avLst/>
                          </a:prstGeom>
                          <a:solidFill>
                            <a:prstClr val="white"/>
                          </a:solidFill>
                          <a:ln>
                            <a:noFill/>
                          </a:ln>
                        </wps:spPr>
                        <wps:txbx>
                          <w:txbxContent>
                            <w:p w14:paraId="4F8A4162" w14:textId="2365D529" w:rsidR="0033572B" w:rsidRPr="00523EE9" w:rsidRDefault="0033572B" w:rsidP="00A97440">
                              <w:pPr>
                                <w:pStyle w:val="Caption"/>
                              </w:pPr>
                              <w:bookmarkStart w:id="15" w:name="_Ref15991605"/>
                              <w:bookmarkStart w:id="16" w:name="_Ref15991642"/>
                              <w:r>
                                <w:t xml:space="preserve">Figure </w:t>
                              </w:r>
                              <w:r>
                                <w:fldChar w:fldCharType="begin"/>
                              </w:r>
                              <w:r>
                                <w:instrText xml:space="preserve"> SEQ Figure \* ARABIC </w:instrText>
                              </w:r>
                              <w:r>
                                <w:fldChar w:fldCharType="separate"/>
                              </w:r>
                              <w:r w:rsidR="00F51274">
                                <w:rPr>
                                  <w:noProof/>
                                </w:rPr>
                                <w:t>8</w:t>
                              </w:r>
                              <w:r>
                                <w:fldChar w:fldCharType="end"/>
                              </w:r>
                              <w:bookmarkEnd w:id="15"/>
                              <w:r>
                                <w:t>: Sample Slot Value with Synonym</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3A7EFB" id="Group 19" o:spid="_x0000_s1041" style="position:absolute;margin-left:2.3pt;margin-top:0;width:451pt;height:56.2pt;z-index:251661312" coordsize="57277,713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h4eH/////////////////////////////////////&#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8/P////////////////////////////////////////////////////////&#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&#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&#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Pj4//5+fn/19fX/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">
                <v:shape id="Picture 17" o:spid="_x0000_s1042" type="#_x0000_t75" alt="A close up of a logo&#10;&#10;Description automatically generated" style="position:absolute;width:57277;height:3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">
                  <v:imagedata r:id="rId20" o:title="A close up of a logo&#10;&#10;Description automatically generated"/>
                </v:shape>
                <v:shape id="Text Box 18" o:spid="_x0000_s1043" type="#_x0000_t202" style="position:absolute;top:4470;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4F8A4162" w14:textId="2365D529" w:rsidR="0033572B" w:rsidRPr="00523EE9" w:rsidRDefault="0033572B" w:rsidP="00A97440">
                        <w:pPr>
                          <w:pStyle w:val="Caption"/>
                        </w:pPr>
                        <w:bookmarkStart w:id="17" w:name="_Ref15991605"/>
                        <w:bookmarkStart w:id="18" w:name="_Ref15991642"/>
                        <w:r>
                          <w:t xml:space="preserve">Figure </w:t>
                        </w:r>
                        <w:r>
                          <w:fldChar w:fldCharType="begin"/>
                        </w:r>
                        <w:r>
                          <w:instrText xml:space="preserve"> SEQ Figure \* ARABIC </w:instrText>
                        </w:r>
                        <w:r>
                          <w:fldChar w:fldCharType="separate"/>
                        </w:r>
                        <w:r w:rsidR="00F51274">
                          <w:rPr>
                            <w:noProof/>
                          </w:rPr>
                          <w:t>8</w:t>
                        </w:r>
                        <w:r>
                          <w:fldChar w:fldCharType="end"/>
                        </w:r>
                        <w:bookmarkEnd w:id="17"/>
                        <w:r>
                          <w:t>: Sample Slot Value with Synonym</w:t>
                        </w:r>
                        <w:bookmarkEnd w:id="18"/>
                      </w:p>
                    </w:txbxContent>
                  </v:textbox>
                </v:shape>
                <w10:wrap type="square"/>
              </v:group>
            </w:pict>
          </mc:Fallback>
        </mc:AlternateContent>
      </w:r>
      <w:r w:rsidR="001721D0">
        <w:t xml:space="preserve">the skill model should be. </w:t>
      </w:r>
      <w:r w:rsidR="00E83EA0">
        <w:t>Even with the synonyms the initial populated slot value will be the exact answer given by the user</w:t>
      </w:r>
      <w:r w:rsidR="0047377F">
        <w:t xml:space="preserve"> as seen in </w:t>
      </w:r>
      <w:r w:rsidR="0047377F">
        <w:fldChar w:fldCharType="begin"/>
      </w:r>
      <w:r w:rsidR="0047377F">
        <w:instrText xml:space="preserve"> REF _Ref15990516 \h </w:instrText>
      </w:r>
      <w:r w:rsidR="0047377F">
        <w:fldChar w:fldCharType="separate"/>
      </w:r>
      <w:r w:rsidR="0047377F">
        <w:t xml:space="preserve">Figure </w:t>
      </w:r>
      <w:r w:rsidR="0047377F">
        <w:rPr>
          <w:noProof/>
        </w:rPr>
        <w:t>7</w:t>
      </w:r>
      <w:r w:rsidR="0047377F">
        <w:fldChar w:fldCharType="end"/>
      </w:r>
      <w:r w:rsidR="0047377F">
        <w:t>. Pulling out the correct value using synonyms is done on the back</w:t>
      </w:r>
      <w:r w:rsidR="00EF2BB9">
        <w:t>-</w:t>
      </w:r>
      <w:r w:rsidR="0047377F">
        <w:t xml:space="preserve">end side, which will be explained in a later section. </w:t>
      </w:r>
      <w:r w:rsidR="001449FC">
        <w:t xml:space="preserve">Another example for this concerns the slot ‘meal’. </w:t>
      </w:r>
      <w:r w:rsidR="00FD76ED">
        <w:t>The phrase to prompt the user for this slot is along the lines of “</w:t>
      </w:r>
      <w:r w:rsidR="00FD76ED">
        <w:rPr>
          <w:i/>
          <w:iCs/>
        </w:rPr>
        <w:t>When did you have this?”</w:t>
      </w:r>
      <w:r w:rsidR="00FD76ED">
        <w:t xml:space="preserve">. This might lead the user to respond with a time rather than one of the pre-defined slot values. </w:t>
      </w:r>
      <w:r w:rsidR="00485ED5">
        <w:t xml:space="preserve">Therefore, </w:t>
      </w:r>
      <w:r w:rsidR="00506162">
        <w:t xml:space="preserve">as many </w:t>
      </w:r>
      <w:r w:rsidR="00485ED5">
        <w:t xml:space="preserve">synonyms </w:t>
      </w:r>
      <w:r w:rsidR="00506162">
        <w:t xml:space="preserve">as possible </w:t>
      </w:r>
      <w:r w:rsidR="00485ED5">
        <w:t xml:space="preserve">should be created to ensure that the skill understands the user. </w:t>
      </w:r>
      <w:r w:rsidR="00B51185">
        <w:t xml:space="preserve">These can be seen in </w:t>
      </w:r>
      <w:r w:rsidR="00B51185">
        <w:fldChar w:fldCharType="begin"/>
      </w:r>
      <w:r w:rsidR="00B51185">
        <w:instrText xml:space="preserve"> REF _Ref15992488 \h </w:instrText>
      </w:r>
      <w:r w:rsidR="00B51185">
        <w:fldChar w:fldCharType="separate"/>
      </w:r>
      <w:r w:rsidR="00B51185">
        <w:t xml:space="preserve">Figure </w:t>
      </w:r>
      <w:r w:rsidR="00B51185">
        <w:rPr>
          <w:noProof/>
        </w:rPr>
        <w:t>8</w:t>
      </w:r>
      <w:r w:rsidR="00B51185">
        <w:t>: 'meal' Slot with Synonyms</w:t>
      </w:r>
      <w:r w:rsidR="00B51185">
        <w:fldChar w:fldCharType="end"/>
      </w:r>
      <w:r w:rsidR="00D84ABC">
        <w:t xml:space="preserve">. </w:t>
      </w:r>
    </w:p>
    <w:p w14:paraId="4A8D3147" w14:textId="3B6123E5" w:rsidR="00B51185" w:rsidRDefault="00B51185" w:rsidP="009D0A04">
      <w:r>
        <w:rPr>
          <w:noProof/>
        </w:rPr>
        <mc:AlternateContent>
          <mc:Choice Requires="wpg">
            <w:drawing>
              <wp:anchor distT="0" distB="0" distL="114300" distR="114300" simplePos="0" relativeHeight="251665408" behindDoc="0" locked="0" layoutInCell="1" allowOverlap="1" wp14:anchorId="6779D888" wp14:editId="272B2EE7">
                <wp:simplePos x="0" y="0"/>
                <wp:positionH relativeFrom="column">
                  <wp:posOffset>0</wp:posOffset>
                </wp:positionH>
                <wp:positionV relativeFrom="paragraph">
                  <wp:posOffset>185947</wp:posOffset>
                </wp:positionV>
                <wp:extent cx="5727700" cy="478028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5727700" cy="4780280"/>
                          <a:chOff x="0" y="0"/>
                          <a:chExt cx="5727700" cy="478028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4501515"/>
                          </a:xfrm>
                          <a:prstGeom prst="rect">
                            <a:avLst/>
                          </a:prstGeom>
                        </pic:spPr>
                      </pic:pic>
                      <wps:wsp>
                        <wps:cNvPr id="21" name="Text Box 21"/>
                        <wps:cNvSpPr txBox="1"/>
                        <wps:spPr>
                          <a:xfrm>
                            <a:off x="0" y="4513580"/>
                            <a:ext cx="5727700" cy="266700"/>
                          </a:xfrm>
                          <a:prstGeom prst="rect">
                            <a:avLst/>
                          </a:prstGeom>
                          <a:solidFill>
                            <a:prstClr val="white"/>
                          </a:solidFill>
                          <a:ln>
                            <a:noFill/>
                          </a:ln>
                        </wps:spPr>
                        <wps:txbx>
                          <w:txbxContent>
                            <w:p w14:paraId="2C223C1D" w14:textId="37CE5EB2" w:rsidR="0033572B" w:rsidRPr="008768F8" w:rsidRDefault="0033572B" w:rsidP="00B51185">
                              <w:pPr>
                                <w:pStyle w:val="Caption"/>
                              </w:pPr>
                              <w:bookmarkStart w:id="19" w:name="_Ref15992488"/>
                              <w:r>
                                <w:t xml:space="preserve">Figure </w:t>
                              </w:r>
                              <w:r>
                                <w:fldChar w:fldCharType="begin"/>
                              </w:r>
                              <w:r>
                                <w:instrText xml:space="preserve"> SEQ Figure \* ARABIC </w:instrText>
                              </w:r>
                              <w:r>
                                <w:fldChar w:fldCharType="separate"/>
                              </w:r>
                              <w:r w:rsidR="00F51274">
                                <w:rPr>
                                  <w:noProof/>
                                </w:rPr>
                                <w:t>9</w:t>
                              </w:r>
                              <w:r>
                                <w:fldChar w:fldCharType="end"/>
                              </w:r>
                              <w:r>
                                <w:t>: 'meal' Slot with Synonyms</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9D888" id="Group 22" o:spid="_x0000_s1044" style="position:absolute;margin-left:0;margin-top:14.65pt;width:451pt;height:376.4pt;z-index:251665408" coordsize="57277,478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Pz8//4eHh////////////////////////////////////////////&#13;&#10;/////////////////////+Hh4f/Pz8//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h4eH//////////////////////////////////////////////////////+Hh4f/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13;&#10;///////////////////////////////////////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5ub/9vb2/+3t7f/09PT///////7+&#13;&#10;/v/U1NT/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39/f//Pz8//9/f3//v7+//b29v/b29v/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c3N/83Nzf/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4eHh////////////////////////////////////////////////&#13;&#10;///////h4eH/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4eHh////&#13;&#10;/////////////////////////////////////////////////////////////+Hh4f/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8/P/+Hh4f//////////////////////////////////&#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Pz///////&#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zMzM/8zMzP/MzMz/zMzM/8zMzP/Nzc3/4eHh/9nZ2f/MzMz/zMzM/8zMzP/MzMz/zMzM/8zMzP/M&#13;&#10;zMz/zMzM/8zMzP/MzMz/zMzM/8zMzP/MzMz/zMzM/8zMzP/MzMz/zMzM/8zMzP/c3Nz/9fX1/9nZ&#13;&#10;2f/MzMz/zMzM/8zMzP/MzMz/zMzM/8zMzP/MzMz/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T09P/4+Pj/9HR0f/MzMz/zMzM&#13;&#10;/8zMzP/MzMz/zMzM/8zMzP/MzMz/zMzM/8zMzP/v7+//9PT0/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&#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&#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Hh4f//////////////////////////////////////&#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Hh4f//////////&#13;&#10;///////////////////////////////////////////////////////h4eH/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13;&#10;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4eHh////////////////////////////////&#13;&#10;///////////////////////h4eH/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13;&#10;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Pz///////////////////////////////////////////////////////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13;&#10;////////////////////////////////////////////////////////////////////////////&#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&#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&#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bm5v//////3Nzc/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9LS0v/5+fn/6enp/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j4+P/+fn5&#13;&#10;/9fX1//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13;&#10;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Hh4f//////////////&#13;&#10;////////////////////////////////////////4eHh/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13;&#10;////////////////////////////////////////////////////////////////////////////&#13;&#10;////////////////////////////////////////////////////////////////////////////&#13;&#10;////////////////////////////////////////////////////////////////////////////&#13;&#10;////////////////////////////////////////////////////////////////////////////&#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8/P/+Hh4f//////////////////////////////////////////////&#13;&#10;///////////////////h4eH/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8/P/+Hh4f/////////////////////////////////////////////////////////////////h&#13;&#10;4eH/z8/P/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&#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&#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&#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&#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&#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&#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8/P/+Hh4f//////////////////////////&#13;&#10;///////////////////////////////////////h4eH/z8/P/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MzMz/&#13;&#10;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13;&#10;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13;&#10;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13;&#10;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13;&#10;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13;&#10;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13;&#10;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13;&#10;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13;&#10;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13;&#10;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5ub//////9zc3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4+Pj//n5+f/X19f/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4eHh/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8/Pz//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z8/P/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4eHh&#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4eHh////////////////////////////////////////////&#13;&#10;///////////h4eH/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&#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j4+P/+/v7/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w8PD/9vb2/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Hh4f//////////////////////////&#13;&#10;////////////////////////////4eHh/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MzMz/zMzM/8zMzP/MzMz/zMzM/8zMzP/MzMz/zMzM/8zMzP/Pz8//4eHh&#13;&#10;/////////////////////////////////////////////////////////////////+Hh4f/Pz8//&#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&#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Pz8//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Pz///////////////////////////////////////////////////////////////////&#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zMzM/8zMzP/MzMz/zMzM/8zMzP/MzMz/&#13;&#10;zMzM/8zMzP/MzMz/zMzM/8zMzP/MzMz/zMzM/8zMzP/MzMz/zMzM/8zMzP/MzMz/zMzM/8zMzP/M&#13;&#10;zMz/zMzM/8zMzP/MzMz/zMzM/8zMzP/MzMz/zMzM/8zMzP/MzMz/zMzM/8zMzP/MzMz/zMzM/8zM&#13;&#10;zP/MzMz/zMzM/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MzM/8zMzP/M&#13;&#10;zMz/zMzM/8zMzP/MzMz/zMzM/8zMzP/MzMz/zMzM/8zMzP/MzMz/zMzM/8zMzP/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3Nzf/h4eH/2dnZ/8zMzP/MzMz/zMzM/8zMzP/MzMz/zMzM/+np6f/19fX/0dHR&#13;&#10;/8zMzP/MzMz/zMzM/8zMzP/MzMz/6enp//X19f/R0dH/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a2tr///////f3&#13;&#10;9//MzMz/zMzM/8zMzP/MzMz/zMzM/8zMzP/x8fH//////9LS0v/MzMz/zMzM/8zMzP/MzMz/zMzM&#13;&#10;//Hx8f//////0tLS/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8/P/+fn5//f39//zMzM/8zMzP/MzMz/zMzM/8zM&#13;&#10;zP/MzMz/8fHx///////S0tL/zMzM/8zMzP/MzMz/zMzM/8zMzP/x8fH//////9LS0v/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zMzP/MzMz/zMzM/8zMzP/MzMz/zMzM/8zMzP/MzMz/zc3N/9DQ0P/MzMz/zMzM&#13;&#10;/8zMzP/MzMz/zMzM/8zMzP/Nzc3/0NDQ/8zMzP/MzMz/zMzM/8zMzP/MzMz/zMzM/9LS0v/Q0ND/&#13;&#10;zMzM/8zMzP/MzMz/zMzM/8zMzP/c3Nz//////+zs7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MzMz/zMzM/8zMzP/MzMz/zMzM&#13;&#10;/8zMzP/MzMz/zMzM/8zMzP/MzMz/zMzM/8zMzP/MzMz/zMzM/8zMzP/MzMz/zMzM/+bm5v//////&#13;&#10;3Nzc/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9LS0v/p6en/&#13;&#10;+vr6//7+/v/W1tb/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zMzM/8zMzP/MzMz/zMzM/8zMzP/MzMz/zMzM/8zMzP/MzMz/zMzM&#13;&#10;/8zMzP/MzMz/zMzM/8zMzP/MzMz/zMzM/8zMzP/j4+P/+fn5/9fX1//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c3Nz//v7+//v7+//k5OT/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3Nzf/Nzc3/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&#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5ubm&#13;&#10;///////c3N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Pj4//5+fn/19fX/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13;&#10;////////////////////////////////////////////////////////////////////////////&#13;&#10;////////////////////////////////////////////////////////////////////////////&#13;&#10;////////////////////////////////////////////////////////////////////////////&#13;&#10;////////////////////////////////////////////////////////////////////////////&#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4eHh////////////////////////////////////////////////////////////////&#13;&#10;////////////////////////////////////////////////////////////////////////////&#13;&#10;////////////////////////////////////////////////////////////////////////////&#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h4eH/////////&#13;&#10;////////////////////////////////////////////////////////////////////////////&#13;&#10;////////////////////////////////////////////////////////////////////////////&#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13;&#10;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13;&#10;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13;&#10;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13;&#10;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&#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r6+v/y8vL/7e3t//n5+f//////9fX1/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q&#13;&#10;6ur/9/f3///////9/f3/7+/v/9LS0v/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Ozs7/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Pz8//////////////////////////////////////////&#13;&#10;////////////////////////////////////////////////////////////////////////////&#13;&#10;////////////////////////////////////////////////////////////////////////////&#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4eHh////////////////////////////////////////////////////////////////////&#13;&#10;////////////////////////////////////////////////////////////////////////////&#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&#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13;&#10;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13;&#10;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&#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&#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4eHh////////////////////////////////&#13;&#10;/////////////////////////////////+Hh4f/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Hh4f//&#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8/P////&#13;&#10;///////////////////////////////////////////////////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&#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29vb//n5+f/v7+//7+/v//39&#13;&#10;/f//////5OTk/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9TU1P/v7+//+vr6///////6+vr/5ubm/83Nzf/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Ozs7/zMzM/8zMzP/MzMz/zMzM/8zMzP/MzMz/zMzM/8zMzP/MzMz/zMzM/8zM&#13;&#10;zP/MzMz/zMzM/8zMzP/MzMz/zMzM/8zMzP/MzMz/zMzM/8zMzP/MzMz/zMzM/8zMzP/MzMz/////&#13;&#10;/////////////////////////////////////////////////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13;&#10;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&#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13;&#10;/////////////////////////////////////////////8/Pz//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&#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4eHh////////////////////////////////////&#13;&#10;///////////////////h4eH/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&#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P&#13;&#10;z8//4eHh/////////////////////////////////////////////////////////////////+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&#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13;&#10;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&#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h4eH/////&#13;&#10;/////////////////////////////////////////////////+Hh4f/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h&#13;&#10;4eH/////////////////////////////////////////////////////////////////////////&#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8/P////////////////////////////////&#13;&#10;///////////////////////Pz8//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13;&#10;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4eHh////////////////////&#13;&#10;/////////////////////////////////////////////+Hh4f/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4eHh/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4eHh/8zMzP/MzMz/zMzM&#13;&#10;/8zMzP/MzMz/zMzM/8zMzP/MzMz/zMzM/8zMzP/MzMz/zMzM/8zMzP/MzMz/zMzM/8zMzP/MzMz/&#13;&#10;zMzM/8zMzP/MzMz/zMzM/8zMzP/MzMz/zMzM/8zMzP/MzMz/zMzM/8zMzP/MzMz/zMzM/8zMzP/M&#13;&#10;zMz/zMzM/8zMzP/MzMz/zMzM/8zMzP/MzMz/zMzM/8zMzP/MzMz/zMzM/8zMzP/MzMz/zMzM/8zM&#13;&#10;zP/MzMz/zMzM/8zMzP/MzMz/zMzM/8zMzP/MzMz/zMzM/8zMzP/h4eH/////////////////////&#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13;&#10;/////////////////////////////8/Pz//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13;&#10;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&#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z8/P/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&#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Hh4f/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&#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&#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&#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8/P///////////////////////////////////////////////////////Pz8//&#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&#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Pz8//4eHh////////////////////////////////////////////////&#13;&#10;/////////////////+Hh4f/Pz8//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Pz8//&#13;&#10;4eHh////////////////////////////////////////////////////////////////////////&#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8/P////////////////////////////////////////////&#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13;&#10;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&#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b29v/+fn5/+/v7//v7+///f39///////k5OT/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1NTU/+/v7//6+vr///////r6+v/m5ub/zc3N/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7O&#13;&#10;zv/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&#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4eHh&#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&#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">
                <v:shape id="Picture 20" o:spid="_x0000_s1045" type="#_x0000_t75" alt="A screenshot of a cell phone&#10;&#10;Description automatically generated" style="position:absolute;width:57277;height:450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">
                  <v:imagedata r:id="rId22" o:title="A screenshot of a cell phone&#10;&#10;Description automatically generated"/>
                </v:shape>
                <v:shape id="Text Box 21" o:spid="_x0000_s1046" type="#_x0000_t202" style="position:absolute;top:45135;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C223C1D" w14:textId="37CE5EB2" w:rsidR="0033572B" w:rsidRPr="008768F8" w:rsidRDefault="0033572B" w:rsidP="00B51185">
                        <w:pPr>
                          <w:pStyle w:val="Caption"/>
                        </w:pPr>
                        <w:bookmarkStart w:id="20" w:name="_Ref15992488"/>
                        <w:r>
                          <w:t xml:space="preserve">Figure </w:t>
                        </w:r>
                        <w:r>
                          <w:fldChar w:fldCharType="begin"/>
                        </w:r>
                        <w:r>
                          <w:instrText xml:space="preserve"> SEQ Figure \* ARABIC </w:instrText>
                        </w:r>
                        <w:r>
                          <w:fldChar w:fldCharType="separate"/>
                        </w:r>
                        <w:r w:rsidR="00F51274">
                          <w:rPr>
                            <w:noProof/>
                          </w:rPr>
                          <w:t>9</w:t>
                        </w:r>
                        <w:r>
                          <w:fldChar w:fldCharType="end"/>
                        </w:r>
                        <w:r>
                          <w:t>: 'meal' Slot with Synonyms</w:t>
                        </w:r>
                        <w:bookmarkEnd w:id="20"/>
                      </w:p>
                    </w:txbxContent>
                  </v:textbox>
                </v:shape>
                <w10:wrap type="square"/>
              </v:group>
            </w:pict>
          </mc:Fallback>
        </mc:AlternateContent>
      </w:r>
    </w:p>
    <w:p w14:paraId="098D0C2C" w14:textId="7DB150A5" w:rsidR="00A53C23" w:rsidRDefault="000168E6" w:rsidP="00A53C23">
      <w:r>
        <w:t>For certain slots only a few value</w:t>
      </w:r>
      <w:r w:rsidR="00B55E27">
        <w:t>s</w:t>
      </w:r>
      <w:r>
        <w:t xml:space="preserve"> are desired and should be allowed. </w:t>
      </w:r>
      <w:r w:rsidR="00B55E27">
        <w:t>For the slot ‘</w:t>
      </w:r>
      <w:r w:rsidR="00B55E27" w:rsidRPr="00B55E27">
        <w:rPr>
          <w:i/>
          <w:iCs/>
        </w:rPr>
        <w:t>meal’</w:t>
      </w:r>
      <w:r w:rsidR="00B55E27">
        <w:rPr>
          <w:i/>
          <w:iCs/>
        </w:rPr>
        <w:t xml:space="preserve"> </w:t>
      </w:r>
      <w:r w:rsidR="00B55E27">
        <w:t>the only values that should be allowed are ‘snack’, ‘breakfast’, ’lunch’, ’dinner’.</w:t>
      </w:r>
      <w:r w:rsidR="001449FC">
        <w:t xml:space="preserve"> </w:t>
      </w:r>
      <w:r w:rsidR="00D84ABC">
        <w:t xml:space="preserve">Even though many synonyms have been created to account for many different user inputs, the right one cannot be guaranteed. </w:t>
      </w:r>
      <w:r w:rsidR="00A401AD">
        <w:t xml:space="preserve">It is possible to set validation rules for a slot type present within an intent. </w:t>
      </w:r>
      <w:r w:rsidR="00A53C23">
        <w:t xml:space="preserve">The three possible validation rules are: </w:t>
      </w:r>
    </w:p>
    <w:p w14:paraId="166FC3B4" w14:textId="39A2FBBC" w:rsidR="00A53C23" w:rsidRDefault="00A53C23" w:rsidP="00A53C23">
      <w:pPr>
        <w:pStyle w:val="ListParagraph"/>
        <w:numPr>
          <w:ilvl w:val="1"/>
          <w:numId w:val="9"/>
        </w:numPr>
      </w:pPr>
      <w:r>
        <w:t>Accepts only a set of values</w:t>
      </w:r>
    </w:p>
    <w:p w14:paraId="3CA039B5" w14:textId="3611E94B" w:rsidR="00A53C23" w:rsidRDefault="00A53C23" w:rsidP="00A53C23">
      <w:pPr>
        <w:pStyle w:val="ListParagraph"/>
        <w:numPr>
          <w:ilvl w:val="1"/>
          <w:numId w:val="9"/>
        </w:numPr>
      </w:pPr>
      <w:r>
        <w:t>Reject only a set of values</w:t>
      </w:r>
    </w:p>
    <w:p w14:paraId="2F0D33D3" w14:textId="5825481C" w:rsidR="003807DD" w:rsidRDefault="00A53C23" w:rsidP="003807DD">
      <w:pPr>
        <w:pStyle w:val="ListParagraph"/>
        <w:numPr>
          <w:ilvl w:val="1"/>
          <w:numId w:val="9"/>
        </w:numPr>
      </w:pPr>
      <w:r>
        <w:t>Accept only Slot Type’s values and synonym</w:t>
      </w:r>
      <w:r w:rsidR="003807DD">
        <w:t>s</w:t>
      </w:r>
    </w:p>
    <w:p w14:paraId="05318E13" w14:textId="3A290393" w:rsidR="003807DD" w:rsidRPr="00B55E27" w:rsidRDefault="0058128B" w:rsidP="003807DD">
      <w:r>
        <w:rPr>
          <w:noProof/>
        </w:rPr>
        <w:lastRenderedPageBreak/>
        <mc:AlternateContent>
          <mc:Choice Requires="wpg">
            <w:drawing>
              <wp:anchor distT="0" distB="0" distL="114300" distR="114300" simplePos="0" relativeHeight="251669504" behindDoc="0" locked="0" layoutInCell="1" allowOverlap="1" wp14:anchorId="7B037AF2" wp14:editId="3EB31EFF">
                <wp:simplePos x="0" y="0"/>
                <wp:positionH relativeFrom="column">
                  <wp:posOffset>0</wp:posOffset>
                </wp:positionH>
                <wp:positionV relativeFrom="paragraph">
                  <wp:posOffset>748145</wp:posOffset>
                </wp:positionV>
                <wp:extent cx="5727700" cy="1725930"/>
                <wp:effectExtent l="0" t="0" r="0" b="1270"/>
                <wp:wrapSquare wrapText="bothSides"/>
                <wp:docPr id="25" name="Group 25"/>
                <wp:cNvGraphicFramePr/>
                <a:graphic xmlns:a="http://schemas.openxmlformats.org/drawingml/2006/main">
                  <a:graphicData uri="http://schemas.microsoft.com/office/word/2010/wordprocessingGroup">
                    <wpg:wgp>
                      <wpg:cNvGrpSpPr/>
                      <wpg:grpSpPr>
                        <a:xfrm>
                          <a:off x="0" y="0"/>
                          <a:ext cx="5727700" cy="1725930"/>
                          <a:chOff x="0" y="0"/>
                          <a:chExt cx="5727700" cy="1725930"/>
                        </a:xfrm>
                      </wpg:grpSpPr>
                      <pic:pic xmlns:pic="http://schemas.openxmlformats.org/drawingml/2006/picture">
                        <pic:nvPicPr>
                          <pic:cNvPr id="23" name="Picture 23" descr="A close up of a logo&#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7700" cy="1403985"/>
                          </a:xfrm>
                          <a:prstGeom prst="rect">
                            <a:avLst/>
                          </a:prstGeom>
                        </pic:spPr>
                      </pic:pic>
                      <wps:wsp>
                        <wps:cNvPr id="24" name="Text Box 24"/>
                        <wps:cNvSpPr txBox="1"/>
                        <wps:spPr>
                          <a:xfrm>
                            <a:off x="0" y="1459230"/>
                            <a:ext cx="5727700" cy="266700"/>
                          </a:xfrm>
                          <a:prstGeom prst="rect">
                            <a:avLst/>
                          </a:prstGeom>
                          <a:solidFill>
                            <a:prstClr val="white"/>
                          </a:solidFill>
                          <a:ln>
                            <a:noFill/>
                          </a:ln>
                        </wps:spPr>
                        <wps:txbx>
                          <w:txbxContent>
                            <w:p w14:paraId="7E038EAE" w14:textId="448A454A" w:rsidR="0033572B" w:rsidRPr="001C33F2" w:rsidRDefault="0033572B" w:rsidP="0058128B">
                              <w:pPr>
                                <w:pStyle w:val="Caption"/>
                              </w:pPr>
                              <w:bookmarkStart w:id="21" w:name="_Ref15993819"/>
                              <w:r>
                                <w:t xml:space="preserve">Figure </w:t>
                              </w:r>
                              <w:r>
                                <w:fldChar w:fldCharType="begin"/>
                              </w:r>
                              <w:r>
                                <w:instrText xml:space="preserve"> SEQ Figure \* ARABIC </w:instrText>
                              </w:r>
                              <w:r>
                                <w:fldChar w:fldCharType="separate"/>
                              </w:r>
                              <w:r w:rsidR="00F51274">
                                <w:rPr>
                                  <w:noProof/>
                                </w:rPr>
                                <w:t>10</w:t>
                              </w:r>
                              <w:r>
                                <w:fldChar w:fldCharType="end"/>
                              </w:r>
                              <w:r>
                                <w:t>: Triggered Validation Rul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037AF2" id="Group 25" o:spid="_x0000_s1047" style="position:absolute;margin-left:0;margin-top:58.9pt;width:451pt;height:135.9pt;z-index:251669504" coordsize="57277,1725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13;&#10;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&#13;&#1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&#13;&#1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87Ozv+qqqr/Hh4e/0hIS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13;&#10;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enp6&#13;&#10;/wICAv8yMjL/1dXV//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7+/v//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&#13;&#1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a&#13;&#10;7/9nv+P/RbHd/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13;&#10;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13;&#10;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&#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13;&#10;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13;&#10;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13;&#10;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13;&#10;////////////////////////////////////////////////////////////////////////////&#13;&#10;////////////////////////////////////////////////////////////////////////////&#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13;&#10;////////////////////////////////////////////////////////////////////////////&#13;&#10;////////////////////////////////////////////////////////////////////////////&#13;&#10;////////////////////////////////////////////////////////////////////////////&#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13;&#10;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13;&#10;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13;&#10;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13;&#10;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13;&#10;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13;&#10;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&#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13;&#10;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13;&#10;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&#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13;&#10;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13;&#10;////////////////////////////////////////////////////////////////////////////&#13;&#10;////////////////////////////////////////////////////////////////////////////&#13;&#10;RbHd/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13;&#10;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13;&#10;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13;&#10;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13;&#10;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13;&#10;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8fHx/+7u7v/09PT/9PT0//T09P/09PT/9PT0//T09P/09PT/9PT0//T09P/09PT/9PT0//T09P/0&#13;&#10;9PT/9PT0//T09P/09PT/9PT0//T09P/09PT/9PT0//T09P/09PT/9PT0//T09P/09PT/9PT0//T0&#13;&#10;9P/09PT/9PT0//T09P/09PT/9PT0//T09P/09PT/9PT0//T09P/09PT/9PT0//T09P/09PT/9PT0&#13;&#10;//T09P/09PT/9PT0/+7u7v91dXX/tLS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&#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zs7O/6qqqv8eHh7/&#13;&#10;SEhI//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7u7u/8JCQn/5+fn//T09P/09PT/9PT0//T09P/09PT/9PT0//T0&#13;&#10;9P/09PT/9PT0//T09P/09PT/9PT0//T09P/09PT/9PT0//T09P/09PT/9PT0//T09P/09PT/9PT0&#13;&#10;//T09P/09PT/9PT0//T09P/09PT/9PT0//T09P/09PT/9PT0//T09P/09PT/9PT0//T09P/09PT/&#13;&#10;9PT0//T09P/09PT/9PT0//T09P8XFxf/np6e//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6Ojo/7S0tP9PT0//DQ0N/93d3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96enr/AgIC/zIyMv/V1d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6urq/9jY2P/0&#13;&#10;9PT/9PT0//T09P/09PT/9PT0//T09P/09PT/9PT0//T09P/09PT/9PT0//T09P/09PT/9PT0//T0&#13;&#10;9P/09PT/9PT0//T09P/09PT/9PT0//T09P/09PT/9PT0//T09P/09PT/9PT0//T09P/09PT/9PT0&#13;&#10;//T09P/09PT/9PT0//T09P/09PT/9PT0//T09P/09PT/9PT0//T09P/09PT/9PT0/9PT0//v7+//&#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Gxsb/BwcH/xkZGf+enp7/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7u7v9ycnL/tLS0&#13;&#10;//T09P/09PT/9PT0/+/v7//y8vL/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x8fH/8/P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6enp/wAAAP96enr/9PT0/6ysrP9ISEj/CwsL/xYWFv9hYWH/6+vr&#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p6en/AAAA/3p6&#13;&#10;ev/09PT/kpKS/4KCgv+np6f/cnJy/wEBAf+FhYX/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vr6/82Njb/jIyM/1RUVP8aGhr/IyMj/6Wlpf+Pj4//&#13;&#10;MjIy/xUVFf9dXV3/6Ojo//T09P/z8/P/iIiI/yoqKv8RERH/Ozs7/8rKyv/09PT/y8vL/0JCQv8a&#13;&#10;Ghr/CwsL/zc3N/+0tLT/9PT0/+np6f8AAAD/enp6//T09P/09PT/9PT0//T09P/b29v/AwMD/39/&#13;&#10;f//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6enp&#13;&#10;/wAAAP8EBAT/QkJC/3Z2dv8RERH/AAAA/xcXF/9mZmb/Tk5O/wAAAP+ioqL/9PT0/4+Pj/8AAAD/&#13;&#10;UFBQ/4CAgP8cHBz/TExM//T09P+tra3/RkZG/3V1df98fHz/Ghoa/zU1Nf/09PT/6enp/wAAAP96&#13;&#10;enr/9PT0//T09P/09PT/y8vL/ykpKf8LCwv/2NjY//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p6en/AAAA/3h4eP/09PT/9PT0/2JiYv8AAAD/6enp&#13;&#10;//T09P/k5OT/AQEB/2pqav/09PT/JCQk/zQ0NP/09PT/9PT0/4yMjP8JCQn/6urq//T09P/09PT/&#13;&#10;9PT0//T09P99fX3/AAAA/+Li4v/p6en/AAAA/3p6ev/09PT/9PT0/8rKyv8GBgb/NjY2/9HR0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np&#13;&#10;6f8AAAD/enp6//T09P/09PT/eHh4/wAAAP/q6ur/9PT0//T09P8GBgb/Z2dn//Dw8P8DAwP/Kioq&#13;&#10;/2JiYv9iYmL/SUlJ/wAAAP/MzMz/9PT0/9jY2P+IiIj/enp6/1tbW/8AAAD/29vb/+np6f8AAAD/&#13;&#10;enp6//T09P/09PT/yMjI/wAAAP/CwsL/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6enp/wAAAP96enr/9PT0//T09P94eHj/AAAA/+rq&#13;&#10;6v/09PT/9PT0/wYGBv9nZ2f/6urq/wAAAP8rKyv/ZmZm/2ZmZv9mZmb/ZmZm/+bm5v+srKz/AQEB&#13;&#10;/yAgIP9ERET/Hx8f/wAAAP/b29v/6enp/wAAAP96enr/9PT0//T09P/X19f/FBQU/8fHx//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p&#13;&#10;6en/AAAA/3p6ev/09PT/9PT0/3h4eP8AAAD/6urq//T09P/09PT/BgYG/2dnZ//09PT/ExMT/zg4&#13;&#10;OP/09PT/9PT0//T09P/09PT/9PT0/z09Pf8YGBj/8fHx//T09P+ZmZn/AAAA/9vb2//p6en/AAAA&#13;&#10;/3p6ev/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np6f8AAAD/enp6//T09P/09PT/eHh4/wAAAP/q&#13;&#10;6ur/9PT0//T09P8GBgb/Z2dn//T09P9iYmL/AgIC/3p6ev/Jycn/u7u7/42Njf/x8fH/VFRU/w8P&#13;&#10;D//Ly8v/wcHB/zw8PP8AAAD/29vb/+/v7/8ICAj/SkpK/9DQ0P/09PT/xcXF/yUlJf+urq7/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6urq/wAAAP96enr/9PT0//T09P96enr/AAAA/+zs7P/09PT/9PT0/wYGBv9paWn/9PT0/+Hh4f9H&#13;&#10;R0f/AAAA/wAAAP8GBgb/NTU1/+7u7v+9vb3/Hx8f/wAAAP8LCwv/Tk5O/wAAAP/b29v/9PT0/2pq&#13;&#10;av8FBQX/XFxc//T09P+rq6v/AAAA/46Ojv/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k5OT/ycnJ/+3t7f/09PT/9PT0//T09P/z&#13;&#10;8/P/09PT/+/v7//09PT/9PT0//T09P/09PT/9PT0/+7u7v/09PT/9PT0//T09P/l5eX/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13;&#10;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">
                <v:shape id="Picture 23" o:spid="_x0000_s1048" type="#_x0000_t75" alt="A close up of a logo&#10;&#10;Description automatically generated" style="position:absolute;width:57277;height:14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">
                  <v:imagedata r:id="rId24" o:title="A close up of a logo&#10;&#10;Description automatically generated"/>
                </v:shape>
                <v:shape id="Text Box 24" o:spid="_x0000_s1049" type="#_x0000_t202" style="position:absolute;top:14592;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7E038EAE" w14:textId="448A454A" w:rsidR="0033572B" w:rsidRPr="001C33F2" w:rsidRDefault="0033572B" w:rsidP="0058128B">
                        <w:pPr>
                          <w:pStyle w:val="Caption"/>
                        </w:pPr>
                        <w:bookmarkStart w:id="22" w:name="_Ref15993819"/>
                        <w:r>
                          <w:t xml:space="preserve">Figure </w:t>
                        </w:r>
                        <w:r>
                          <w:fldChar w:fldCharType="begin"/>
                        </w:r>
                        <w:r>
                          <w:instrText xml:space="preserve"> SEQ Figure \* ARABIC </w:instrText>
                        </w:r>
                        <w:r>
                          <w:fldChar w:fldCharType="separate"/>
                        </w:r>
                        <w:r w:rsidR="00F51274">
                          <w:rPr>
                            <w:noProof/>
                          </w:rPr>
                          <w:t>10</w:t>
                        </w:r>
                        <w:r>
                          <w:fldChar w:fldCharType="end"/>
                        </w:r>
                        <w:r>
                          <w:t>: Triggered Validation Rule</w:t>
                        </w:r>
                        <w:bookmarkEnd w:id="22"/>
                      </w:p>
                    </w:txbxContent>
                  </v:textbox>
                </v:shape>
                <w10:wrap type="square"/>
              </v:group>
            </w:pict>
          </mc:Fallback>
        </mc:AlternateContent>
      </w:r>
      <w:r w:rsidR="000E6331">
        <w:t xml:space="preserve">The last rule was applied to the ‘meal’ slot </w:t>
      </w:r>
      <w:r w:rsidR="005F71F0">
        <w:t>to ensure that only one of four possible value would be sent to the back end.</w:t>
      </w:r>
      <w:r w:rsidR="00596194">
        <w:t xml:space="preserve"> To successfully create a validation rule, a response needs to be configured in case of it being triggered.  </w:t>
      </w:r>
      <w:r w:rsidR="002B17AE">
        <w:fldChar w:fldCharType="begin"/>
      </w:r>
      <w:r w:rsidR="002B17AE">
        <w:instrText xml:space="preserve"> REF _Ref15993819 \h </w:instrText>
      </w:r>
      <w:r w:rsidR="002B17AE">
        <w:fldChar w:fldCharType="separate"/>
      </w:r>
      <w:r w:rsidR="002B17AE">
        <w:t xml:space="preserve">Figure </w:t>
      </w:r>
      <w:r w:rsidR="002B17AE">
        <w:rPr>
          <w:noProof/>
        </w:rPr>
        <w:t>10</w:t>
      </w:r>
      <w:r w:rsidR="002B17AE">
        <w:t>: Triggered Validation Rule</w:t>
      </w:r>
      <w:r w:rsidR="002B17AE">
        <w:fldChar w:fldCharType="end"/>
      </w:r>
      <w:r w:rsidR="002B17AE">
        <w:t xml:space="preserve"> </w:t>
      </w:r>
      <w:r w:rsidR="00596194">
        <w:t>shows an example</w:t>
      </w:r>
      <w:r w:rsidR="000057BF">
        <w:t xml:space="preserve"> of a conversation with the validation rule having been called. </w:t>
      </w:r>
    </w:p>
    <w:p w14:paraId="5BBFC257" w14:textId="2D9BAB57" w:rsidR="00E72304" w:rsidRDefault="00E72304" w:rsidP="009D0A04">
      <w:r>
        <w:t xml:space="preserve">Once prompted the skill waits for a reply by the user until a valid response has been given. </w:t>
      </w:r>
    </w:p>
    <w:p w14:paraId="4808F21C" w14:textId="77777777" w:rsidR="00E72304" w:rsidRDefault="00E72304" w:rsidP="009D0A04"/>
    <w:p w14:paraId="33110025" w14:textId="0AFE6641" w:rsidR="00013708" w:rsidRDefault="00F62832" w:rsidP="009D0A04">
      <w:r>
        <w:rPr>
          <w:noProof/>
        </w:rPr>
        <mc:AlternateContent>
          <mc:Choice Requires="wpg">
            <w:drawing>
              <wp:anchor distT="0" distB="0" distL="114300" distR="114300" simplePos="0" relativeHeight="251673600" behindDoc="0" locked="0" layoutInCell="1" allowOverlap="1" wp14:anchorId="6986B031" wp14:editId="78B8F69F">
                <wp:simplePos x="0" y="0"/>
                <wp:positionH relativeFrom="column">
                  <wp:posOffset>1754909</wp:posOffset>
                </wp:positionH>
                <wp:positionV relativeFrom="paragraph">
                  <wp:posOffset>1382915</wp:posOffset>
                </wp:positionV>
                <wp:extent cx="4285615" cy="286194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4285615" cy="2861945"/>
                          <a:chOff x="0" y="0"/>
                          <a:chExt cx="4285615" cy="2861945"/>
                        </a:xfrm>
                      </wpg:grpSpPr>
                      <pic:pic xmlns:pic="http://schemas.openxmlformats.org/drawingml/2006/picture">
                        <pic:nvPicPr>
                          <pic:cNvPr id="26" name="Picture 26" descr="A screenshot of a cell phone&#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285615" cy="2541905"/>
                          </a:xfrm>
                          <a:prstGeom prst="rect">
                            <a:avLst/>
                          </a:prstGeom>
                        </pic:spPr>
                      </pic:pic>
                      <wps:wsp>
                        <wps:cNvPr id="27" name="Text Box 27"/>
                        <wps:cNvSpPr txBox="1"/>
                        <wps:spPr>
                          <a:xfrm>
                            <a:off x="0" y="2595245"/>
                            <a:ext cx="4285615" cy="266700"/>
                          </a:xfrm>
                          <a:prstGeom prst="rect">
                            <a:avLst/>
                          </a:prstGeom>
                          <a:solidFill>
                            <a:prstClr val="white"/>
                          </a:solidFill>
                          <a:ln>
                            <a:noFill/>
                          </a:ln>
                        </wps:spPr>
                        <wps:txbx>
                          <w:txbxContent>
                            <w:p w14:paraId="2C6D3960" w14:textId="20D7F0A8" w:rsidR="0033572B" w:rsidRPr="00373EAD" w:rsidRDefault="0033572B" w:rsidP="00F62832">
                              <w:pPr>
                                <w:pStyle w:val="Caption"/>
                              </w:pPr>
                              <w:bookmarkStart w:id="23" w:name="_Ref15994420"/>
                              <w:r>
                                <w:t xml:space="preserve">Figure </w:t>
                              </w:r>
                              <w:r>
                                <w:fldChar w:fldCharType="begin"/>
                              </w:r>
                              <w:r>
                                <w:instrText xml:space="preserve"> SEQ Figure \* ARABIC </w:instrText>
                              </w:r>
                              <w:r>
                                <w:fldChar w:fldCharType="separate"/>
                              </w:r>
                              <w:r w:rsidR="00F51274">
                                <w:rPr>
                                  <w:noProof/>
                                </w:rPr>
                                <w:t>11</w:t>
                              </w:r>
                              <w:r>
                                <w:fldChar w:fldCharType="end"/>
                              </w:r>
                              <w:r>
                                <w:t>: FallbackIntent</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6B031" id="Group 28" o:spid="_x0000_s1050" style="position:absolute;margin-left:138.2pt;margin-top:108.9pt;width:337.45pt;height:225.35pt;z-index:251673600" coordsize="42856,2861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&#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0Wx3f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13;&#10;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13;&#10;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13;&#10;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z3+//Q6/b/u+Lz/+r2+///////2O/4/0Kw3P9Br9z/Qa/c&#13;&#10;/0Gv3P9Br9z/Qa/c/0Gv3P9Br9z/Qa/c/0Gv3P9Br9z/Qa/c/0Gv3P9Br9z/Qa/c/0Gv3P9Br9z/&#13;&#10;Qa/c/0Gv3P9Br9z/Qa/c/0Gv3P9Br9z/Qa/c/0Gv3P//////////////////////////////////&#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13;&#10;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RbHd/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13;&#10;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13;&#10;////////////////////////////////////////////////////////////////////////////&#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13;&#10;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9zc3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13;&#10;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c3Nz/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13;&#10;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13;&#10;////////////////////////////////////////////////////////////////////////////&#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Nz4+&#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13;&#10;/////////////////////////////////////////////////////zc+Pv//////////////////&#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&#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&#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&#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13;&#10;//////////////////////////////////////83Pj7/////////////////////////////////&#13;&#10;+/v7/+rq6v/W1tb/zc3N//j4+P/////////////////o6Oj/zMzM//Pz8///////////////////&#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Nz4+//////////////////////////////////Ly8v/Nzc3/0NDQ/+rq&#13;&#10;6v//////////////////////6+vr/9LS0v/19fX/////////////////////////////////////&#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13;&#10;/////////////////////////////9zc3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13;&#10;///////////c3Nz/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13;&#10;////////////////////////////////////////////////////////////////////////////&#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13;&#10;///////////////////////////////c3Nz/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&#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&#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6uvt/7G6u//U2dr/+fj6//v6&#13;&#10;/P/7+vz/+fj6/9TZ2v+xurv/6uvt//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6+fv/2d3e/8PKy/+6wsP/usLD/8PKy//Z3d7/&#13;&#10;+vn7//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X09v/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r5+//W1db/5uXn//v6/P/7+vz/&#13;&#10;+/r8//r5+//6+fv/+/r8//v6/P/7+vz/+/r8//v6/P/7+vz/+/r8/+Lh4//b2tv/+/r8//v6/P/7&#13;&#10;+vz/+vn7//n4+v/5+Pr/+fj6//n4+v/5+Pr/+fj6//v6/P/5+Pr/Pz8//5+foP/7+vz/+/r8//Py&#13;&#10;9P/Qz9H/8/L0//v6/P/t7O7/LS0t/7q5u//7+vz/+/r8//v6/P/7+vz/+/r8//v6/P/7+vz/+/r8&#13;&#10;//v6/P/6+fv/0NXW/7jAwv/Fy83/xcvN/7jAwv/Q1db/+vn7//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5+Pr/FRUV/2dnaP/6&#13;&#10;+fv/+/r8//v6/P/7+vz/+/r8/0RERP9cW1z/+/r8//v6/P/7+vz/+/r8/1ZVVv8bGhv/+/r8//v6&#13;&#10;/P/7+vz/+vn7/xkZGf9HR0f/+/r8//v6/P/7+vz/GBgY/4iHiP/7+vz/+/r8//Lx8/8BAQH/o6Ok&#13;&#10;//v6/P+6ubv/AAAA/7q5u//7+vz/+/r8//v6/P/7+vz/+/r8/w8PD/+Mi4z/+/r8//v6/P/7+vz/&#13;&#10;+/r8//v6/P/7+vz/+/r8/8PKzP/7+vz/+/r8//Hy9P+uuLn/6uvt/6eys//7+vz/+/r8/8PKz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5aVlv8JCQn/KCgp/4eGh//s6+3/+/r8&#13;&#10;//v6/P9ERET/XFtc//v6/P/7+vz/+/r8//v6/P8gICH/Y2Nk//v6/P/7+vz/+/r8//v6/P9hYWL/&#13;&#10;HBsc//v6/P/7+vz/+/r8/xgYGP+Ih4j/+/r8//v6/P/Lysz/AAAA/8fGyP/7+vz/+fj6/05NTv8B&#13;&#10;AQH/SkpK/6mpqv/6+fv/+/r8//v6/P8yMjL/Y2Nk//v6/P/7+vz/+/r8//v6/P/7+vz/+/r8//Ly&#13;&#10;9P/P1Nb/+/r8//v6/P/7+vz/+vn7/9fb3P/O09X/+/r8//v6/P/P1Nb/8vL0//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7Gwsv/Y19j/&#13;&#10;8fDy/62trv8CAgL/n5+g//v6/P9ERET/T05P/9jX2P/Y19j/2NfY/+no6v+6ubv/BgYG/39+f//q&#13;&#10;6ev/6unr/359fv8GBgb/vLu9//v6/P/7+vz/+/r8/xgYGP+Ih4j/+/r8//v6/P/z8vT/AgIC/6Ki&#13;&#10;o//7+vz/4ODh/7u6vP/l5Ob/5uXn/2pqa/8ODg7/5eTm//v6/P8ODg7/jo2O//v6/P/7+vz/+/r8&#13;&#10;//v6/P/7+vz/+/r8//v6/P/P1Nb/6evs//v6/P/7+vz/7O3v/7C5uv/7+vz/+/r8/+nr7P/P1Nb/&#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81NTX/BQUF/wAAAP8XFxf/ampr//r5&#13;&#10;+//7+vz/RUVF/wAAAP8AAAD/AAAA/wAAAP9ubm//+/r8/6qqq/8lJSb/AAAA/wAAAP8nJyj/qqqr&#13;&#10;//v6/P/7+vz/+/r8//v6/P8YGBj/iIeI//v6/P/7+vz/+/r8/z09Pf9fXl//+/r8/8PCxP8fHh//&#13;&#10;AAAA/wAAAP8uLi7/paWm//v6/P/Gxcf/AQEB/9HQ0v/7+vz/+/r8//v6/P/7+vz/+/r8//v6/P/7&#13;&#10;+vz/+vn7/7/HyP/w8PL/+/r8//v6/P/5+Pr/+/r8//Dw8v+/x8j/+vn7//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r5+//Q1db/uMDC/8XLzf/Fy83/uMDC/9DV1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8vHz/9jX2P/6+fv/+/r8//v6/P/7+vz/+/r8&#13;&#10;//v6/P/7+vz/+vn7/+Pi5P/o5+n/+/r8//v6/P/7+vz/+/r8//v6/P/7+vz/+/r8//v6/P/7+vz/&#13;&#10;+/r8//v6/P/7+vz/+/r8//v6/P/7+vz/+/r8//X09v/f3+D/+fj6//v6/P/7+vz/+/r8//v6/P/7&#13;&#10;+vz/+/r8//v6/P/7+vz/+/r8//v6/P/7+vz/+/r8//v6/P/7+vz/+/r8//r5+//Q1db/uMDC/8XL&#13;&#10;zf/Fy83/uMDC/9DV1v/6+fv/+/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9fT2//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1xbXP+np6j/+/r8//v6/P/7+vz/+/r8//v6/P/7+vz/7+7w/0dHR//Hxsj/&#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19Pb/9fT2//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r8//v6/P/7+vz/+/r8//v6/P/7+vz/+/r8//v6/P/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3eTo/1RWWP9U&#13;&#10;Vlj/VFZY/1RWWP/K0NT/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g5P8tLi//LS4v/y0uL/8tLi//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7+vz/+/r8//v6/P/7+vz/+/r8&#13;&#10;//v6/P/7+vz/+/r8/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">
                <v:shape id="Picture 26" o:spid="_x0000_s1051" type="#_x0000_t75" alt="A screenshot of a cell phone&#10;&#10;Description automatically generated" style="position:absolute;width:42856;height:254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">
                  <v:imagedata r:id="rId26" o:title="A screenshot of a cell phone&#10;&#10;Description automatically generated"/>
                </v:shape>
                <v:shape id="Text Box 27" o:spid="_x0000_s1052" type="#_x0000_t202" style="position:absolute;top:25952;width:4285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C6D3960" w14:textId="20D7F0A8" w:rsidR="0033572B" w:rsidRPr="00373EAD" w:rsidRDefault="0033572B" w:rsidP="00F62832">
                        <w:pPr>
                          <w:pStyle w:val="Caption"/>
                        </w:pPr>
                        <w:bookmarkStart w:id="24" w:name="_Ref15994420"/>
                        <w:r>
                          <w:t xml:space="preserve">Figure </w:t>
                        </w:r>
                        <w:r>
                          <w:fldChar w:fldCharType="begin"/>
                        </w:r>
                        <w:r>
                          <w:instrText xml:space="preserve"> SEQ Figure \* ARABIC </w:instrText>
                        </w:r>
                        <w:r>
                          <w:fldChar w:fldCharType="separate"/>
                        </w:r>
                        <w:r w:rsidR="00F51274">
                          <w:rPr>
                            <w:noProof/>
                          </w:rPr>
                          <w:t>11</w:t>
                        </w:r>
                        <w:r>
                          <w:fldChar w:fldCharType="end"/>
                        </w:r>
                        <w:r>
                          <w:t>: FallbackIntent</w:t>
                        </w:r>
                        <w:bookmarkEnd w:id="24"/>
                      </w:p>
                    </w:txbxContent>
                  </v:textbox>
                </v:shape>
                <w10:wrap type="square"/>
              </v:group>
            </w:pict>
          </mc:Fallback>
        </mc:AlternateContent>
      </w:r>
      <w:r w:rsidR="00144F39">
        <w:t xml:space="preserve">By continuously populating the intents with sample utterances as well as the slot types with sample value, increase the robustness of the skill. </w:t>
      </w:r>
      <w:r w:rsidR="00BE584E">
        <w:t xml:space="preserve">However, the skill needs to be able to handle speech input by the user that does not match an intent. </w:t>
      </w:r>
      <w:r w:rsidR="004944A8">
        <w:t>Alexa provides several built-in intents, including the ‘</w:t>
      </w:r>
      <w:r w:rsidR="004944A8" w:rsidRPr="004944A8">
        <w:rPr>
          <w:i/>
          <w:iCs/>
        </w:rPr>
        <w:t>FallbackIntent’</w:t>
      </w:r>
      <w:r w:rsidR="004944A8">
        <w:rPr>
          <w:i/>
          <w:iCs/>
        </w:rPr>
        <w:t xml:space="preserve">, </w:t>
      </w:r>
      <w:r w:rsidR="004944A8">
        <w:t>which is triggered when the phrase does not match any intent.</w:t>
      </w:r>
      <w:r w:rsidR="00596194">
        <w:t xml:space="preserve"> The backend can be configured to provide a useful response once this intent is triggered. Using the utterance profiler, this intent can be tested by saying a phrase that does not match</w:t>
      </w:r>
      <w:r w:rsidR="006520DC">
        <w:t xml:space="preserve"> an intent</w:t>
      </w:r>
      <w:r w:rsidR="00596194">
        <w:t xml:space="preserve">, however the profiler cannot return a response. An example can be seen in </w:t>
      </w:r>
      <w:r>
        <w:fldChar w:fldCharType="begin"/>
      </w:r>
      <w:r>
        <w:instrText xml:space="preserve"> REF _Ref15994420 \h </w:instrText>
      </w:r>
      <w:r>
        <w:fldChar w:fldCharType="separate"/>
      </w:r>
      <w:r>
        <w:t xml:space="preserve">Figure </w:t>
      </w:r>
      <w:r>
        <w:rPr>
          <w:noProof/>
        </w:rPr>
        <w:t>11</w:t>
      </w:r>
      <w:r>
        <w:t>: FallbackIntent</w:t>
      </w:r>
      <w:r>
        <w:fldChar w:fldCharType="end"/>
      </w:r>
      <w:r w:rsidR="00DF1489">
        <w:t>, where the ‘</w:t>
      </w:r>
      <w:r w:rsidR="00DF1489" w:rsidRPr="005854C5">
        <w:rPr>
          <w:i/>
          <w:iCs/>
        </w:rPr>
        <w:t>FallbackIntent’</w:t>
      </w:r>
      <w:r w:rsidR="00DF1489">
        <w:t xml:space="preserve"> is selected. </w:t>
      </w:r>
    </w:p>
    <w:p w14:paraId="4F710019" w14:textId="5F250A28" w:rsidR="00013708" w:rsidRDefault="00013708" w:rsidP="009D0A04"/>
    <w:p w14:paraId="3377C7CC" w14:textId="281B58D4" w:rsidR="00013708" w:rsidRDefault="00295D54" w:rsidP="009D0A04">
      <w:r>
        <w:t xml:space="preserve">Having configured these intents, slots and utterances, the </w:t>
      </w:r>
      <w:r w:rsidR="003E5DD4">
        <w:t xml:space="preserve">Alexa skill needs an endpoint to communicate with. </w:t>
      </w:r>
      <w:r w:rsidR="008910CE">
        <w:t xml:space="preserve">In order to create an endpoint, </w:t>
      </w:r>
      <w:r w:rsidR="00197943">
        <w:t>a web server is needed.</w:t>
      </w:r>
    </w:p>
    <w:p w14:paraId="3C2B83C0" w14:textId="36091D89" w:rsidR="006017F1" w:rsidRDefault="006017F1" w:rsidP="009D0A04"/>
    <w:p w14:paraId="16BECF56" w14:textId="3124E36B" w:rsidR="00D75F36" w:rsidRDefault="00D75F36" w:rsidP="009D0A04"/>
    <w:p w14:paraId="6F355D27" w14:textId="77777777" w:rsidR="00D75F36" w:rsidRDefault="00D75F36" w:rsidP="009D0A04"/>
    <w:p w14:paraId="3EAF33B4" w14:textId="4477767B" w:rsidR="006017F1" w:rsidRDefault="006017F1" w:rsidP="00D75F36">
      <w:pPr>
        <w:pStyle w:val="Heading1"/>
        <w:numPr>
          <w:ilvl w:val="1"/>
          <w:numId w:val="2"/>
        </w:numPr>
      </w:pPr>
      <w:bookmarkStart w:id="25" w:name="_Ref16765773"/>
      <w:r>
        <w:t>Creating a custom Web Server</w:t>
      </w:r>
      <w:bookmarkEnd w:id="25"/>
    </w:p>
    <w:p w14:paraId="3BFBE901" w14:textId="4D91349D" w:rsidR="00D75F36" w:rsidRDefault="00E961D3" w:rsidP="006017F1">
      <w:r>
        <w:t xml:space="preserve">A custom web server is needed to host the custom Alexa skill as a web service. </w:t>
      </w:r>
      <w:r w:rsidR="008D13ED">
        <w:t>For security purposes the following requirements are needed to host an Alexa skill as a web service</w:t>
      </w:r>
      <w:r w:rsidR="00EF746A">
        <w:rPr>
          <w:rStyle w:val="EndnoteReference"/>
        </w:rPr>
        <w:endnoteReference w:id="6"/>
      </w:r>
      <w:r w:rsidR="008D13ED">
        <w:t xml:space="preserve">: </w:t>
      </w:r>
    </w:p>
    <w:p w14:paraId="73FE9099"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be accessible over the internet.</w:t>
      </w:r>
    </w:p>
    <w:p w14:paraId="07FE3326"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ccept HTTP requests on port 443.</w:t>
      </w:r>
    </w:p>
    <w:p w14:paraId="3DFCEC22" w14:textId="400D3D2C"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lastRenderedPageBreak/>
        <w:t>The service must support HTTP over SSL/TLS, using an</w:t>
      </w:r>
      <w:r w:rsidRPr="00D75F36">
        <w:rPr>
          <w:rStyle w:val="apple-converted-space"/>
          <w:rFonts w:ascii="Calibri" w:hAnsi="Calibri" w:cs="Calibri"/>
        </w:rPr>
        <w:t> </w:t>
      </w:r>
      <w:hyperlink r:id="rId27" w:history="1">
        <w:r w:rsidRPr="00D75F36">
          <w:rPr>
            <w:rStyle w:val="Hyperlink"/>
            <w:rFonts w:ascii="Calibri" w:hAnsi="Calibri" w:cs="Calibri"/>
            <w:color w:val="auto"/>
            <w:u w:val="none"/>
          </w:rPr>
          <w:t>Amazon-trusted certificate</w:t>
        </w:r>
      </w:hyperlink>
      <w:r w:rsidRPr="00D75F36">
        <w:rPr>
          <w:rFonts w:ascii="Calibri" w:hAnsi="Calibri" w:cs="Calibri"/>
        </w:rPr>
        <w:t>. Your web service's domain name must be in the</w:t>
      </w:r>
      <w:r w:rsidRPr="00D75F36">
        <w:rPr>
          <w:rStyle w:val="apple-converted-space"/>
          <w:rFonts w:ascii="Calibri" w:hAnsi="Calibri" w:cs="Calibri"/>
        </w:rPr>
        <w:t> </w:t>
      </w:r>
      <w:r w:rsidRPr="00D75F36">
        <w:rPr>
          <w:rStyle w:val="HTMLCode"/>
          <w:rFonts w:ascii="Calibri" w:eastAsiaTheme="minorHAnsi" w:hAnsi="Calibri" w:cs="Calibri"/>
          <w:sz w:val="24"/>
          <w:szCs w:val="24"/>
          <w:shd w:val="clear" w:color="auto" w:fill="F8F8F8"/>
        </w:rPr>
        <w:t>Subject Alternative Names</w:t>
      </w:r>
      <w:r w:rsidRPr="00D75F36">
        <w:rPr>
          <w:rStyle w:val="apple-converted-space"/>
          <w:rFonts w:ascii="Calibri" w:hAnsi="Calibri" w:cs="Calibri"/>
        </w:rPr>
        <w:t> </w:t>
      </w:r>
      <w:r w:rsidRPr="00D75F36">
        <w:rPr>
          <w:rFonts w:ascii="Calibri" w:hAnsi="Calibri" w:cs="Calibri"/>
        </w:rPr>
        <w:t xml:space="preserve">(SANs) section of the certificate. For testing, you can provide a self-signed certificate. </w:t>
      </w:r>
    </w:p>
    <w:p w14:paraId="2AFB9817" w14:textId="07C9AA05"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 xml:space="preserve">The service must verify that incoming requests come from Alexa. </w:t>
      </w:r>
    </w:p>
    <w:p w14:paraId="110665A0"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dhere to the</w:t>
      </w:r>
      <w:r w:rsidRPr="00D75F36">
        <w:rPr>
          <w:rStyle w:val="apple-converted-space"/>
          <w:rFonts w:ascii="Calibri" w:hAnsi="Calibri" w:cs="Calibri"/>
        </w:rPr>
        <w:t> </w:t>
      </w:r>
      <w:hyperlink r:id="rId28" w:history="1">
        <w:r w:rsidRPr="00D75F36">
          <w:rPr>
            <w:rStyle w:val="Hyperlink"/>
            <w:rFonts w:ascii="Calibri" w:hAnsi="Calibri" w:cs="Calibri"/>
            <w:color w:val="auto"/>
            <w:u w:val="none"/>
          </w:rPr>
          <w:t>Alexa Skills Kit interface</w:t>
        </w:r>
      </w:hyperlink>
      <w:r w:rsidRPr="00D75F36">
        <w:rPr>
          <w:rFonts w:ascii="Calibri" w:hAnsi="Calibri" w:cs="Calibri"/>
        </w:rPr>
        <w:t>.</w:t>
      </w:r>
    </w:p>
    <w:p w14:paraId="619EDD66" w14:textId="4823D03D" w:rsidR="00997244" w:rsidRDefault="008E6023" w:rsidP="00997244">
      <w:pPr>
        <w:rPr>
          <w:rFonts w:ascii="Calibri" w:hAnsi="Calibri" w:cs="Calibri"/>
        </w:rPr>
      </w:pPr>
      <w:r>
        <w:t>As Java was chosen for the back-end programming language for this study, the toolkit ‘</w:t>
      </w:r>
      <w:r w:rsidRPr="008B35E9">
        <w:rPr>
          <w:i/>
          <w:iCs/>
        </w:rPr>
        <w:t>ASK SDK for Java’</w:t>
      </w:r>
      <w:r>
        <w:t xml:space="preserve"> was required. </w:t>
      </w:r>
      <w:r w:rsidR="008B35E9">
        <w:t xml:space="preserve">Amazon recommends usage of java servlets to publish the skill logic. </w:t>
      </w:r>
      <w:r w:rsidR="00246EEC">
        <w:t>A popular implementation to host Java servlets is ‘</w:t>
      </w:r>
      <w:r w:rsidR="00246EEC" w:rsidRPr="00246EEC">
        <w:rPr>
          <w:i/>
          <w:iCs/>
        </w:rPr>
        <w:t>Apache Tomcat’</w:t>
      </w:r>
      <w:r w:rsidR="00246EEC">
        <w:rPr>
          <w:i/>
          <w:iCs/>
        </w:rPr>
        <w:t>.</w:t>
      </w:r>
      <w:r w:rsidR="00246EEC">
        <w:t xml:space="preserve"> </w:t>
      </w:r>
      <w:r w:rsidR="00092FCF">
        <w:t xml:space="preserve">By definition </w:t>
      </w:r>
      <w:r w:rsidR="00092FCF" w:rsidRPr="00092FCF">
        <w:rPr>
          <w:rFonts w:ascii="Calibri" w:hAnsi="Calibri" w:cs="Calibri"/>
        </w:rPr>
        <w:t>“</w:t>
      </w:r>
      <w:r w:rsidR="00092FCF" w:rsidRPr="008D16DA">
        <w:rPr>
          <w:rFonts w:ascii="Calibri" w:eastAsia="Times New Roman" w:hAnsi="Calibri" w:cs="Calibri"/>
          <w:i/>
          <w:iCs/>
          <w:lang w:eastAsia="en-GB"/>
        </w:rPr>
        <w:t>The Apache Tomcat</w:t>
      </w:r>
      <w:r w:rsidR="00092FCF" w:rsidRPr="008D16DA">
        <w:rPr>
          <w:rFonts w:ascii="Calibri" w:eastAsia="Times New Roman" w:hAnsi="Calibri" w:cs="Calibri"/>
          <w:i/>
          <w:iCs/>
          <w:vertAlign w:val="superscript"/>
          <w:lang w:eastAsia="en-GB"/>
        </w:rPr>
        <w:t>®</w:t>
      </w:r>
      <w:r w:rsidR="00092FCF" w:rsidRPr="008D16DA">
        <w:rPr>
          <w:rFonts w:ascii="Calibri" w:eastAsia="Times New Roman" w:hAnsi="Calibri" w:cs="Calibri"/>
          <w:i/>
          <w:iCs/>
          <w:lang w:eastAsia="en-GB"/>
        </w:rPr>
        <w:t> software is an open source implementation of the Java Servlet, JavaServer Pages, Java Expression Language and Java WebSocket technologies</w:t>
      </w:r>
      <w:r w:rsidR="00092FCF" w:rsidRPr="00092FCF">
        <w:rPr>
          <w:rFonts w:ascii="Calibri" w:hAnsi="Calibri" w:cs="Calibri"/>
        </w:rPr>
        <w:t>”.</w:t>
      </w:r>
      <w:r w:rsidR="00E30210">
        <w:rPr>
          <w:rStyle w:val="EndnoteReference"/>
          <w:rFonts w:ascii="Calibri" w:hAnsi="Calibri" w:cs="Calibri"/>
        </w:rPr>
        <w:endnoteReference w:id="7"/>
      </w:r>
      <w:r w:rsidR="00465014">
        <w:rPr>
          <w:rFonts w:ascii="Calibri" w:hAnsi="Calibri" w:cs="Calibri"/>
        </w:rPr>
        <w:t xml:space="preserve"> </w:t>
      </w:r>
      <w:r w:rsidR="000E23C0">
        <w:rPr>
          <w:rFonts w:ascii="Calibri" w:hAnsi="Calibri" w:cs="Calibri"/>
        </w:rPr>
        <w:t>Tomcat provide</w:t>
      </w:r>
      <w:r w:rsidR="002E2F8B">
        <w:rPr>
          <w:rFonts w:ascii="Calibri" w:hAnsi="Calibri" w:cs="Calibri"/>
        </w:rPr>
        <w:t>s</w:t>
      </w:r>
      <w:r w:rsidR="000E23C0">
        <w:rPr>
          <w:rFonts w:ascii="Calibri" w:hAnsi="Calibri" w:cs="Calibri"/>
        </w:rPr>
        <w:t xml:space="preserve"> a server architecture fitting the </w:t>
      </w:r>
      <w:r w:rsidR="00997244">
        <w:rPr>
          <w:rFonts w:ascii="Calibri" w:hAnsi="Calibri" w:cs="Calibri"/>
        </w:rPr>
        <w:t>requirements</w:t>
      </w:r>
      <w:r w:rsidR="000E23C0">
        <w:rPr>
          <w:rFonts w:ascii="Calibri" w:hAnsi="Calibri" w:cs="Calibri"/>
        </w:rPr>
        <w:t xml:space="preserve"> and was thus chosen to proceed.</w:t>
      </w:r>
      <w:r w:rsidR="005959A5">
        <w:rPr>
          <w:rFonts w:ascii="Calibri" w:hAnsi="Calibri" w:cs="Calibri"/>
        </w:rPr>
        <w:t xml:space="preserve"> </w:t>
      </w:r>
    </w:p>
    <w:p w14:paraId="20F88B01" w14:textId="79F96CD7" w:rsidR="00577278" w:rsidRDefault="00577278" w:rsidP="00997244">
      <w:pPr>
        <w:rPr>
          <w:rFonts w:ascii="Calibri" w:hAnsi="Calibri" w:cs="Calibri"/>
        </w:rPr>
      </w:pPr>
    </w:p>
    <w:p w14:paraId="40FAEA12" w14:textId="1517B678" w:rsidR="00936CD2" w:rsidRDefault="00936CD2" w:rsidP="009D0A04">
      <w:pPr>
        <w:rPr>
          <w:rFonts w:ascii="Calibri" w:hAnsi="Calibri" w:cs="Calibri"/>
        </w:rPr>
      </w:pPr>
      <w:r>
        <w:rPr>
          <w:noProof/>
        </w:rPr>
        <mc:AlternateContent>
          <mc:Choice Requires="wpg">
            <w:drawing>
              <wp:anchor distT="0" distB="0" distL="114300" distR="114300" simplePos="0" relativeHeight="251677696" behindDoc="0" locked="0" layoutInCell="1" allowOverlap="1" wp14:anchorId="440D3FA3" wp14:editId="6ADA37BB">
                <wp:simplePos x="0" y="0"/>
                <wp:positionH relativeFrom="column">
                  <wp:posOffset>0</wp:posOffset>
                </wp:positionH>
                <wp:positionV relativeFrom="paragraph">
                  <wp:posOffset>956656</wp:posOffset>
                </wp:positionV>
                <wp:extent cx="5727700" cy="2178050"/>
                <wp:effectExtent l="0" t="0" r="0" b="6350"/>
                <wp:wrapSquare wrapText="bothSides"/>
                <wp:docPr id="31" name="Group 31"/>
                <wp:cNvGraphicFramePr/>
                <a:graphic xmlns:a="http://schemas.openxmlformats.org/drawingml/2006/main">
                  <a:graphicData uri="http://schemas.microsoft.com/office/word/2010/wordprocessingGroup">
                    <wpg:wgp>
                      <wpg:cNvGrpSpPr/>
                      <wpg:grpSpPr>
                        <a:xfrm>
                          <a:off x="0" y="0"/>
                          <a:ext cx="5727700" cy="2178050"/>
                          <a:chOff x="0" y="0"/>
                          <a:chExt cx="5727700" cy="2178050"/>
                        </a:xfrm>
                      </wpg:grpSpPr>
                      <pic:pic xmlns:pic="http://schemas.openxmlformats.org/drawingml/2006/picture">
                        <pic:nvPicPr>
                          <pic:cNvPr id="29" name="Picture 29" descr="A screenshot of a cell phone&#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7700" cy="1851660"/>
                          </a:xfrm>
                          <a:prstGeom prst="rect">
                            <a:avLst/>
                          </a:prstGeom>
                        </pic:spPr>
                      </pic:pic>
                      <wps:wsp>
                        <wps:cNvPr id="30" name="Text Box 30"/>
                        <wps:cNvSpPr txBox="1"/>
                        <wps:spPr>
                          <a:xfrm>
                            <a:off x="0" y="1911350"/>
                            <a:ext cx="5727700" cy="266700"/>
                          </a:xfrm>
                          <a:prstGeom prst="rect">
                            <a:avLst/>
                          </a:prstGeom>
                          <a:solidFill>
                            <a:prstClr val="white"/>
                          </a:solidFill>
                          <a:ln>
                            <a:noFill/>
                          </a:ln>
                        </wps:spPr>
                        <wps:txbx>
                          <w:txbxContent>
                            <w:p w14:paraId="001F28E9" w14:textId="7F5FE7F6" w:rsidR="0033572B" w:rsidRPr="00660D89" w:rsidRDefault="0033572B" w:rsidP="000A742F">
                              <w:pPr>
                                <w:pStyle w:val="Caption"/>
                              </w:pPr>
                              <w:bookmarkStart w:id="26" w:name="_Ref15999426"/>
                              <w:r>
                                <w:t xml:space="preserve">Figure </w:t>
                              </w:r>
                              <w:r>
                                <w:fldChar w:fldCharType="begin"/>
                              </w:r>
                              <w:r>
                                <w:instrText xml:space="preserve"> SEQ Figure \* ARABIC </w:instrText>
                              </w:r>
                              <w:r>
                                <w:fldChar w:fldCharType="separate"/>
                              </w:r>
                              <w:r w:rsidR="00F51274">
                                <w:rPr>
                                  <w:noProof/>
                                </w:rPr>
                                <w:t>12</w:t>
                              </w:r>
                              <w:r>
                                <w:fldChar w:fldCharType="end"/>
                              </w:r>
                              <w:r>
                                <w:t>: http://localhost:8080</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0D3FA3" id="Group 31" o:spid="_x0000_s1053" style="position:absolute;margin-left:0;margin-top:75.35pt;width:451pt;height:171.5pt;z-index:251677696" coordsize="57277,217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kJSj/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1OP8oKy7/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uMTT/Jyot/yQmKf8hIiX/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vMzb/LDAz/yovMf8pLS//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i4x/y0yNP8yNjn/&#13;&#10;MjY5/zI2Of8yNjn/MjY5/zI2Of8yNjn/MjY5/zI2Of8yNjn/MjY5/zI2Of8yNjn/MjY5/zI2Of8y&#13;&#10;Njn/MjY5/zI2Of8yNjn/MjY5/zI2Of8yNjn/MjY5/zI2Of8yNjn/MjY5/zI2Of8yNjn/MjY5/zI2&#13;&#10;Of8yNjn/MjY5/zI2Of8yNjn/MjY5/zI2Of8yNjn/MjY5/zI2Of8yNjn/MjY5/zI2Of8yNjn/MjY5&#13;&#10;/zI2Of8yNjn/MjY5/zI2Of8yNjn/MjY5/zI2Of8wNDf/Ki8x/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ovMf8wNDf/MjY5/zI2Of8yNjn/MjY5/zI2Of8yNjn/MjY5/zI2Of8yNjn/MjY5&#13;&#10;/zI2Of8yNjn/MjY5/zI2Of8yNjn/MjY5/zI2Of8yNjn/MjY5/zI2Of8yNjn/MjY5/zI2Of8yNjn/&#13;&#10;MjY5/zI2Of8yNjn/MjY5/zI2Of8yNjn/MjY5/zI2Of8yNjn/MjY5/zI2Of8yNjn/MjY5/zI2Of8y&#13;&#10;Njn/MjY5/zI2Of8yNjn/MjY5/zI2Of8yNjn/MjY5/zI2Of8yNjn/LzM1/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vMzX/MjY5/zI2Of8yNjn/MjY5/zI2Of8y&#13;&#10;Njn/MjY5/zI2Of8yNjn/MjY5/zI2Of8yNjn/MjY5/zI2Of8yNjn/MjY5/zI2Of8yNjn/MjY5/zI2&#13;&#10;Of8yNjn/MjY5/zI2Of8yNjn/MjY5/zI2Of8yNjn/MjY5/zI2Of8yNjn/MjY5/zI2Of8yNjn/MjY5&#13;&#10;/zI2Of8yNjn/MjY5/zI2Of8yNjn/MjY5/zI2Of8yNjn/MjY5/zI2Of8yNjn/MjY5/y8zN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vMzX/MjY5&#13;&#10;/zI2Of8yNjn/MjY5/zI2Of8yNjn/MjY5/zI2Of8yNjn/MjY5/zI2Of8yNjn/MjY5/zI2Of8yNjn/&#13;&#10;MjY5/zI2Of8yNjn/MjY5/zI2Of8yNjn/MjY5/zI2Of8yNjn/MjY5/zI2Of8yNjn/MjY5/zI2Of8y&#13;&#10;Njn/MjY5/zI2Of8yNjn/MjY5/zI2Of8yNjn/MjY5/zI2Of8yNjn/MjY5/zI2Of8yNjn/MjY5/zI2&#13;&#10;Of8wNDf/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wNDf/MjY5/zI2Of8yNjn/MjY5/zI2Of8yNjn/MjY5/zI2Of8yNjn/MjY5/zI2&#13;&#10;Of8yNjn/MjY5/zI2Of8yNjn/MjY5/zI2Of8yNjn/MjY5/zI2Of8yNjn/MjY5/zI2Of8yNjn/MjY5&#13;&#10;/zI2Of8yNjn/MjY5/zI2Of8yNjn/MjY5/zI2Of8yNjn/MjY5/zI2Of8yNjn/MjY5/zI2Of8yNjn/&#13;&#10;MjY5/zI2Of8yNjn/MjY5/yovMf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ovMf8yNjn/MjY5/zI2Of8yNjn/MjY5/zI2Of8yNjn/MjY5/zI2Of8yNjn/MjY5/zI2&#13;&#10;Of8yNjn/MjY5/zI2Of8yNjn/MjY5/zI2Of8yNjn/MjY5/zM6Qv9gcH7/q7vG/8jX4v/I2OT/tMLM&#13;&#10;/4qWnf9KUVX/MjY5/zI2Of8yNjn/MjY5/zI2Of8yNjn/MjY5/zI2Of8yNjn/MjY5/zI2Of8yNjn/&#13;&#10;MjY5/zI2Of8yNjn/MDQ3/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MDQ3/zI2Of8yNjn/MjY5/zI2Of8yNjn/MjY5/zI2Of8yNjn/&#13;&#10;MjY5/zI2Of8yNjn/MjY5/zI2Of8yNjn/MjY5/zI2Of8yNjn/MjY5/zI2Of8yNjn/MjY5/zI2Of8y&#13;&#10;Njn/MjY5/zI2Of8yNjn/MjY5/zI2Of8yNjn/MjY5/zI2Of8yNjn/MjY5/zI2Of8yNjn/MjY5/zI2&#13;&#10;Of8yNjn/MjY5/zI2Of8yNjn/MjY5/zI2Of8yNjn/LzM1/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8zNf8yNjn/MjY5/zI2Of8yNjn/MjY5/zI2&#13;&#10;Of8yNjn/MjY5/zI2Of8yNjn/MjY5/zI2Of8yNjn/MjY5/zI2Of8yNjn/MjY5/zI2Of8yNjn/MjY5&#13;&#10;/zI2Of8yNjn/MjY5/zI2Of8yNjn/MjY5/zI2Of8yNjn/MjY5/zI2Of8yNjn/MjY5/zI2Of8yNjn/&#13;&#10;MjY5/zI2Of8yNjn/MjY5/zI2Of8yNjn/MjY5/zI2Of8yNjn/MjY5/zI2Of8yNjn/LzM1/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vMzX/MjY5/zI2Of8yNjn/&#13;&#10;MjY5/zI2Of8yNjn/MjY5/zI2Of8yNjn/MjY5/zI2Of8yNjn/MjY5/zI2Of8yNjn/MjY5/zI2Of8y&#13;&#10;Njn/MjY5/zI2Of8yNjn/MjY5/zI2Of8yNjn/MjY5/zI2Of8yNjn/MjY5/zI2Of8yNjn/MjY5/zI2&#13;&#10;Of8yNjn/MjY5/zI2Of8yNjn/MjY5/zI2Of8yNjn/MjY5/zI2Of8yNjn/MjY5/zI2Of8yNjn/MjY5&#13;&#10;/zI2Of8yNjn/MDQ3/yovMf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qLzH/MDQ3/zI2&#13;&#10;Of8yNjn/MjY5/zI2Of8yNjn/MjY5/zI2Of8yNjn/MjY5/zI2Of8yNjn/MjY5/zI2Of8yNjn/MjY5&#13;&#10;/zI2Of8yNjn/MjY5/zI2Of8yNjn/MjY5/zI2Of8yNjn/MjY5/zI2Of8yNjn/MjY5/zI2Of8yNjn/&#13;&#10;MjY5/zI2Of8yNjn/MjY5/zI2Of8yNjn/MjY5/zI2Of8yNjn/MjY5/zI2Of8yNjn/MjY5/zI2Of8y&#13;&#10;Njn/MjY5/zI2Of8yNjn/MjY5/zI2Of8yNjn/MjY5/y0yNP8qLjH/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S0v/yov&#13;&#10;Mf8sMDP/LzM2/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r6&#13;&#10;+v/5+fn/+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z8/P//////////////////////////////////&#13;&#10;////////////////////////////////////////////////////////////////////////////&#13;&#10;////////////////////////////////////////////////////////////////////////////&#13;&#10;////////////////////////////////////////////////////////////////////////////&#13;&#10;///////////////////////////////////////////////////////////39/b/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b3////////////////&#13;&#10;////////////////////////////////////////////////////////////////////////////&#13;&#10;////////////////////////////////////////////////////////////////////////////&#13;&#10;////////////////////////////////////////////////////////////////////////////&#13;&#10;////////////////////////////////////////////////////////////////////////+/z7&#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X19f//////////////////////////////&#13;&#10;////////////////////////////////////////////////////////////////////////////&#13;&#10;////////////////////////////////////////////////////////////////////////////&#13;&#10;////////////////////////////////////////////////////////////////////////////&#13;&#10;////////////////////////////////////////////////////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13;&#10;////////////////////////////////////////////////////////////////////////////&#13;&#10;////////////////////////////////////////////////////////////////////////////&#13;&#10;////////////////////////////////////////////////////////////////////////////&#13;&#10;///////////////////////////////////////////////////////////////////////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13;&#10;////////////////////////////////////////////////////////////////////////////&#13;&#10;////////////////////////////////////////////////////////////////////////////&#13;&#10;////////////////////////////////////////////////////////////////////////////&#13;&#10;//////////////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bm5v/g4OD/8fDx//Ly8v/y8vH/8vLy//Ly8f/x8fL/8vLy//Ly&#13;&#10;8f/y8vL/8vLy//Lx8v/y8vL/8vLx//Ly8v/y8vH/8fHy//Ly8v/y8vH/8vLy//Ly8v/y8fL/8vLy&#13;&#10;//Ly8f/y8vL/8vLx//Hx8v/y8vL/5OTj/+Li4v/x8fH/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13;&#10;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jo6P/q6ur/&#13;&#10;zs7O/8XFxf/U1NT/7u7u//z8/P/39/f/6Ojo/+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93d3f/f39//6Ojo//r6+v/n&#13;&#10;5+f/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q6ur/4eHh/8vLy//Hx8f/2dnZ//X19f/8/Pz/8/Lz/+fn5//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Xl5f/l5eX/&#13;&#10;5eXl/+Tl5P/l5OX/5eXl/+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2NjY&#13;&#10;/+Hh4f/v7+//+Pj4/+fn5//k5eT/5eTl/+Xl5f/l5eX/5eXl/+Xl5f/k5OX/5eXl/+Xl5f/l5eX/&#13;&#10;5OXk/+Xk5f/l5eX/5eXl////////////////////////////////////////////////////////&#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bn5//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k5OT/5eXl/+Tk5P/k5OX/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Tk5P/k5OX/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k5OX/&#13;&#10;5OTk/+Tk5P/k5OT/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4uLj/+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rZf/6vI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lf//qYQP/6&#13;&#10;mD//+ZQ///aMP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U5P+nbqT/k0qN/8KZv/+AKXf/gil3/48+g//F&#13;&#10;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425/6x6rf+mb6X/vpa+&#13;&#10;/82uzP/iz+H/+fX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8620///&#13;&#10;////7uXv/4I6hv/H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sdD/lV2d///////G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2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Pu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Kx&#13;&#10;z/+7os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n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sLR/9DQ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13;&#10;////////////////////////////////////////////////////////////////////////////&#13;&#10;////////////////////////////////////////////////////////////////////////////&#13;&#10;////////////////////////////////////////////////////////////////////////////&#13;&#10;/////////////////////////////////////////////////////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13;&#10;////////////////////////////////////////////////////////////////////////////&#13;&#10;////////////////////////////////////////////////////////////////////////////&#13;&#10;////////////////////////////////////////////////////////////////////////////&#13;&#10;/////////////////////////////////////////////////////////////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13;&#10;////////////////////////////////////////////////////////////////////////////&#13;&#10;////////////////////////////////////////////////////////////////////////////&#13;&#10;////////////////////////////////////////////////////////////////////////////&#13;&#10;//////////////////////////////////////////////////////////////////////////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13;&#10;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13;&#10;////////////////////////////////////////////////////////////////////////////&#13;&#10;////////////////////////////////////////////////////////////////////////////&#13;&#10;////////////////////////////////////////////////////////////////////////////&#13;&#10;//////////////////////////////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13;&#10;////////////////////////////////////////////////////////////////////////////&#13;&#10;////////////////////////////////////////////////////////////////////////////&#13;&#10;////////////////////////////////////////////////////////////////////////////&#13;&#10;/////////////////////////////////////////////////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13;&#10;////////////////////////////////////////////////////////////////////////////&#13;&#10;////////////////////////////////////////////////////////////////////////////&#13;&#10;////////////////////////////////////////////////////////////////////////////&#13;&#10;//////////////////////////////////////////////////////////////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13;&#10;////////////////////////////////////////////////////////////////////////////&#13;&#10;////////////////////////////////////////////////////////////////////////////&#13;&#10;////////////////////////////////////////////////////////////////////////////&#13;&#10;/////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13;&#10;////////////////////////////////////////////////////////////////////////////&#13;&#10;////////////////////////////////////////////////////////////////////////////&#13;&#10;////////////////////////////////////////////////////////////////////////////&#13;&#10;///////////////////////+//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13;&#10;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&#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&#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&#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3Xs//U6tf/7/fw/////////////////6bUrf+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tD/3O7f//3+/f///////////+j06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1OrX/////////////////9Tq1//Q6NT/9fr2////////////4vHk/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xOLI///////////////////////l8uf/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8+v//////////&#13;&#10;////////////p9Su/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j0qr//f79//////////////////////////////////7/&#13;&#10;/v+g0aj/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t17T//P38//7//v/6/fv/3+/h/5fN&#13;&#10;n/+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5vPo//3+/f/9/v3/8/n0/7bbu/+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m1K3/5PLm//j8+f/9/v3/&#13;&#10;/f79//j8+f/o9Or/qtaw/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13;&#10;////////////////////////////////////////////////////////////////////////////&#13;&#10;////////////////////////////////////////////////////////////////////////////&#13;&#10;////////////////////////////////////////////////////////////////////////////&#13;&#10;////////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13;&#10;////////////////////////////////////////////////////////////////////////////&#13;&#10;////////////////////////////////////////////////////////////////////////////&#13;&#10;////////////////////////////////////////////////////////////////////////////&#13;&#10;////////////////////////////////////////////////////////////////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13;&#10;////////////////////////////////////////////////////////////////////////////&#13;&#10;////////////////////////////////////////////////////////////////////////////&#13;&#10;////////////////////////////////////////////////////////////////////////////&#13;&#10;///////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13;&#10;////////////////////////////////////////////////////////////////////////////&#13;&#10;////////////////////////////////////////////////////////////////////////////&#13;&#10;////////////////////////////////////////////////////////////////////////////&#13;&#10;//////////////////////////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13;&#10;////////////////////////////////////////////////////////////////////////////&#13;&#10;////////////////////////////////////////////////////////////////////////////&#13;&#10;////////////////////////////////////////////////////////////////////////////&#13;&#10;////////////////////////////////////////////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13;&#10;////////////////////////////////////////////////////////////////////////////&#13;&#10;////////////////////////////////////////////////////////////////////////////&#13;&#10;////////////////////////////////////////////////////////////////////////////&#13;&#10;///////////////////////////////////////////////////////////////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13;&#10;////////////////////////////////////////////////////////////////////////////&#13;&#10;////////////////////////////////////////////////////////////////////////////&#13;&#10;////////////////////////////////////////////////////////////////////////////&#13;&#10;//////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13;&#10;////////////////////////////////////////////////////////////////////////////&#13;&#10;////////////////////////////////////////////////////////////////////////////&#13;&#10;////////////////////////////////////////////////////////////////////////////&#13;&#10;////////////////////////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13;&#10;////////////////////////////////////////////////////////////////////////////&#13;&#10;////////////////////////////////////////////////////////////////////////////&#13;&#10;////////////////////////////////////////////////////////////////////////////&#13;&#10;///////////////////////////////////////////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13;&#10;////////////////////////////////////////////////////////////////////////////&#13;&#10;////////////////////////////////////////////////////////////////////////////&#13;&#10;////////////////////////////////////////////////////////////////////////////&#13;&#10;//////////////////////////////////////////////////////////////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13;&#10;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13;&#10;////////////////////////////////////////////////////////////////////////////&#13;&#10;////////////////////////////////////////////////////////////////////////////&#13;&#10;////////////////////////////////////////////////////////////////////////////&#13;&#10;///////////////////////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13;&#10;////////////////////////////////////////////////////////////////////////////&#13;&#10;////////////////////////////////////////////////////////////////////////////&#13;&#10;////////////////////////////////////////////////////////////////////////////&#13;&#10;//////////////////////////////////////////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13;&#10;////////////////////////////////////////////////////////////////////////////&#13;&#10;////////////////////////////////////////////////////////////////////////////&#13;&#10;////////////////////////////////////////////////////////////////////////////&#13;&#10;////////////////////////////////////////////////////////////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13;&#10;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13;&#10;////////////////////////////////////////////////////////////////////////////&#13;&#10;////////////////////////////////////////////////////////////////////////////&#13;&#10;////////////////////////////////////////////////////////////////////////////&#13;&#10;/////////////////////+/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13;&#10;////////////////////////////////////////////////////////////////////////////&#13;&#10;////////////////////////////////////////////////////////////////////////////&#13;&#10;////////////////////////////////////////////////////////////////////////////&#13;&#10;////////////////////////////////////////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13;&#10;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t&#13;&#10;/On/5/Xk/9ro1//i5+D/+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v55v/e69n/1d3T//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796f/u/en/7/3p/+79&#13;&#10;6f/u/en/7/3q/+796f/u/en/7fzq/+796f/u/en/7v3p/+/96f/u/en/7v3p/+/96v/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96v/u/en/7v3p/+386v/u/en/5vTh/87byv/r7ev/+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&#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386P/f7dr/w86///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r+ub/1eHP/7jAtf/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zOfK/2KZa/9imWv/ZJtt/6PIpf+exaH/aJ5x/2KZa/9k&#13;&#10;m23/4/ff/+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p/OT/6f3k/+r85P/q/OX/6vzl/+r95f/p/OT/6v3l/+r85f/q/OX/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p/OT/ibWO/2KZa/9imWv/Yplr&#13;&#10;/2KZa/9imWv/Yplr/67Rr//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xOHD/5/Gov+QupT/kryW/6bLqP/Q6c3/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n85P/p/OT/6fzk/+n85P/p/eT/6fzk/+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5fjf/8/gyv+uuav/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l+N//z+DK/6+6&#13;&#10;r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b53//R4sz/rLmo/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Pvi/9Xmz/+vvan/ycvI/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m++H/2ezU/7rLtf+fqJ3/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g9Nv/ydvF&#13;&#10;/6Kxnv+co5v/09PS/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T53v/Y7NT/v9K7/52smv+Ik4X/mp+Y/6yvq/+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&#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fvf/+L43f/a7tX/z+PK/8XX&#13;&#10;wP+9z7j/t8iy/7TGsP+0xrD/tcaw/7TGsP+0xrD/tMWw/7TGsP+0xrD/tMaw/7TFsP+0xrD/tMaw&#13;&#10;/7XGsP+0xrD/tMaw/7TFsP+0xrD/tMaw/7TGsP+0xbD/tMaw/7TGsP+1xrD/tMaw/7TGsP+0xbD/&#13;&#10;tMaw/7TGsP+0xrD/tMWw/7TGsP+0xrD/tcaw/7TGsP+0xrD/tMWw/7TGsP+0xrD/tMaw/7TFsP+0&#13;&#10;xrD/tMaw/7XGsP+0xrD/tMaw/7TFsP+0xrD/tMaw/7TGsP+0xbD/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13;&#10;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&#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13;&#10;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13;&#10;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13;&#10;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13;&#10;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13;&#10;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P73f/f9tn/1+vP/9Xm0f/h6t//&#13;&#10;7PDr/+3w7P/t8Oz/7fDs/+3w7P/t8ez/7fHs/+3w7P/t8ez/7fHs/+3x7P/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j+93/3vTX/9Hm&#13;&#10;zP/d5t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3efb&#13;&#10;/9Hmy//e9Nj/4/rc/+T73f/j+93/5Pvd/+T73v/k/N7/5Pzd/+T83v/k+93/5Pve/+T73f/k+93/&#13;&#10;4/vd/+T73f/k+97/5Pze////////////////////////////////////////////////////////&#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2/LV/8XawP/q7en/+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&#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zc/+P73P/j+9z/&#13;&#10;5Pvd/+P83P/j+9z/4/zc/+P83P/j/Nz/4/zc/+L72//V687/u8y2//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fra/8/lyf+2xbL/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4vvc/+P72//j+9z/4/vc/+P83P/i+9z/&#13;&#10;4/zc/+L72//j+9z/4vvb/+L73P/j+9v/4/vc/+P73P/j/Nz/4vvc/+P83P/i+9v/4/vc/+L72//f&#13;&#10;+Nn/y+DE/7HArf/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sZ//+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zfLL/wCYLf8AmC3/AJgt/zawV//g+tr/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g+9n/nt2m/4/Xm/+w5bT/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frW/8zlxP+mvKD/yMvH/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X88//wdu6/5ywlv+Zopb/&#13;&#10;0tPS/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13;&#10;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13;&#10;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13;&#10;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13;&#10;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13;&#10;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yapSv/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13;&#10;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4jVlP8DmjD/AJgt/wCY&#13;&#10;Lf8AmC3/AJgt/yqrTf/T9sz/3PrT/9z60//c+9P/3PrT/9z60//c+9P/3PvT/9z70//c+tP/3PrT&#13;&#10;/9z60//c+tP/3PvT/9z60//c+tP/3PvT/9z70//c+9P/3PrT/9z60//c+tP/3PrT/9z70//c+tP/&#13;&#10;3PrT/9z70//c+9P/3PvT/9z60//c+tP/3PrT/9z60/+h4af/AJgt/wCYLf/A777/3PvT/9z70//c&#13;&#10;+tP/3PrT/9z60//c+tP/ZMV5/wCYLf8Nnjf/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P4zf+g36X/i9eW/5jcoP+36rj/2vvS/9z60v/c+9P/3PrT/9z70//a+9L/3PrT/9z70//c&#13;&#10;+tP/2vrT/9r70v/c+tL/3PvT/9z60//c+9P/2vvS/9z60//c+9P/3PrT/9r60//a+9L/3PrS/9z7&#13;&#10;0//c+tP/3PvT/9r70v/c+tP/3PvT/9z60//a+tP/2vvS/9z60v/c+9P/3PrT/9P3zP+367f/ueq4&#13;&#10;/9n60f/c+tP/2vrT/9r70v/c+tL/3PvT/9z60//L88b/t+u3/77tvP/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Z+dH/1PPN/8rlwf/a5tb/+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f2z//M&#13;&#10;6cP/ytvG//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&#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0vLL/73Ztv/p7e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n40P/M6sX/tMuv//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PnP/8fkv/+wxKv/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X99D/wt+7/6y+&#13;&#10;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O9sn/semz/8Xywf/Z+dH/2fnR/9n50f/W+c7/uey4/8Xwwf/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1/jQ/7vtuv/L9cb/2fnQ/9n70P/Z+9H/2PvQ/9n7&#13;&#10;0P/Z+dH/2fnR/9n50f/Z+9H/2fvQ/9n50P/Z+9D/2fvR/9j70P/Z+9D/2fnR/9n50f/Z+dH/2fvR&#13;&#10;/9n70P/Z+dD/2fvQ/9n70f/Y+9D/2fvQ/9n50f/Z+dH/2fnR/9n70f/Z+9D/2fnQ/9n70P/Z+9H/&#13;&#10;2PvQ/9n70P/Z+dH/2fnR/9n50f/Z+9H/2fvQ/8Lvv//C8b//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&#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W9cv/wN64/6W5o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n5z//Y+s7/2PnP/9j6zv/Y+s7/2PnP&#13;&#10;/9j5z//Y+c//2PrO/9j5z//Z+c//2PrO/9j5z//Y+s7/2PrO/9j5z//Y+c//2PnP/9j6zv/Y+c//&#13;&#10;2fnP/9j6zv/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X2zf/C4bn/obi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ht5v/wuC6/9X2zf/Y+s7/2PnP/9n5z//Y+s7/2PnP/9j6zv/Y+s7/2PnP/9j5z//Y+c//&#13;&#10;2PrO/9j5z//Z+c//2PrO////////////////////////////////////////////////////////&#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2PrO/yiqS/8AmC3/&#13;&#10;AJgt/0C1Xf9GuGH/A5ow/wCYLf8trE7/2PrO/9j6zv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9j6zv+e4KP/AJgt&#13;&#10;/wCYLf+97rr/2PrO/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x/LB/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X+c3/yurB/67Jpv+Yp5T/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r+iw/xCfOf8AmC3/AJgt/wCYLf8AmC3/EJ85/7Pps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57go/8AmC3/AJgt/73uu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R8sj/vNqz/5ivkf+XopT/0tPS/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1/rN/6fkqf+N2Jb/jtmX/6zmrf/V+Mv/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0PbI/7XqtP+16rT/1fnM/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X3zP/K6sH/tNCr&#13;&#10;/5Orjf+Bknz/lp+U/6muqP+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1/nN/9T1yv/J6L//t9Su/6K7mv+Ppon/gpd8/3uOdf93inL/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nN/9X2y//N7cP/w+G6/7nWsP+xzan/rMek/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sx6T/sc2p/7nWsP/E4rv/ze3D/9X2y//X+c3/2PrO/9j6zv/Y+s7/2PrO/9j6zv/Y&#13;&#10;+s7/2PrO/9j6zv/Y+s7/2PrO/9j6zv/Y+s7/2PrO/9j6zv/Y+s7/2PrO////////////////////&#13;&#10;////////////////////////////////////////////////////////////////////////////&#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13;&#10;////////////////////////////////////////////////////////////////////////////&#13;&#10;////////////////////////////////////////////////////////////////////////////&#13;&#10;////////////////////////////////////////////////////////////////////////////&#13;&#10;/////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13;&#10;////////////////////////////////////////////////////////////////////////////&#13;&#10;////////////////////////////////////////////////////////////////////////////&#13;&#10;////////////////////////////////////////////////////////////////////////////&#13;&#10;////////////////////////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13;&#10;////////////////////////////////////////////////////////////////////////////&#13;&#10;////////////////////////////////////////////////////////////////////////////&#13;&#10;////////////////////////////////////////////////////////////////////////////&#13;&#10;///////////////////////////////////////////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13;&#10;////////////////////////////////////////////////////////////////////////////&#13;&#10;////////////////////////////////////////////////////////////////////////////&#13;&#10;////////////////////////////////////////////////////////////////////////////&#13;&#10;/////////////////////////////////////////////////////////////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13;&#10;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13;&#10;////////////////////////////////////////////////////////////////////////////&#13;&#10;////////////////////////////////////////////////////////////////////////////&#13;&#10;////////////////////////////////////////////////////////////////////////////&#13;&#10;///////////////////////Z+s//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371P//////////////////////&#13;&#10;////////////////////////////////////////////////////////////////////////////&#13;&#10;////////////////////////////////////////////////////////////////////////////&#13;&#10;////////////////////////////////////////////////////////////////////////////&#13;&#10;////////////////////////////////////////////////////////////5fze/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w/e3/////////////////////////////&#13;&#10;////////////////////////////////////////////////////////////////////////////&#13;&#10;////////////////////////////////////////////////////////////////////////////&#13;&#10;////////////////////////////////////////////////////////////////////////////&#13;&#10;/////////////////////////////////////////////////////////////////////+n84//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Z&#13;&#10;+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">
                <v:shape id="Picture 29" o:spid="_x0000_s1054" type="#_x0000_t75" alt="A screenshot of a cell phone&#10;&#10;Description automatically generated" style="position:absolute;width:57277;height:185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">
                  <v:imagedata r:id="rId30" o:title="A screenshot of a cell phone&#10;&#10;Description automatically generated"/>
                </v:shape>
                <v:shape id="Text Box 30" o:spid="_x0000_s1055" type="#_x0000_t202" style="position:absolute;top:191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" stroked="f">
                  <v:textbox style="mso-fit-shape-to-text:t" inset="0,0,0,0">
                    <w:txbxContent>
                      <w:p w14:paraId="001F28E9" w14:textId="7F5FE7F6" w:rsidR="0033572B" w:rsidRPr="00660D89" w:rsidRDefault="0033572B" w:rsidP="000A742F">
                        <w:pPr>
                          <w:pStyle w:val="Caption"/>
                        </w:pPr>
                        <w:bookmarkStart w:id="27" w:name="_Ref15999426"/>
                        <w:r>
                          <w:t xml:space="preserve">Figure </w:t>
                        </w:r>
                        <w:r>
                          <w:fldChar w:fldCharType="begin"/>
                        </w:r>
                        <w:r>
                          <w:instrText xml:space="preserve"> SEQ Figure \* ARABIC </w:instrText>
                        </w:r>
                        <w:r>
                          <w:fldChar w:fldCharType="separate"/>
                        </w:r>
                        <w:r w:rsidR="00F51274">
                          <w:rPr>
                            <w:noProof/>
                          </w:rPr>
                          <w:t>12</w:t>
                        </w:r>
                        <w:r>
                          <w:fldChar w:fldCharType="end"/>
                        </w:r>
                        <w:r>
                          <w:t>: http://localhost:8080</w:t>
                        </w:r>
                        <w:bookmarkEnd w:id="27"/>
                      </w:p>
                    </w:txbxContent>
                  </v:textbox>
                </v:shape>
                <w10:wrap type="square"/>
              </v:group>
            </w:pict>
          </mc:Fallback>
        </mc:AlternateContent>
      </w:r>
      <w:r w:rsidR="00577278">
        <w:rPr>
          <w:rFonts w:ascii="Calibri" w:hAnsi="Calibri" w:cs="Calibri"/>
        </w:rPr>
        <w:t xml:space="preserve">To prepare the server according to the requirements mentioned above, a </w:t>
      </w:r>
      <w:r w:rsidR="00C26E9A">
        <w:rPr>
          <w:rFonts w:ascii="Calibri" w:hAnsi="Calibri" w:cs="Calibri"/>
        </w:rPr>
        <w:t>basic</w:t>
      </w:r>
      <w:r w:rsidR="00577278">
        <w:rPr>
          <w:rFonts w:ascii="Calibri" w:hAnsi="Calibri" w:cs="Calibri"/>
        </w:rPr>
        <w:t xml:space="preserve"> tomcat server was created running via localhost.</w:t>
      </w:r>
      <w:r w:rsidR="00543C8C">
        <w:rPr>
          <w:rFonts w:ascii="Calibri" w:hAnsi="Calibri" w:cs="Calibri"/>
        </w:rPr>
        <w:t xml:space="preserve"> To deploy the Tomcat server a bash script has to be run that is available in the Tomcat directories. </w:t>
      </w:r>
      <w:r w:rsidR="00812C83">
        <w:rPr>
          <w:rFonts w:ascii="Calibri" w:hAnsi="Calibri" w:cs="Calibri"/>
        </w:rPr>
        <w:t xml:space="preserve">Once run, the homepage is available at the default port 8080 by navigating to this URL </w:t>
      </w:r>
      <w:hyperlink r:id="rId31" w:history="1">
        <w:r w:rsidR="000A742F" w:rsidRPr="00E44099">
          <w:rPr>
            <w:rStyle w:val="Hyperlink"/>
            <w:rFonts w:ascii="Calibri" w:hAnsi="Calibri" w:cs="Calibri"/>
          </w:rPr>
          <w:t>http://localhost:8080</w:t>
        </w:r>
      </w:hyperlink>
      <w:r w:rsidR="000A742F">
        <w:rPr>
          <w:rFonts w:ascii="Calibri" w:hAnsi="Calibri" w:cs="Calibri"/>
        </w:rPr>
        <w:t xml:space="preserve"> as seen in </w:t>
      </w:r>
      <w:r w:rsidR="000A742F">
        <w:rPr>
          <w:rFonts w:ascii="Calibri" w:hAnsi="Calibri" w:cs="Calibri"/>
        </w:rPr>
        <w:fldChar w:fldCharType="begin"/>
      </w:r>
      <w:r w:rsidR="000A742F">
        <w:rPr>
          <w:rFonts w:ascii="Calibri" w:hAnsi="Calibri" w:cs="Calibri"/>
        </w:rPr>
        <w:instrText xml:space="preserve"> REF _Ref15999426 \h </w:instrText>
      </w:r>
      <w:r w:rsidR="000A742F">
        <w:rPr>
          <w:rFonts w:ascii="Calibri" w:hAnsi="Calibri" w:cs="Calibri"/>
        </w:rPr>
      </w:r>
      <w:r w:rsidR="000A742F">
        <w:rPr>
          <w:rFonts w:ascii="Calibri" w:hAnsi="Calibri" w:cs="Calibri"/>
        </w:rPr>
        <w:fldChar w:fldCharType="separate"/>
      </w:r>
      <w:r w:rsidR="000A742F">
        <w:t xml:space="preserve">Figure </w:t>
      </w:r>
      <w:r w:rsidR="000A742F">
        <w:rPr>
          <w:noProof/>
        </w:rPr>
        <w:t>12</w:t>
      </w:r>
      <w:r w:rsidR="000A742F">
        <w:t>: http://localhost:8080</w:t>
      </w:r>
      <w:r w:rsidR="000A742F">
        <w:rPr>
          <w:rFonts w:ascii="Calibri" w:hAnsi="Calibri" w:cs="Calibri"/>
        </w:rPr>
        <w:fldChar w:fldCharType="end"/>
      </w:r>
      <w:r>
        <w:rPr>
          <w:rFonts w:ascii="Calibri" w:hAnsi="Calibri" w:cs="Calibri"/>
        </w:rPr>
        <w:t>.</w:t>
      </w:r>
    </w:p>
    <w:p w14:paraId="37D8A79A" w14:textId="46A723DD" w:rsidR="00013708" w:rsidRPr="00936CD2" w:rsidRDefault="00013708" w:rsidP="009D0A04">
      <w:pPr>
        <w:rPr>
          <w:rFonts w:ascii="Calibri" w:hAnsi="Calibri" w:cs="Calibri"/>
        </w:rPr>
      </w:pPr>
    </w:p>
    <w:p w14:paraId="28166529" w14:textId="77777777" w:rsidR="007460D0" w:rsidRDefault="00936CD2" w:rsidP="00936CD2">
      <w:pPr>
        <w:rPr>
          <w:rFonts w:ascii="Calibri" w:hAnsi="Calibri" w:cs="Calibri"/>
        </w:rPr>
      </w:pPr>
      <w:r>
        <w:rPr>
          <w:rFonts w:ascii="Calibri" w:hAnsi="Calibri" w:cs="Calibri"/>
        </w:rPr>
        <w:t xml:space="preserve">To configure HTTPS support (SSL) the following steps were followed: </w:t>
      </w:r>
    </w:p>
    <w:p w14:paraId="142DCD65" w14:textId="4D7F4F6A" w:rsidR="00936CD2" w:rsidRDefault="00936CD2" w:rsidP="00936CD2">
      <w:pPr>
        <w:rPr>
          <w:rFonts w:ascii="Calibri" w:hAnsi="Calibri" w:cs="Calibri"/>
        </w:rPr>
      </w:pPr>
      <w:r>
        <w:rPr>
          <w:rFonts w:ascii="Calibri" w:hAnsi="Calibri" w:cs="Calibri"/>
        </w:rPr>
        <w:t xml:space="preserve"> </w:t>
      </w:r>
    </w:p>
    <w:p w14:paraId="33D86D53" w14:textId="52427E80" w:rsidR="00263FF4" w:rsidRDefault="00502370" w:rsidP="00502370">
      <w:pPr>
        <w:pStyle w:val="ListParagraph"/>
        <w:numPr>
          <w:ilvl w:val="0"/>
          <w:numId w:val="15"/>
        </w:numPr>
        <w:rPr>
          <w:i/>
          <w:iCs/>
          <w:lang w:eastAsia="en-GB"/>
        </w:rPr>
      </w:pPr>
      <w:r w:rsidRPr="00502370">
        <w:rPr>
          <w:i/>
          <w:iCs/>
          <w:lang w:eastAsia="en-GB"/>
        </w:rPr>
        <w:t>Create a</w:t>
      </w:r>
      <w:r w:rsidR="00263FF4">
        <w:rPr>
          <w:i/>
          <w:iCs/>
          <w:lang w:eastAsia="en-GB"/>
        </w:rPr>
        <w:t xml:space="preserve"> Keystore containing a self-signed certificate</w:t>
      </w:r>
    </w:p>
    <w:p w14:paraId="5BFBDDB3" w14:textId="77777777" w:rsidR="00F44A76" w:rsidRPr="00F44A76" w:rsidRDefault="00F44A76" w:rsidP="00F44A76">
      <w:pPr>
        <w:rPr>
          <w:i/>
          <w:iCs/>
          <w:lang w:eastAsia="en-GB"/>
        </w:rPr>
      </w:pPr>
    </w:p>
    <w:p w14:paraId="65F5BEC1" w14:textId="23F3B385" w:rsidR="00125B75" w:rsidRDefault="00E837F1" w:rsidP="00125B75">
      <w:pPr>
        <w:rPr>
          <w:rFonts w:ascii="Calibri" w:hAnsi="Calibri" w:cs="Calibri"/>
          <w:shd w:val="clear" w:color="auto" w:fill="FFFFFF"/>
        </w:rPr>
      </w:pPr>
      <w:r>
        <w:rPr>
          <w:lang w:eastAsia="en-GB"/>
        </w:rPr>
        <w:t xml:space="preserve">A Java Keystore is a repository used for security certificates such as SSL certficates. </w:t>
      </w:r>
      <w:r w:rsidR="00125B75" w:rsidRPr="00263FF4">
        <w:rPr>
          <w:i/>
          <w:iCs/>
          <w:lang w:eastAsia="en-GB"/>
        </w:rPr>
        <w:t xml:space="preserve"> </w:t>
      </w:r>
      <w:r w:rsidR="00125B75">
        <w:rPr>
          <w:lang w:eastAsia="en-GB"/>
        </w:rPr>
        <w:t xml:space="preserve">An SSL </w:t>
      </w:r>
      <w:r w:rsidR="00125B75" w:rsidRPr="00125B75">
        <w:rPr>
          <w:lang w:eastAsia="en-GB"/>
        </w:rPr>
        <w:t xml:space="preserve">certificate is necessary for </w:t>
      </w:r>
      <w:r w:rsidR="00125B75" w:rsidRPr="00125B75">
        <w:rPr>
          <w:rFonts w:ascii="Calibri" w:hAnsi="Calibri" w:cs="Calibri"/>
          <w:lang w:eastAsia="en-GB"/>
        </w:rPr>
        <w:t>https support. “</w:t>
      </w:r>
      <w:r w:rsidR="00125B75" w:rsidRPr="00125B75">
        <w:rPr>
          <w:rFonts w:ascii="Calibri" w:hAnsi="Calibri" w:cs="Calibri"/>
          <w:i/>
          <w:iCs/>
          <w:shd w:val="clear" w:color="auto" w:fill="FFFFFF"/>
        </w:rPr>
        <w:t>An</w:t>
      </w:r>
      <w:r w:rsidR="00125B75" w:rsidRPr="00125B75">
        <w:rPr>
          <w:rStyle w:val="apple-converted-space"/>
          <w:rFonts w:ascii="Calibri" w:hAnsi="Calibri" w:cs="Calibri"/>
          <w:i/>
          <w:iCs/>
        </w:rPr>
        <w:t> </w:t>
      </w:r>
      <w:r w:rsidR="00125B75" w:rsidRPr="00125B75">
        <w:rPr>
          <w:rFonts w:ascii="Calibri" w:hAnsi="Calibri" w:cs="Calibri"/>
          <w:i/>
          <w:iCs/>
        </w:rPr>
        <w:t>SSL Certificate</w:t>
      </w:r>
      <w:r w:rsidR="00125B75" w:rsidRPr="00125B75">
        <w:rPr>
          <w:rStyle w:val="apple-converted-space"/>
          <w:rFonts w:ascii="Calibri" w:hAnsi="Calibri" w:cs="Calibri"/>
          <w:i/>
          <w:iCs/>
        </w:rPr>
        <w:t> </w:t>
      </w:r>
      <w:r w:rsidR="00125B75" w:rsidRPr="00125B75">
        <w:rPr>
          <w:rFonts w:ascii="Calibri" w:hAnsi="Calibri" w:cs="Calibri"/>
          <w:i/>
          <w:iCs/>
          <w:shd w:val="clear" w:color="auto" w:fill="FFFFFF"/>
        </w:rPr>
        <w:t>(Secure Sockets Layer), also called a Digital Certificate, creates a secure link between a website and a visitor's browser</w:t>
      </w:r>
      <w:r w:rsidR="00125B75" w:rsidRPr="00125B75">
        <w:rPr>
          <w:rFonts w:ascii="Calibri" w:hAnsi="Calibri" w:cs="Calibri"/>
          <w:shd w:val="clear" w:color="auto" w:fill="FFFFFF"/>
        </w:rPr>
        <w:t>.” This ensures that all data passed between the two remains private and secure.</w:t>
      </w:r>
      <w:r w:rsidR="00125B75" w:rsidRPr="00125B75">
        <w:rPr>
          <w:rStyle w:val="EndnoteReference"/>
          <w:rFonts w:ascii="Calibri" w:hAnsi="Calibri" w:cs="Calibri"/>
          <w:i/>
          <w:iCs/>
          <w:shd w:val="clear" w:color="auto" w:fill="FFFFFF"/>
        </w:rPr>
        <w:endnoteReference w:id="8"/>
      </w:r>
      <w:r>
        <w:rPr>
          <w:rFonts w:ascii="Calibri" w:hAnsi="Calibri" w:cs="Calibri"/>
          <w:shd w:val="clear" w:color="auto" w:fill="FFFFFF"/>
        </w:rPr>
        <w:t xml:space="preserve"> To create a new keystore containing a self-signed certificate, the Java keytool may be used. Th</w:t>
      </w:r>
      <w:r w:rsidR="001D5B9B">
        <w:rPr>
          <w:rFonts w:ascii="Calibri" w:hAnsi="Calibri" w:cs="Calibri"/>
          <w:shd w:val="clear" w:color="auto" w:fill="FFFFFF"/>
        </w:rPr>
        <w:t xml:space="preserve">is tool is standard with a Java insallation and is found in the following directory: </w:t>
      </w:r>
    </w:p>
    <w:p w14:paraId="573AC87C" w14:textId="55970BCE" w:rsidR="001D5B9B" w:rsidRDefault="001D5B9B" w:rsidP="00125B75">
      <w:pPr>
        <w:rPr>
          <w:rFonts w:ascii="Calibri" w:hAnsi="Calibri" w:cs="Calibri"/>
          <w:shd w:val="clear" w:color="auto" w:fill="FFFFFF"/>
        </w:rPr>
      </w:pPr>
      <w:r>
        <w:rPr>
          <w:rFonts w:ascii="Calibri" w:hAnsi="Calibri" w:cs="Calibri"/>
          <w:shd w:val="clear" w:color="auto" w:fill="FFFFFF"/>
        </w:rPr>
        <w:t>“$JAVA_HOME/bin/keytool”</w:t>
      </w:r>
    </w:p>
    <w:p w14:paraId="1EACC251" w14:textId="4B0BD264" w:rsidR="001D5B9B" w:rsidRDefault="001D5B9B" w:rsidP="00125B75">
      <w:pPr>
        <w:rPr>
          <w:rFonts w:ascii="Calibri" w:hAnsi="Calibri" w:cs="Calibri"/>
          <w:shd w:val="clear" w:color="auto" w:fill="FFFFFF"/>
        </w:rPr>
      </w:pPr>
      <w:r>
        <w:rPr>
          <w:rFonts w:ascii="Calibri" w:hAnsi="Calibri" w:cs="Calibri"/>
          <w:shd w:val="clear" w:color="auto" w:fill="FFFFFF"/>
        </w:rPr>
        <w:t>To create a new keystore containing a self-signed certifaicte the following command must be executed</w:t>
      </w:r>
      <w:r w:rsidR="00C90BF6">
        <w:rPr>
          <w:rStyle w:val="EndnoteReference"/>
          <w:rFonts w:ascii="Calibri" w:hAnsi="Calibri" w:cs="Calibri"/>
          <w:shd w:val="clear" w:color="auto" w:fill="FFFFFF"/>
        </w:rPr>
        <w:endnoteReference w:id="9"/>
      </w:r>
      <w:r>
        <w:rPr>
          <w:rFonts w:ascii="Calibri" w:hAnsi="Calibri" w:cs="Calibri"/>
          <w:shd w:val="clear" w:color="auto" w:fill="FFFFFF"/>
        </w:rPr>
        <w:t>:</w:t>
      </w:r>
    </w:p>
    <w:p w14:paraId="25C9A3C8" w14:textId="612049F3" w:rsidR="00502370" w:rsidRPr="00C90BF6" w:rsidRDefault="001D5B9B" w:rsidP="00C90BF6">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1D5B9B">
        <w:rPr>
          <w:rFonts w:ascii="Consolas" w:hAnsi="Consolas" w:cs="Consolas"/>
          <w:color w:val="000000"/>
          <w:lang w:val="en-US"/>
        </w:rPr>
        <w:t>$JAVA_HOME/bin/keytool -genkey -alias tomcat -keyalg RSA</w:t>
      </w:r>
    </w:p>
    <w:p w14:paraId="31450EC5" w14:textId="7E338C97" w:rsidR="00013708" w:rsidRDefault="009771DB" w:rsidP="009D0A04">
      <w:r>
        <w:lastRenderedPageBreak/>
        <w:t xml:space="preserve">This creates a file called “.keystore” in the home directory of the user. </w:t>
      </w:r>
      <w:r w:rsidR="0077770B">
        <w:t>This file is hidden and can be viewed through the terminal by executing the command “ls -a”</w:t>
      </w:r>
      <w:r w:rsidR="00E6401D">
        <w:t xml:space="preserve"> from the corresponding directory. </w:t>
      </w:r>
      <w:r w:rsidR="00A103E5">
        <w:t>The algorithm used to encrypt the certificate is called “Rivest-Shamir-Aldeman” (RSA), which is an asymmetric cryptographic algorithm</w:t>
      </w:r>
      <w:r w:rsidR="004C6156">
        <w:t>, often used for web server and client communication.</w:t>
      </w:r>
      <w:r w:rsidR="00C821C5">
        <w:rPr>
          <w:rStyle w:val="EndnoteReference"/>
        </w:rPr>
        <w:endnoteReference w:id="10"/>
      </w:r>
      <w:r w:rsidR="00C821C5">
        <w:t xml:space="preserve"> </w:t>
      </w:r>
    </w:p>
    <w:p w14:paraId="1AA56DA0" w14:textId="77777777" w:rsidR="007460D0" w:rsidRDefault="007460D0" w:rsidP="009D0A04"/>
    <w:p w14:paraId="1040173A" w14:textId="55E1BE7B" w:rsidR="001A5E4B" w:rsidRDefault="001A5E4B" w:rsidP="001A5E4B">
      <w:pPr>
        <w:pStyle w:val="ListParagraph"/>
        <w:numPr>
          <w:ilvl w:val="0"/>
          <w:numId w:val="15"/>
        </w:numPr>
        <w:rPr>
          <w:i/>
          <w:iCs/>
        </w:rPr>
      </w:pPr>
      <w:r w:rsidRPr="001A5E4B">
        <w:rPr>
          <w:i/>
          <w:iCs/>
        </w:rPr>
        <w:t>Change Tomcat configuration to use the keystore</w:t>
      </w:r>
    </w:p>
    <w:p w14:paraId="50554CA6" w14:textId="77777777" w:rsidR="00F44A76" w:rsidRPr="00F44A76" w:rsidRDefault="00F44A76" w:rsidP="00F44A76">
      <w:pPr>
        <w:rPr>
          <w:i/>
          <w:iCs/>
        </w:rPr>
      </w:pPr>
    </w:p>
    <w:p w14:paraId="415CDD16" w14:textId="5E470CC3" w:rsidR="001A5E4B" w:rsidRDefault="009749E7" w:rsidP="001A5E4B">
      <w:r>
        <w:t xml:space="preserve">To </w:t>
      </w:r>
      <w:r w:rsidR="00102D5A">
        <w:t>finalize</w:t>
      </w:r>
      <w:r>
        <w:t xml:space="preserve"> the Tomcat setup for HTTPS support, the configuration file needs to be altered. </w:t>
      </w:r>
      <w:r w:rsidR="004B60D8">
        <w:t xml:space="preserve">The configuration file is found in the Tomcat home/conf/ directory. </w:t>
      </w:r>
      <w:r w:rsidR="00A500B4">
        <w:t xml:space="preserve">A new connector is necessary to handle client requests through an HTTPS supported port. </w:t>
      </w:r>
      <w:r w:rsidR="00655DE6">
        <w:t>This can be done by adding the following lines of code to the server.xml file</w:t>
      </w:r>
      <w:r w:rsidR="004A6B79">
        <w:rPr>
          <w:rStyle w:val="EndnoteReference"/>
        </w:rPr>
        <w:endnoteReference w:id="11"/>
      </w:r>
      <w:r w:rsidR="00655DE6">
        <w:t xml:space="preserve">: </w:t>
      </w:r>
    </w:p>
    <w:p w14:paraId="091A96D1"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 Define a SSL Coyote HTTP/1.1 Connector on port 8443 --&gt;</w:t>
      </w:r>
    </w:p>
    <w:p w14:paraId="5C189768"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Connector</w:t>
      </w:r>
    </w:p>
    <w:p w14:paraId="3675559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rotocol="org.apache.coyote.http11.Http11NioProtocol"</w:t>
      </w:r>
    </w:p>
    <w:p w14:paraId="4E60348D"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ort="8443" maxThreads="200"</w:t>
      </w:r>
    </w:p>
    <w:p w14:paraId="5BCCEAC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scheme="https" secure="true" SSLEnabled="true"</w:t>
      </w:r>
    </w:p>
    <w:p w14:paraId="5F56A64F"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keystoreFile="${user.home}/.keystore" keystorePass="changeit"</w:t>
      </w:r>
    </w:p>
    <w:p w14:paraId="2AA03ED5" w14:textId="6097303E" w:rsidR="001172E5" w:rsidRPr="004317A5" w:rsidRDefault="00655DE6" w:rsidP="001172E5">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655DE6">
        <w:rPr>
          <w:rStyle w:val="HTMLCode"/>
          <w:rFonts w:ascii="Consolas" w:hAnsi="Consolas" w:cs="Consolas"/>
          <w:color w:val="000000"/>
          <w:lang w:val="en-US"/>
        </w:rPr>
        <w:t xml:space="preserve">           </w:t>
      </w:r>
      <w:r w:rsidRPr="004317A5">
        <w:rPr>
          <w:rStyle w:val="HTMLCode"/>
          <w:rFonts w:ascii="Consolas" w:hAnsi="Consolas" w:cs="Consolas"/>
          <w:color w:val="000000"/>
          <w:lang w:val="en-US"/>
        </w:rPr>
        <w:t>clientAuth="false" sslProtocol="TLS"/&gt;</w:t>
      </w:r>
    </w:p>
    <w:p w14:paraId="7C619BD6" w14:textId="77777777" w:rsidR="003317C0" w:rsidRDefault="001172E5" w:rsidP="009D0A04">
      <w:r>
        <w:t xml:space="preserve">This connector configures the SSL </w:t>
      </w:r>
      <w:r w:rsidR="0002412D">
        <w:t>protocol</w:t>
      </w:r>
      <w:r>
        <w:t xml:space="preserve"> and connects the keystore for request certification. </w:t>
      </w:r>
      <w:r w:rsidR="00C87016">
        <w:t xml:space="preserve">Once the Tomcat server is restarted, the basic homepage can now be accessed through the </w:t>
      </w:r>
      <w:r w:rsidR="00C33BE3">
        <w:t>URL</w:t>
      </w:r>
      <w:r w:rsidR="00C87016">
        <w:t xml:space="preserve"> </w:t>
      </w:r>
      <w:hyperlink r:id="rId32" w:history="1">
        <w:r w:rsidR="00C87016" w:rsidRPr="00E91665">
          <w:rPr>
            <w:rStyle w:val="Hyperlink"/>
            <w:b/>
            <w:bCs/>
          </w:rPr>
          <w:t>https://localhost:8443</w:t>
        </w:r>
      </w:hyperlink>
      <w:r w:rsidR="00C87016">
        <w:t xml:space="preserve">. </w:t>
      </w:r>
      <w:r w:rsidR="00141A87">
        <w:t xml:space="preserve">The https communication is configured through port 8443. </w:t>
      </w:r>
      <w:r w:rsidR="00984954">
        <w:t>The Tomcat server now support</w:t>
      </w:r>
      <w:r w:rsidR="00012210">
        <w:t>s</w:t>
      </w:r>
      <w:r w:rsidR="00984954">
        <w:t xml:space="preserve"> https</w:t>
      </w:r>
      <w:r w:rsidR="00012210">
        <w:t xml:space="preserve">. This means that the server is ready to run a web application that can be accessed through a secure URL, which is required for hosting a custom Alexa skill. </w:t>
      </w:r>
      <w:r w:rsidR="007837B7">
        <w:t>However, the Tomcat server is not yet accessible via the public web.</w:t>
      </w:r>
    </w:p>
    <w:p w14:paraId="50CB78F5" w14:textId="77777777" w:rsidR="003317C0" w:rsidRDefault="003317C0" w:rsidP="009D0A04"/>
    <w:p w14:paraId="404C6F85" w14:textId="77777777" w:rsidR="00BC0433" w:rsidRDefault="000319E3" w:rsidP="009D0A04">
      <w:r>
        <w:rPr>
          <w:noProof/>
        </w:rPr>
        <mc:AlternateContent>
          <mc:Choice Requires="wpg">
            <w:drawing>
              <wp:anchor distT="0" distB="0" distL="114300" distR="114300" simplePos="0" relativeHeight="251681792" behindDoc="0" locked="0" layoutInCell="1" allowOverlap="1" wp14:anchorId="2282C7A7" wp14:editId="5098F872">
                <wp:simplePos x="0" y="0"/>
                <wp:positionH relativeFrom="column">
                  <wp:posOffset>0</wp:posOffset>
                </wp:positionH>
                <wp:positionV relativeFrom="paragraph">
                  <wp:posOffset>747246</wp:posOffset>
                </wp:positionV>
                <wp:extent cx="5727700" cy="1258570"/>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5727700" cy="1258570"/>
                          <a:chOff x="0" y="0"/>
                          <a:chExt cx="5727700" cy="1258570"/>
                        </a:xfrm>
                      </wpg:grpSpPr>
                      <pic:pic xmlns:pic="http://schemas.openxmlformats.org/drawingml/2006/picture">
                        <pic:nvPicPr>
                          <pic:cNvPr id="32" name="Picture 32" descr="C A Not Secure ht*ps //fooddiary.hopto.org/server/ &#10;Hi there. This is a food diary app! "/>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7700" cy="937895"/>
                          </a:xfrm>
                          <a:prstGeom prst="rect">
                            <a:avLst/>
                          </a:prstGeom>
                          <a:noFill/>
                          <a:ln>
                            <a:noFill/>
                          </a:ln>
                        </pic:spPr>
                      </pic:pic>
                      <wps:wsp>
                        <wps:cNvPr id="33" name="Text Box 33"/>
                        <wps:cNvSpPr txBox="1"/>
                        <wps:spPr>
                          <a:xfrm>
                            <a:off x="0" y="991870"/>
                            <a:ext cx="5727700" cy="266700"/>
                          </a:xfrm>
                          <a:prstGeom prst="rect">
                            <a:avLst/>
                          </a:prstGeom>
                          <a:solidFill>
                            <a:prstClr val="white"/>
                          </a:solidFill>
                          <a:ln>
                            <a:noFill/>
                          </a:ln>
                        </wps:spPr>
                        <wps:txbx>
                          <w:txbxContent>
                            <w:p w14:paraId="6CC6A5BC" w14:textId="624EB6C9" w:rsidR="0033572B" w:rsidRPr="00D46D2B" w:rsidRDefault="0033572B" w:rsidP="000319E3">
                              <w:pPr>
                                <w:pStyle w:val="Caption"/>
                                <w:rPr>
                                  <w:rFonts w:ascii="Calibri" w:hAnsi="Calibri" w:cs="Calibri"/>
                                  <w:sz w:val="22"/>
                                  <w:szCs w:val="22"/>
                                </w:rPr>
                              </w:pPr>
                              <w:bookmarkStart w:id="28" w:name="_Ref16069873"/>
                              <w:r>
                                <w:t xml:space="preserve">Figure </w:t>
                              </w:r>
                              <w:r>
                                <w:fldChar w:fldCharType="begin"/>
                              </w:r>
                              <w:r>
                                <w:instrText xml:space="preserve"> SEQ Figure \* ARABIC </w:instrText>
                              </w:r>
                              <w:r>
                                <w:fldChar w:fldCharType="separate"/>
                              </w:r>
                              <w:r w:rsidR="00F51274">
                                <w:rPr>
                                  <w:noProof/>
                                </w:rPr>
                                <w:t>13</w:t>
                              </w:r>
                              <w:r>
                                <w:fldChar w:fldCharType="end"/>
                              </w:r>
                              <w:r>
                                <w:t>: Published Server using noIP</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82C7A7" id="Group 34" o:spid="_x0000_s1056" style="position:absolute;margin-left:0;margin-top:58.85pt;width:451pt;height:99.1pt;z-index:251681792" coordsize="57277,125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">
                <v:shape id="Picture 32" o:spid="_x0000_s1057" type="#_x0000_t75" alt="C A Not Secure ht*ps //fooddiary.hopto.org/server/ &#10;Hi there. This is a food diary app! " style="position:absolute;width:57277;height:9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">
                  <v:imagedata r:id="rId34" o:title=" &#10;Hi there"/>
                </v:shape>
                <v:shape id="Text Box 33" o:spid="_x0000_s1058" type="#_x0000_t202" style="position:absolute;top:9918;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" stroked="f">
                  <v:textbox style="mso-fit-shape-to-text:t" inset="0,0,0,0">
                    <w:txbxContent>
                      <w:p w14:paraId="6CC6A5BC" w14:textId="624EB6C9" w:rsidR="0033572B" w:rsidRPr="00D46D2B" w:rsidRDefault="0033572B" w:rsidP="000319E3">
                        <w:pPr>
                          <w:pStyle w:val="Caption"/>
                          <w:rPr>
                            <w:rFonts w:ascii="Calibri" w:hAnsi="Calibri" w:cs="Calibri"/>
                            <w:sz w:val="22"/>
                            <w:szCs w:val="22"/>
                          </w:rPr>
                        </w:pPr>
                        <w:bookmarkStart w:id="29" w:name="_Ref16069873"/>
                        <w:r>
                          <w:t xml:space="preserve">Figure </w:t>
                        </w:r>
                        <w:r>
                          <w:fldChar w:fldCharType="begin"/>
                        </w:r>
                        <w:r>
                          <w:instrText xml:space="preserve"> SEQ Figure \* ARABIC </w:instrText>
                        </w:r>
                        <w:r>
                          <w:fldChar w:fldCharType="separate"/>
                        </w:r>
                        <w:r w:rsidR="00F51274">
                          <w:rPr>
                            <w:noProof/>
                          </w:rPr>
                          <w:t>13</w:t>
                        </w:r>
                        <w:r>
                          <w:fldChar w:fldCharType="end"/>
                        </w:r>
                        <w:r>
                          <w:t>: Published Server using noIP</w:t>
                        </w:r>
                        <w:bookmarkEnd w:id="29"/>
                      </w:p>
                    </w:txbxContent>
                  </v:textbox>
                </v:shape>
                <w10:wrap type="square"/>
              </v:group>
            </w:pict>
          </mc:Fallback>
        </mc:AlternateContent>
      </w:r>
      <w:r w:rsidR="004F67DF">
        <w:t>For initial testing purposes, port forwarding can be used to achieve this.</w:t>
      </w:r>
      <w:r w:rsidR="002C4684">
        <w:t xml:space="preserve"> A dynamic IP address was set up using the program “noIP”. </w:t>
      </w:r>
      <w:r w:rsidR="007C4A08">
        <w:t>By creating a port forwarding rule for the local wifi router</w:t>
      </w:r>
      <w:r w:rsidR="002C4684">
        <w:t xml:space="preserve"> </w:t>
      </w:r>
      <w:r w:rsidR="007C4A08">
        <w:t>it was possible to publish the server to the web so that it could be accessed from anywhere</w:t>
      </w:r>
      <w:r>
        <w:t xml:space="preserve">, as seen in </w:t>
      </w:r>
      <w:r>
        <w:fldChar w:fldCharType="begin"/>
      </w:r>
      <w:r>
        <w:instrText xml:space="preserve"> REF _Ref16069873 \h </w:instrText>
      </w:r>
      <w:r>
        <w:fldChar w:fldCharType="separate"/>
      </w:r>
      <w:r>
        <w:t xml:space="preserve">Figure </w:t>
      </w:r>
      <w:r>
        <w:rPr>
          <w:noProof/>
        </w:rPr>
        <w:t>13</w:t>
      </w:r>
      <w:r>
        <w:t>: Published Server using noIP</w:t>
      </w:r>
      <w:r>
        <w:fldChar w:fldCharType="end"/>
      </w:r>
      <w:r>
        <w:t xml:space="preserve">. </w:t>
      </w:r>
    </w:p>
    <w:p w14:paraId="1D26EB59" w14:textId="0B77AE09" w:rsidR="00510F59" w:rsidRDefault="00BC0433" w:rsidP="002A4910">
      <w:r>
        <w:t>This provides a temporary solution, as the final application aims to be run continuously on a remote university server</w:t>
      </w:r>
      <w:r w:rsidR="00993E2C">
        <w:t xml:space="preserve"> using a Docker container. </w:t>
      </w:r>
      <w:r w:rsidR="000319E3">
        <w:rPr>
          <w:rFonts w:ascii="Calibri" w:hAnsi="Calibri" w:cs="Calibri"/>
          <w:sz w:val="22"/>
          <w:szCs w:val="22"/>
        </w:rPr>
        <w:fldChar w:fldCharType="begin"/>
      </w:r>
      <w:r w:rsidR="000319E3">
        <w:rPr>
          <w:rFonts w:ascii="Calibri" w:hAnsi="Calibri" w:cs="Calibri"/>
          <w:sz w:val="22"/>
          <w:szCs w:val="22"/>
        </w:rPr>
        <w:instrText xml:space="preserve"> INCLUDEPICTURE "/var/folders/s9/z74_08hx6n19ynrxyvsww9kh0000gn/T/com.microsoft.Word/WebArchiveCopyPasteTempFiles/cid204DCB99-0907-1540-A035-CE6D923C9865.png" \* MERGEFORMATINET </w:instrText>
      </w:r>
      <w:r w:rsidR="000319E3">
        <w:rPr>
          <w:rFonts w:ascii="Calibri" w:hAnsi="Calibri" w:cs="Calibri"/>
          <w:sz w:val="22"/>
          <w:szCs w:val="22"/>
        </w:rPr>
        <w:fldChar w:fldCharType="end"/>
      </w:r>
      <w:r w:rsidR="009E34B3">
        <w:t>Therefore, throughout development a software called “</w:t>
      </w:r>
      <w:r w:rsidR="009E34B3" w:rsidRPr="009E34B3">
        <w:rPr>
          <w:b/>
          <w:bCs/>
        </w:rPr>
        <w:t>ngrok</w:t>
      </w:r>
      <w:r w:rsidR="009E34B3">
        <w:t xml:space="preserve">” was used to publish the web service. This software provides a public URL with https support, which the Alexa skill can talk to. </w:t>
      </w:r>
      <w:r w:rsidR="002113A7">
        <w:t xml:space="preserve">This method provides a quick way of publishing the service from anywhere, which is particularly useful during development as it does not require any router set up in terms of port forwarding. </w:t>
      </w:r>
      <w:r w:rsidR="007D142F">
        <w:t xml:space="preserve">With the server set up, the Java application may now be developed. </w:t>
      </w:r>
    </w:p>
    <w:p w14:paraId="095C4359" w14:textId="77777777" w:rsidR="00577D52" w:rsidRDefault="00577D52" w:rsidP="002A4910"/>
    <w:p w14:paraId="023C6375" w14:textId="61C03F7E" w:rsidR="007D142F" w:rsidRDefault="007D142F" w:rsidP="002A4910"/>
    <w:p w14:paraId="45B3A631" w14:textId="6617FF75" w:rsidR="00E42AED" w:rsidRDefault="00E42AED" w:rsidP="00E42AED">
      <w:pPr>
        <w:pStyle w:val="Heading1"/>
        <w:numPr>
          <w:ilvl w:val="1"/>
          <w:numId w:val="2"/>
        </w:numPr>
      </w:pPr>
      <w:r>
        <w:lastRenderedPageBreak/>
        <w:t>Back-end Development</w:t>
      </w:r>
    </w:p>
    <w:p w14:paraId="41B014EE" w14:textId="6A90F920" w:rsidR="00577D52" w:rsidRPr="00577D52" w:rsidRDefault="00FB23E9" w:rsidP="00577D52">
      <w:r>
        <w:t xml:space="preserve">Two parts of the </w:t>
      </w:r>
      <w:r w:rsidR="009E519C">
        <w:t xml:space="preserve">application </w:t>
      </w:r>
      <w:r>
        <w:t xml:space="preserve">stack have been developed. </w:t>
      </w:r>
      <w:r w:rsidR="009E519C">
        <w:t>The Alexa skill and the Tomcat server</w:t>
      </w:r>
      <w:r w:rsidR="00F940B6">
        <w:t xml:space="preserve">. Once the Alexa skill gathered the required nutrition information from a user, it dispatches a JSON object to the configured endpoint. </w:t>
      </w:r>
      <w:r w:rsidR="00237E65">
        <w:t xml:space="preserve">This section explains how Java handles the object, provides responses and stores the data inside a </w:t>
      </w:r>
      <w:r w:rsidR="00237E65" w:rsidRPr="00BC3516">
        <w:rPr>
          <w:i/>
          <w:iCs/>
        </w:rPr>
        <w:t>mySQL</w:t>
      </w:r>
      <w:r w:rsidR="00237E65">
        <w:t xml:space="preserve"> database. </w:t>
      </w:r>
    </w:p>
    <w:p w14:paraId="77FDB677" w14:textId="469BA88F" w:rsidR="00F62832" w:rsidRDefault="00F62832" w:rsidP="002A4910"/>
    <w:p w14:paraId="48A6A698" w14:textId="745601B3" w:rsidR="00D17F55" w:rsidRDefault="00B66C8B" w:rsidP="002A4910">
      <w:r>
        <w:t xml:space="preserve">A Java Servlet can be used to publish the handling logic over a Tomcat server. </w:t>
      </w:r>
      <w:r w:rsidR="004F013B">
        <w:t>A Maven project was created, which eases adding remote dependencies. Apache Maven is software project management and comprehension tool.</w:t>
      </w:r>
      <w:r w:rsidR="00FA0609">
        <w:rPr>
          <w:rStyle w:val="EndnoteReference"/>
        </w:rPr>
        <w:endnoteReference w:id="12"/>
      </w:r>
      <w:r w:rsidR="00FA0609">
        <w:t xml:space="preserve"> It allows adding dependencies through a file called </w:t>
      </w:r>
      <w:r w:rsidR="00FA0609" w:rsidRPr="00FA0609">
        <w:rPr>
          <w:i/>
          <w:iCs/>
        </w:rPr>
        <w:t>“pom.xml”</w:t>
      </w:r>
      <w:r w:rsidR="00FA0609">
        <w:rPr>
          <w:i/>
          <w:iCs/>
        </w:rPr>
        <w:t xml:space="preserve">, </w:t>
      </w:r>
      <w:r w:rsidR="00FA0609">
        <w:t xml:space="preserve">which is added to the root directory of the project. </w:t>
      </w:r>
      <w:r w:rsidR="00D17F55">
        <w:t>To import the required methods used with the “Alexa Skills Kit”, which are necessary for development with Alexa through Java, the following dependency is added</w:t>
      </w:r>
      <w:r w:rsidR="002C4680">
        <w:t xml:space="preserve">: </w:t>
      </w:r>
    </w:p>
    <w:p w14:paraId="4B2CBBE0" w14:textId="77777777" w:rsidR="00F26CB6" w:rsidRPr="00F26CB6" w:rsidRDefault="00F26CB6" w:rsidP="00F26CB6">
      <w:pPr>
        <w:pStyle w:val="HTMLPreformatted"/>
        <w:shd w:val="clear" w:color="auto" w:fill="2B2B2B"/>
        <w:rPr>
          <w:rFonts w:ascii="Menlo" w:hAnsi="Menlo" w:cs="Menlo"/>
          <w:color w:val="A9B7C6"/>
          <w:sz w:val="18"/>
          <w:szCs w:val="18"/>
          <w:lang w:val="en-US"/>
        </w:rPr>
      </w:pPr>
      <w:r w:rsidRPr="00F26CB6">
        <w:rPr>
          <w:rFonts w:ascii="Menlo" w:hAnsi="Menlo" w:cs="Menlo"/>
          <w:color w:val="E8BF6A"/>
          <w:sz w:val="18"/>
          <w:szCs w:val="18"/>
          <w:lang w:val="en-US"/>
        </w:rPr>
        <w:t>&lt;dependency&gt;</w:t>
      </w:r>
      <w:r w:rsidRPr="00F26CB6">
        <w:rPr>
          <w:rFonts w:ascii="Menlo" w:hAnsi="Menlo" w:cs="Menlo"/>
          <w:color w:val="E8BF6A"/>
          <w:sz w:val="18"/>
          <w:szCs w:val="18"/>
          <w:lang w:val="en-US"/>
        </w:rPr>
        <w:br/>
        <w:t xml:space="preserve">  &lt;groupId&gt;</w:t>
      </w:r>
      <w:r w:rsidRPr="00F26CB6">
        <w:rPr>
          <w:rFonts w:ascii="Menlo" w:hAnsi="Menlo" w:cs="Menlo"/>
          <w:color w:val="A9B7C6"/>
          <w:sz w:val="18"/>
          <w:szCs w:val="18"/>
          <w:lang w:val="en-US"/>
        </w:rPr>
        <w:t>com.amazon.alexa</w:t>
      </w:r>
      <w:r w:rsidRPr="00F26CB6">
        <w:rPr>
          <w:rFonts w:ascii="Menlo" w:hAnsi="Menlo" w:cs="Menlo"/>
          <w:color w:val="E8BF6A"/>
          <w:sz w:val="18"/>
          <w:szCs w:val="18"/>
          <w:lang w:val="en-US"/>
        </w:rPr>
        <w:t>&lt;/groupId&gt;</w:t>
      </w:r>
      <w:r w:rsidRPr="00F26CB6">
        <w:rPr>
          <w:rFonts w:ascii="Menlo" w:hAnsi="Menlo" w:cs="Menlo"/>
          <w:color w:val="E8BF6A"/>
          <w:sz w:val="18"/>
          <w:szCs w:val="18"/>
          <w:lang w:val="en-US"/>
        </w:rPr>
        <w:br/>
        <w:t xml:space="preserve">  &lt;artifactId&gt;</w:t>
      </w:r>
      <w:r w:rsidRPr="00F26CB6">
        <w:rPr>
          <w:rFonts w:ascii="Menlo" w:hAnsi="Menlo" w:cs="Menlo"/>
          <w:color w:val="A9B7C6"/>
          <w:sz w:val="18"/>
          <w:szCs w:val="18"/>
          <w:lang w:val="en-US"/>
        </w:rPr>
        <w:t>ask-sdk</w:t>
      </w:r>
      <w:r w:rsidRPr="00F26CB6">
        <w:rPr>
          <w:rFonts w:ascii="Menlo" w:hAnsi="Menlo" w:cs="Menlo"/>
          <w:color w:val="E8BF6A"/>
          <w:sz w:val="18"/>
          <w:szCs w:val="18"/>
          <w:lang w:val="en-US"/>
        </w:rPr>
        <w:t>&lt;/artifactId&gt;</w:t>
      </w:r>
      <w:r w:rsidRPr="00F26CB6">
        <w:rPr>
          <w:rFonts w:ascii="Menlo" w:hAnsi="Menlo" w:cs="Menlo"/>
          <w:color w:val="E8BF6A"/>
          <w:sz w:val="18"/>
          <w:szCs w:val="18"/>
          <w:lang w:val="en-US"/>
        </w:rPr>
        <w:br/>
        <w:t xml:space="preserve">  &lt;version&gt;</w:t>
      </w:r>
      <w:r w:rsidRPr="00F26CB6">
        <w:rPr>
          <w:rFonts w:ascii="Menlo" w:hAnsi="Menlo" w:cs="Menlo"/>
          <w:color w:val="A9B7C6"/>
          <w:sz w:val="18"/>
          <w:szCs w:val="18"/>
          <w:lang w:val="en-US"/>
        </w:rPr>
        <w:t>2.18.0</w:t>
      </w:r>
      <w:r w:rsidRPr="00F26CB6">
        <w:rPr>
          <w:rFonts w:ascii="Menlo" w:hAnsi="Menlo" w:cs="Menlo"/>
          <w:color w:val="E8BF6A"/>
          <w:sz w:val="18"/>
          <w:szCs w:val="18"/>
          <w:lang w:val="en-US"/>
        </w:rPr>
        <w:t>&lt;/version&gt;</w:t>
      </w:r>
      <w:r w:rsidRPr="00F26CB6">
        <w:rPr>
          <w:rFonts w:ascii="Menlo" w:hAnsi="Menlo" w:cs="Menlo"/>
          <w:color w:val="E8BF6A"/>
          <w:sz w:val="18"/>
          <w:szCs w:val="18"/>
          <w:lang w:val="en-US"/>
        </w:rPr>
        <w:br/>
        <w:t>&lt;/dependency&gt;</w:t>
      </w:r>
    </w:p>
    <w:p w14:paraId="228C236B" w14:textId="3A327C13" w:rsidR="002C4680" w:rsidRDefault="00056F33" w:rsidP="002A4910">
      <w:r>
        <w:t xml:space="preserve">As Java Servlets are used to publish the web service, the following dependency is essential: </w:t>
      </w:r>
    </w:p>
    <w:p w14:paraId="5D304F71" w14:textId="77777777" w:rsidR="001537B4" w:rsidRPr="001537B4" w:rsidRDefault="001537B4" w:rsidP="001537B4">
      <w:pPr>
        <w:pStyle w:val="HTMLPreformatted"/>
        <w:shd w:val="clear" w:color="auto" w:fill="2B2B2B"/>
        <w:rPr>
          <w:rFonts w:ascii="Menlo" w:hAnsi="Menlo" w:cs="Menlo"/>
          <w:color w:val="A9B7C6"/>
          <w:sz w:val="18"/>
          <w:szCs w:val="18"/>
          <w:lang w:val="en-US"/>
        </w:rPr>
      </w:pPr>
      <w:r w:rsidRPr="001537B4">
        <w:rPr>
          <w:rFonts w:ascii="Menlo" w:hAnsi="Menlo" w:cs="Menlo"/>
          <w:color w:val="E8BF6A"/>
          <w:sz w:val="18"/>
          <w:szCs w:val="18"/>
          <w:lang w:val="en-US"/>
        </w:rPr>
        <w:t>&lt;dependency&gt;</w:t>
      </w:r>
      <w:r w:rsidRPr="001537B4">
        <w:rPr>
          <w:rFonts w:ascii="Menlo" w:hAnsi="Menlo" w:cs="Menlo"/>
          <w:color w:val="E8BF6A"/>
          <w:sz w:val="18"/>
          <w:szCs w:val="18"/>
          <w:lang w:val="en-US"/>
        </w:rPr>
        <w:br/>
        <w:t xml:space="preserve">  &lt;groupId&gt;</w:t>
      </w:r>
      <w:r w:rsidRPr="001537B4">
        <w:rPr>
          <w:rFonts w:ascii="Menlo" w:hAnsi="Menlo" w:cs="Menlo"/>
          <w:color w:val="A9B7C6"/>
          <w:sz w:val="18"/>
          <w:szCs w:val="18"/>
          <w:lang w:val="en-US"/>
        </w:rPr>
        <w:t>com.amazon.alexa</w:t>
      </w:r>
      <w:r w:rsidRPr="001537B4">
        <w:rPr>
          <w:rFonts w:ascii="Menlo" w:hAnsi="Menlo" w:cs="Menlo"/>
          <w:color w:val="E8BF6A"/>
          <w:sz w:val="18"/>
          <w:szCs w:val="18"/>
          <w:lang w:val="en-US"/>
        </w:rPr>
        <w:t>&lt;/groupId&gt;</w:t>
      </w:r>
      <w:r w:rsidRPr="001537B4">
        <w:rPr>
          <w:rFonts w:ascii="Menlo" w:hAnsi="Menlo" w:cs="Menlo"/>
          <w:color w:val="E8BF6A"/>
          <w:sz w:val="18"/>
          <w:szCs w:val="18"/>
          <w:lang w:val="en-US"/>
        </w:rPr>
        <w:br/>
        <w:t xml:space="preserve">  &lt;artifactId&gt;</w:t>
      </w:r>
      <w:r w:rsidRPr="001537B4">
        <w:rPr>
          <w:rFonts w:ascii="Menlo" w:hAnsi="Menlo" w:cs="Menlo"/>
          <w:color w:val="A9B7C6"/>
          <w:sz w:val="18"/>
          <w:szCs w:val="18"/>
          <w:lang w:val="en-US"/>
        </w:rPr>
        <w:t>ask-sdk-servlet-support</w:t>
      </w:r>
      <w:r w:rsidRPr="001537B4">
        <w:rPr>
          <w:rFonts w:ascii="Menlo" w:hAnsi="Menlo" w:cs="Menlo"/>
          <w:color w:val="E8BF6A"/>
          <w:sz w:val="18"/>
          <w:szCs w:val="18"/>
          <w:lang w:val="en-US"/>
        </w:rPr>
        <w:t>&lt;/artifactId&gt;</w:t>
      </w:r>
      <w:r w:rsidRPr="001537B4">
        <w:rPr>
          <w:rFonts w:ascii="Menlo" w:hAnsi="Menlo" w:cs="Menlo"/>
          <w:color w:val="E8BF6A"/>
          <w:sz w:val="18"/>
          <w:szCs w:val="18"/>
          <w:lang w:val="en-US"/>
        </w:rPr>
        <w:br/>
        <w:t xml:space="preserve">  &lt;version&gt;</w:t>
      </w:r>
      <w:r w:rsidRPr="001537B4">
        <w:rPr>
          <w:rFonts w:ascii="Menlo" w:hAnsi="Menlo" w:cs="Menlo"/>
          <w:color w:val="A9B7C6"/>
          <w:sz w:val="18"/>
          <w:szCs w:val="18"/>
          <w:lang w:val="en-US"/>
        </w:rPr>
        <w:t>2.14.0</w:t>
      </w:r>
      <w:r w:rsidRPr="001537B4">
        <w:rPr>
          <w:rFonts w:ascii="Menlo" w:hAnsi="Menlo" w:cs="Menlo"/>
          <w:color w:val="E8BF6A"/>
          <w:sz w:val="18"/>
          <w:szCs w:val="18"/>
          <w:lang w:val="en-US"/>
        </w:rPr>
        <w:t>&lt;/version&gt;</w:t>
      </w:r>
      <w:r w:rsidRPr="001537B4">
        <w:rPr>
          <w:rFonts w:ascii="Menlo" w:hAnsi="Menlo" w:cs="Menlo"/>
          <w:color w:val="E8BF6A"/>
          <w:sz w:val="18"/>
          <w:szCs w:val="18"/>
          <w:lang w:val="en-US"/>
        </w:rPr>
        <w:br/>
        <w:t>&lt;/dependency&gt;</w:t>
      </w:r>
    </w:p>
    <w:p w14:paraId="3DCEC1F7" w14:textId="04384638" w:rsidR="001537B4" w:rsidRDefault="001537B4" w:rsidP="002A4910">
      <w:r>
        <w:t xml:space="preserve">For the list of full dependencies please see </w:t>
      </w:r>
      <w:r w:rsidRPr="00611E6E">
        <w:rPr>
          <w:highlight w:val="yellow"/>
        </w:rPr>
        <w:t>APPENDIX</w:t>
      </w:r>
      <w:r>
        <w:t xml:space="preserve">. </w:t>
      </w:r>
    </w:p>
    <w:p w14:paraId="7DEA8537" w14:textId="3879CFB7" w:rsidR="00696308" w:rsidRDefault="00696308" w:rsidP="002A4910"/>
    <w:p w14:paraId="76397A65" w14:textId="77777777" w:rsidR="0050410F" w:rsidRDefault="00C977BF" w:rsidP="002A4910">
      <w:r>
        <w:t xml:space="preserve">In order to connect the Alexa skill to the Java Servlet, a servlet class needs to be created. </w:t>
      </w:r>
      <w:r w:rsidR="002229F8">
        <w:t>To make it a servlet the class extends the “SkillServlet” class from Amazons ASK SDK. By using the “getSkill” method from this class, it is possible to give the application the skill ID as follows:</w:t>
      </w:r>
    </w:p>
    <w:p w14:paraId="3422683D" w14:textId="18F93B2C" w:rsidR="00C977BF" w:rsidRDefault="0050410F" w:rsidP="002A4910">
      <w:r w:rsidRPr="0050410F">
        <w:rPr>
          <w:noProof/>
        </w:rPr>
        <w:drawing>
          <wp:inline distT="0" distB="0" distL="0" distR="0" wp14:anchorId="089F5EC6" wp14:editId="177FFC77">
            <wp:extent cx="5727700" cy="259080"/>
            <wp:effectExtent l="0" t="0" r="0" b="0"/>
            <wp:docPr id="35" name="Picture 35"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259080"/>
                    </a:xfrm>
                    <a:prstGeom prst="rect">
                      <a:avLst/>
                    </a:prstGeom>
                  </pic:spPr>
                </pic:pic>
              </a:graphicData>
            </a:graphic>
          </wp:inline>
        </w:drawing>
      </w:r>
    </w:p>
    <w:p w14:paraId="573E59C8" w14:textId="3EAAF01A" w:rsidR="00696308" w:rsidRDefault="00517B76" w:rsidP="002A4910">
      <w:r>
        <w:t>The skill ID refers to the ID shown in the Amazon developer console</w:t>
      </w:r>
      <w:r w:rsidR="00D957BE">
        <w:t>.</w:t>
      </w:r>
      <w:r w:rsidR="00844BBD">
        <w:t xml:space="preserve"> The main responsibility of the backend program is to handle triggered intents. </w:t>
      </w:r>
      <w:r w:rsidR="00A731E5">
        <w:t>Therefore, a separate class for each intent is created. Below is a list of the intent handler classes:</w:t>
      </w:r>
    </w:p>
    <w:p w14:paraId="3EC9EDA3" w14:textId="2D16FD80" w:rsidR="006A4CA6" w:rsidRDefault="006A4CA6" w:rsidP="006A4CA6">
      <w:pPr>
        <w:pStyle w:val="ListParagraph"/>
        <w:numPr>
          <w:ilvl w:val="1"/>
          <w:numId w:val="15"/>
        </w:numPr>
      </w:pPr>
      <w:r>
        <w:t>CancelandStopIntentHndler</w:t>
      </w:r>
    </w:p>
    <w:p w14:paraId="6607F1DD" w14:textId="12FB98A1" w:rsidR="006A4CA6" w:rsidRDefault="006A4CA6" w:rsidP="006A4CA6">
      <w:pPr>
        <w:pStyle w:val="ListParagraph"/>
        <w:numPr>
          <w:ilvl w:val="1"/>
          <w:numId w:val="15"/>
        </w:numPr>
      </w:pPr>
      <w:r>
        <w:t>FallbackIntentHandler</w:t>
      </w:r>
    </w:p>
    <w:p w14:paraId="591B15C7" w14:textId="7B8848F4" w:rsidR="006A4CA6" w:rsidRDefault="006A4CA6" w:rsidP="006A4CA6">
      <w:pPr>
        <w:pStyle w:val="ListParagraph"/>
        <w:numPr>
          <w:ilvl w:val="1"/>
          <w:numId w:val="15"/>
        </w:numPr>
      </w:pPr>
      <w:r>
        <w:t>HelpIntentHandler</w:t>
      </w:r>
    </w:p>
    <w:p w14:paraId="3663A836" w14:textId="286910DB" w:rsidR="006A4CA6" w:rsidRDefault="006A4CA6" w:rsidP="006A4CA6">
      <w:pPr>
        <w:pStyle w:val="ListParagraph"/>
        <w:numPr>
          <w:ilvl w:val="1"/>
          <w:numId w:val="15"/>
        </w:numPr>
      </w:pPr>
      <w:r>
        <w:t>LaunchRequestHandler</w:t>
      </w:r>
    </w:p>
    <w:p w14:paraId="61B85E40" w14:textId="0B21518C" w:rsidR="006A4CA6" w:rsidRDefault="006A4CA6" w:rsidP="006A4CA6">
      <w:pPr>
        <w:pStyle w:val="ListParagraph"/>
        <w:numPr>
          <w:ilvl w:val="1"/>
          <w:numId w:val="15"/>
        </w:numPr>
      </w:pPr>
      <w:r>
        <w:t>LogDrinkIntentHandler</w:t>
      </w:r>
    </w:p>
    <w:p w14:paraId="18421BCA" w14:textId="32A6CCAF" w:rsidR="006A4CA6" w:rsidRDefault="006A4CA6" w:rsidP="006A4CA6">
      <w:pPr>
        <w:pStyle w:val="ListParagraph"/>
        <w:numPr>
          <w:ilvl w:val="1"/>
          <w:numId w:val="15"/>
        </w:numPr>
      </w:pPr>
      <w:r>
        <w:t>LogFoodIntentHandler</w:t>
      </w:r>
    </w:p>
    <w:p w14:paraId="4407364F" w14:textId="689EF87C" w:rsidR="006A4CA6" w:rsidRDefault="006A4CA6" w:rsidP="006A4CA6">
      <w:pPr>
        <w:pStyle w:val="ListParagraph"/>
        <w:numPr>
          <w:ilvl w:val="1"/>
          <w:numId w:val="15"/>
        </w:numPr>
      </w:pPr>
      <w:r>
        <w:t>LogMealIntentHandler</w:t>
      </w:r>
    </w:p>
    <w:p w14:paraId="35AF8E28" w14:textId="497506B0" w:rsidR="006A4CA6" w:rsidRDefault="006A4CA6" w:rsidP="006A4CA6">
      <w:pPr>
        <w:pStyle w:val="ListParagraph"/>
        <w:numPr>
          <w:ilvl w:val="1"/>
          <w:numId w:val="15"/>
        </w:numPr>
      </w:pPr>
      <w:r>
        <w:t>SessionEndedRequestHandler</w:t>
      </w:r>
    </w:p>
    <w:p w14:paraId="38022C3D" w14:textId="77777777" w:rsidR="00E70D51" w:rsidRDefault="00E70D51" w:rsidP="006A4CA6"/>
    <w:p w14:paraId="7E046D5C" w14:textId="5251621E" w:rsidR="002B75C6" w:rsidRDefault="00E70D51" w:rsidP="002A4910">
      <w:r>
        <w:t>The Alexa skill running as a web service dispatches a JSON object to the configured endpoint. The object contains information as to the type of request. For example, to launch the app the user says, “</w:t>
      </w:r>
      <w:r w:rsidRPr="00E70D51">
        <w:rPr>
          <w:i/>
          <w:iCs/>
        </w:rPr>
        <w:t>Open food diary”</w:t>
      </w:r>
      <w:r>
        <w:t>. As ‘food diary’ is the skills invocation name, the request type is set to ‘LaunchRequest’</w:t>
      </w:r>
      <w:r w:rsidR="00B5632F">
        <w:t>. The section containing this information is shown in</w:t>
      </w:r>
      <w:r w:rsidR="00B5632F">
        <w:fldChar w:fldCharType="begin"/>
      </w:r>
      <w:r w:rsidR="00B5632F">
        <w:instrText xml:space="preserve"> REF _Ref16076611 \h </w:instrText>
      </w:r>
      <w:r w:rsidR="00B5632F">
        <w:fldChar w:fldCharType="separate"/>
      </w:r>
      <w:r w:rsidR="00B5632F">
        <w:t xml:space="preserve">Figure </w:t>
      </w:r>
      <w:r w:rsidR="00B5632F">
        <w:rPr>
          <w:noProof/>
        </w:rPr>
        <w:t>14</w:t>
      </w:r>
      <w:r w:rsidR="00B5632F">
        <w:t>: Request Type LaunchRequest</w:t>
      </w:r>
      <w:r w:rsidR="00B5632F">
        <w:fldChar w:fldCharType="end"/>
      </w:r>
      <w:r w:rsidR="00B5632F">
        <w:t>.</w:t>
      </w:r>
      <w:r w:rsidR="00B25D5D">
        <w:t xml:space="preserve"> The servlet uses this information to launch the correct handler, in this case the ‘</w:t>
      </w:r>
      <w:r w:rsidR="00B25D5D" w:rsidRPr="00012308">
        <w:rPr>
          <w:i/>
          <w:iCs/>
        </w:rPr>
        <w:t>LaunchRequestHandler’</w:t>
      </w:r>
      <w:r w:rsidR="00B25D5D">
        <w:t>.</w:t>
      </w:r>
      <w:r w:rsidR="00B5632F">
        <w:t xml:space="preserve"> </w:t>
      </w:r>
      <w:r>
        <w:t xml:space="preserve"> </w:t>
      </w:r>
      <w:r w:rsidR="002B75C6">
        <w:t xml:space="preserve">To configure the servlet to understand that the request is coming from an Alexa skill, ASK SDK provides a </w:t>
      </w:r>
      <w:r w:rsidR="00E872F6">
        <w:rPr>
          <w:noProof/>
        </w:rPr>
        <w:lastRenderedPageBreak/>
        <mc:AlternateContent>
          <mc:Choice Requires="wpg">
            <w:drawing>
              <wp:anchor distT="0" distB="0" distL="114300" distR="114300" simplePos="0" relativeHeight="251685888" behindDoc="0" locked="0" layoutInCell="1" allowOverlap="1" wp14:anchorId="6BAE5381" wp14:editId="24052CE9">
                <wp:simplePos x="0" y="0"/>
                <wp:positionH relativeFrom="column">
                  <wp:posOffset>-321013</wp:posOffset>
                </wp:positionH>
                <wp:positionV relativeFrom="paragraph">
                  <wp:posOffset>189</wp:posOffset>
                </wp:positionV>
                <wp:extent cx="3848100" cy="1823085"/>
                <wp:effectExtent l="0" t="0" r="0" b="5715"/>
                <wp:wrapSquare wrapText="bothSides"/>
                <wp:docPr id="38" name="Group 38"/>
                <wp:cNvGraphicFramePr/>
                <a:graphic xmlns:a="http://schemas.openxmlformats.org/drawingml/2006/main">
                  <a:graphicData uri="http://schemas.microsoft.com/office/word/2010/wordprocessingGroup">
                    <wpg:wgp>
                      <wpg:cNvGrpSpPr/>
                      <wpg:grpSpPr>
                        <a:xfrm>
                          <a:off x="0" y="0"/>
                          <a:ext cx="3848100" cy="1823085"/>
                          <a:chOff x="0" y="0"/>
                          <a:chExt cx="3848100" cy="1823085"/>
                        </a:xfrm>
                      </wpg:grpSpPr>
                      <pic:pic xmlns:pic="http://schemas.openxmlformats.org/drawingml/2006/picture">
                        <pic:nvPicPr>
                          <pic:cNvPr id="36" name="Picture 3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3848100" cy="1498600"/>
                          </a:xfrm>
                          <a:prstGeom prst="rect">
                            <a:avLst/>
                          </a:prstGeom>
                        </pic:spPr>
                      </pic:pic>
                      <wps:wsp>
                        <wps:cNvPr id="37" name="Text Box 37"/>
                        <wps:cNvSpPr txBox="1"/>
                        <wps:spPr>
                          <a:xfrm>
                            <a:off x="0" y="1556385"/>
                            <a:ext cx="3848100" cy="266700"/>
                          </a:xfrm>
                          <a:prstGeom prst="rect">
                            <a:avLst/>
                          </a:prstGeom>
                          <a:solidFill>
                            <a:prstClr val="white"/>
                          </a:solidFill>
                          <a:ln>
                            <a:noFill/>
                          </a:ln>
                        </wps:spPr>
                        <wps:txbx>
                          <w:txbxContent>
                            <w:p w14:paraId="7AE7AA81" w14:textId="72BEBF89" w:rsidR="0033572B" w:rsidRPr="000600D6" w:rsidRDefault="0033572B" w:rsidP="00B5632F">
                              <w:pPr>
                                <w:pStyle w:val="Caption"/>
                              </w:pPr>
                              <w:bookmarkStart w:id="30" w:name="_Ref16076611"/>
                              <w:r>
                                <w:t xml:space="preserve">Figure </w:t>
                              </w:r>
                              <w:r>
                                <w:fldChar w:fldCharType="begin"/>
                              </w:r>
                              <w:r>
                                <w:instrText xml:space="preserve"> SEQ Figure \* ARABIC </w:instrText>
                              </w:r>
                              <w:r>
                                <w:fldChar w:fldCharType="separate"/>
                              </w:r>
                              <w:r w:rsidR="00F51274">
                                <w:rPr>
                                  <w:noProof/>
                                </w:rPr>
                                <w:t>14</w:t>
                              </w:r>
                              <w:r>
                                <w:fldChar w:fldCharType="end"/>
                              </w:r>
                              <w:r>
                                <w:t>: Request Type LaunchRequest</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BAE5381" id="Group 38" o:spid="_x0000_s1059" style="position:absolute;margin-left:-25.3pt;margin-top:0;width:303pt;height:143.55pt;z-index:251685888;mso-height-relative:margin" coordsize="38481,1823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&#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13;&#10;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Pn5//j5+f/4+fn/+Pn5//j5+f/4+fn/+Pn5//j5+f/4&#13;&#10;+fn/+Pn5//j5+f/4+fn/+Pn5//j5+f+gyM7/j77F/zGLmP+OvsX/+Pn5//j5+f/4+fn/v9rd/yeF&#13;&#10;k//19/f/+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0lPsv+WmtH/+Pn5//j5+f/4+fn/+Pn5//j5+f/4+fn/+Pn5//j5&#13;&#10;+f/4+fn/+Pn5//j5+f/4+fn/+Pn5//j5+f/4+fn/+Pn5//j5+f/4+fn/+Pn5//j5+f/4+fn/+Pn5&#13;&#10;//j5+f/4+fn/+Pn5//j5+f/4+fn/+Pn5//j5+f/4+fn/+Pn5//j5+f/4+fn/+Pn5//j5+f/4+fn/&#13;&#10;+Pn5//j5+f+0tbX/FxcX/8fIy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j5+f/4+fn/+Pn5//j5&#13;&#10;+f/4+fn/+Pn5//j5+f/4+fn/+Pn5//j5+f/4+fn/+Pn5//j5+f90sLn/d7K7/73Z3f/2+Pj/+Pn5&#13;&#10;//j5+f/4+fn/2+nr/4e6wv/3+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5qe0//DxeP/+Pn5//j5+f/4+fn/+Pn5&#13;&#10;//j5+f/4+fn/+Pn5//j5+f/4+fn/+Pn5//j5+f/4+fn/+Pn5//j5+f/4+fn/+Pn5//j5+f/4+fn/&#13;&#10;+Pn5//j5+f/4+fn/+Pn5//j5+f/4+fn/+Pn5//j5+f/4+fn/+Pn5//j5+f/4+fn/+Pn5//j5+f/4&#13;&#10;+fn/+Pn5//j5+f/4+fn/+Pn5//j5+f+2t7f/09TU//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K23f+qrtn/+Pn5//j5+f/4+fn/+Pn5//j5+f/4+fn/+Pn5//j5+f/4+fn/+Pn5//j5+f/4+fn/&#13;&#10;+Pn5//j5+f/4+fn/+Pn5//j5+f/4+fn/+Pn5//j5+f/4+fn/+Pn5//j5+f/4+fn/+Pn5//j5+f/4&#13;&#10;+fn/+Pn5//j5+f/4+fn/+Pn5//j5+f/4+fn/+Pn5//j5+f/4+fn/+Pn5//j5+f/q6/P/gYTI/+vs&#13;&#10;8//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09PT//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80jJn/r9DV//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Hi4v82Nzf/fH19//j5+f/4+fn/+Pn5&#13;&#10;//j5+f/4+fn/+Pn5//j5+f/4+fn/+Pn5//j5+f/4+fn/+Pn5//j5+f/4+fn/+Pn5//j5+f/4+fn/&#13;&#10;//////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Qv8b/0OPm//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9jZ2f+jpKT/&#13;&#10;9/j4//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&#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09PT&#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7S1tf8XFxf/x8jI//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a3t//T1NT/+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09PT//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5ycnP9wcHD/jI2N/+bm5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6Slpf9sbGz/IiIi&#13;&#10;/0tLS//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kJGR/yAgI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YGFh/1RUVP/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UlJS/1laWv/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tLW1/xAQEP9gYWH/srOz//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19jY/x8fH/8fHx//g4SE//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XV5e/0NDQ//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V1dX/2BhY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gYKC/zAwMP/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fn9//x8fH//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2pqav8SEhL/AgIC/4eIiP/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9vc3P/Q0dH/6Onp//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wARAQAAAwAAAAEBLwAAAQEA&#13;&#10;AwAAAAEAdgAAAQIAAwAAAAQAAi+gAQMAAwAAAAEAAQAAAQYAAwAAAAEAAgAAAQoAAwAAAAEAAQAA&#13;&#10;AREABAAAAAIAAi+wARIAAwAAAAEAAQAAARUAAwAAAAEABAAAARYAAwAAAAEAbAAAARcABAAAAAIA&#13;&#10;Ai+oARwAAwAAAAEAAQAAASgAAwAAAAEAAgAAAVIAAwAAAAEAAgAAAVMAAwAAAAQAAi+4h2kABAAA&#13;&#10;AAEAAAAIh3MABwAAG4AAAi/AAAAAAAAIAAgACAAIAAH/UAAAL1gAAAAmAAH/d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">
                <v:shape id="Picture 36" o:spid="_x0000_s1060" type="#_x0000_t75" style="position:absolute;width:38481;height:149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">
                  <v:imagedata r:id="rId37" o:title=""/>
                </v:shape>
                <v:shape id="Text Box 37" o:spid="_x0000_s1061" type="#_x0000_t202" style="position:absolute;top:15563;width:3848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" stroked="f">
                  <v:textbox style="mso-fit-shape-to-text:t" inset="0,0,0,0">
                    <w:txbxContent>
                      <w:p w14:paraId="7AE7AA81" w14:textId="72BEBF89" w:rsidR="0033572B" w:rsidRPr="000600D6" w:rsidRDefault="0033572B" w:rsidP="00B5632F">
                        <w:pPr>
                          <w:pStyle w:val="Caption"/>
                        </w:pPr>
                        <w:bookmarkStart w:id="31" w:name="_Ref16076611"/>
                        <w:r>
                          <w:t xml:space="preserve">Figure </w:t>
                        </w:r>
                        <w:r>
                          <w:fldChar w:fldCharType="begin"/>
                        </w:r>
                        <w:r>
                          <w:instrText xml:space="preserve"> SEQ Figure \* ARABIC </w:instrText>
                        </w:r>
                        <w:r>
                          <w:fldChar w:fldCharType="separate"/>
                        </w:r>
                        <w:r w:rsidR="00F51274">
                          <w:rPr>
                            <w:noProof/>
                          </w:rPr>
                          <w:t>14</w:t>
                        </w:r>
                        <w:r>
                          <w:fldChar w:fldCharType="end"/>
                        </w:r>
                        <w:r>
                          <w:t>: Request Type LaunchRequest</w:t>
                        </w:r>
                        <w:bookmarkEnd w:id="31"/>
                      </w:p>
                    </w:txbxContent>
                  </v:textbox>
                </v:shape>
                <w10:wrap type="square"/>
              </v:group>
            </w:pict>
          </mc:Fallback>
        </mc:AlternateContent>
      </w:r>
      <w:r w:rsidR="002B75C6" w:rsidRPr="00CA5B59">
        <w:rPr>
          <w:i/>
          <w:iCs/>
        </w:rPr>
        <w:t>RequestHandler</w:t>
      </w:r>
      <w:r w:rsidR="002B75C6">
        <w:t xml:space="preserve"> class that can be </w:t>
      </w:r>
      <w:r w:rsidR="00CA5B59">
        <w:t>implemented.</w:t>
      </w:r>
      <w:r w:rsidR="003E3FB0">
        <w:t xml:space="preserve"> The </w:t>
      </w:r>
      <w:r w:rsidR="003E3FB0" w:rsidRPr="003E3FB0">
        <w:rPr>
          <w:i/>
          <w:iCs/>
        </w:rPr>
        <w:t>LaunchRequestHandler</w:t>
      </w:r>
      <w:r w:rsidR="003E3FB0">
        <w:t xml:space="preserve"> checks for the correct request type through the HandlerInput. The HandlerInput includes all the information from the JSON object sent by the skill</w:t>
      </w:r>
      <w:r w:rsidR="00A93CED">
        <w:t xml:space="preserve"> and thus the request type may be checked using the following method:</w:t>
      </w:r>
    </w:p>
    <w:p w14:paraId="021506D7" w14:textId="77777777" w:rsidR="00A93CED" w:rsidRPr="00A93CED" w:rsidRDefault="00A93CED" w:rsidP="00A93CED">
      <w:pPr>
        <w:pStyle w:val="HTMLPreformatted"/>
        <w:shd w:val="clear" w:color="auto" w:fill="2B2B2B"/>
        <w:rPr>
          <w:rFonts w:ascii="Menlo" w:hAnsi="Menlo" w:cs="Menlo"/>
          <w:color w:val="A9B7C6"/>
          <w:sz w:val="18"/>
          <w:szCs w:val="18"/>
          <w:lang w:val="en-US"/>
        </w:rPr>
      </w:pPr>
      <w:r w:rsidRPr="00A93CED">
        <w:rPr>
          <w:rFonts w:ascii="Menlo" w:hAnsi="Menlo" w:cs="Menlo"/>
          <w:color w:val="A9B7C6"/>
          <w:sz w:val="18"/>
          <w:szCs w:val="18"/>
          <w:lang w:val="en-US"/>
        </w:rPr>
        <w:t>input.matches(</w:t>
      </w:r>
      <w:r w:rsidRPr="00A93CED">
        <w:rPr>
          <w:rFonts w:ascii="Menlo" w:hAnsi="Menlo" w:cs="Menlo"/>
          <w:i/>
          <w:iCs/>
          <w:color w:val="A9B7C6"/>
          <w:sz w:val="18"/>
          <w:szCs w:val="18"/>
          <w:lang w:val="en-US"/>
        </w:rPr>
        <w:t>requestType</w:t>
      </w:r>
      <w:r w:rsidRPr="00A93CED">
        <w:rPr>
          <w:rFonts w:ascii="Menlo" w:hAnsi="Menlo" w:cs="Menlo"/>
          <w:color w:val="A9B7C6"/>
          <w:sz w:val="18"/>
          <w:szCs w:val="18"/>
          <w:lang w:val="en-US"/>
        </w:rPr>
        <w:t>(LaunchRequest.</w:t>
      </w:r>
      <w:r w:rsidRPr="00A93CED">
        <w:rPr>
          <w:rFonts w:ascii="Menlo" w:hAnsi="Menlo" w:cs="Menlo"/>
          <w:color w:val="CC7832"/>
          <w:sz w:val="18"/>
          <w:szCs w:val="18"/>
          <w:lang w:val="en-US"/>
        </w:rPr>
        <w:t>class</w:t>
      </w:r>
      <w:r w:rsidRPr="00A93CED">
        <w:rPr>
          <w:rFonts w:ascii="Menlo" w:hAnsi="Menlo" w:cs="Menlo"/>
          <w:color w:val="A9B7C6"/>
          <w:sz w:val="18"/>
          <w:szCs w:val="18"/>
          <w:lang w:val="en-US"/>
        </w:rPr>
        <w:t>))</w:t>
      </w:r>
      <w:r w:rsidRPr="00A93CED">
        <w:rPr>
          <w:rFonts w:ascii="Menlo" w:hAnsi="Menlo" w:cs="Menlo"/>
          <w:color w:val="CC7832"/>
          <w:sz w:val="18"/>
          <w:szCs w:val="18"/>
          <w:lang w:val="en-US"/>
        </w:rPr>
        <w:t>;</w:t>
      </w:r>
    </w:p>
    <w:p w14:paraId="09524542" w14:textId="63FFB25D" w:rsidR="00A93CED" w:rsidRDefault="00A93CED" w:rsidP="002A4910"/>
    <w:p w14:paraId="636A84DB" w14:textId="7CD9BC44" w:rsidR="005D45A4" w:rsidRDefault="005D45A4" w:rsidP="002A4910">
      <w:r>
        <w:t xml:space="preserve">It is good practice to return a response to the skill. Returning speech is convenient to notify the user that the skill has been launched and is ready for further action. This may be done through the </w:t>
      </w:r>
      <w:r w:rsidRPr="00C56945">
        <w:rPr>
          <w:i/>
          <w:iCs/>
        </w:rPr>
        <w:t>respon</w:t>
      </w:r>
      <w:r w:rsidR="00C56945" w:rsidRPr="00C56945">
        <w:rPr>
          <w:i/>
          <w:iCs/>
        </w:rPr>
        <w:t>s</w:t>
      </w:r>
      <w:r w:rsidRPr="00C56945">
        <w:rPr>
          <w:i/>
          <w:iCs/>
        </w:rPr>
        <w:t>eBuilder</w:t>
      </w:r>
      <w:r>
        <w:t xml:space="preserve"> provided by ASK SDK. </w:t>
      </w:r>
      <w:r w:rsidR="00922671">
        <w:t>The launch request response is shown below:</w:t>
      </w:r>
    </w:p>
    <w:p w14:paraId="183C3452" w14:textId="48187B08" w:rsidR="00922671" w:rsidRDefault="00922671" w:rsidP="00922671">
      <w:pPr>
        <w:pStyle w:val="HTMLPreformatted"/>
        <w:shd w:val="clear" w:color="auto" w:fill="2B2B2B"/>
        <w:rPr>
          <w:rFonts w:ascii="Menlo" w:hAnsi="Menlo" w:cs="Menlo"/>
          <w:color w:val="A9B7C6"/>
          <w:sz w:val="18"/>
          <w:szCs w:val="18"/>
          <w:lang w:val="en-US"/>
        </w:rPr>
      </w:pPr>
      <w:r w:rsidRPr="00922671">
        <w:rPr>
          <w:rFonts w:ascii="Menlo" w:hAnsi="Menlo" w:cs="Menlo"/>
          <w:color w:val="A9B7C6"/>
          <w:sz w:val="18"/>
          <w:szCs w:val="18"/>
          <w:lang w:val="en-US"/>
        </w:rPr>
        <w:t xml:space="preserve">String speechText = </w:t>
      </w:r>
      <w:r w:rsidRPr="00922671">
        <w:rPr>
          <w:rFonts w:ascii="Menlo" w:hAnsi="Menlo" w:cs="Menlo"/>
          <w:color w:val="6A8759"/>
          <w:sz w:val="18"/>
          <w:szCs w:val="18"/>
          <w:lang w:val="en-US"/>
        </w:rPr>
        <w:t>"Welcome to your Food Diary. Use me to log food!"</w:t>
      </w:r>
      <w:r w:rsidRPr="00922671">
        <w:rPr>
          <w:rFonts w:ascii="Menlo" w:hAnsi="Menlo" w:cs="Menlo"/>
          <w:color w:val="CC7832"/>
          <w:sz w:val="18"/>
          <w:szCs w:val="18"/>
          <w:lang w:val="en-US"/>
        </w:rPr>
        <w:t>;</w:t>
      </w:r>
      <w:r w:rsidRPr="00922671">
        <w:rPr>
          <w:rFonts w:ascii="Menlo" w:hAnsi="Menlo" w:cs="Menlo"/>
          <w:color w:val="CC7832"/>
          <w:sz w:val="18"/>
          <w:szCs w:val="18"/>
          <w:lang w:val="en-US"/>
        </w:rPr>
        <w:br/>
      </w:r>
      <w:r w:rsidRPr="00922671">
        <w:rPr>
          <w:rFonts w:ascii="Menlo" w:hAnsi="Menlo" w:cs="Menlo"/>
          <w:color w:val="CC7832"/>
          <w:sz w:val="18"/>
          <w:szCs w:val="18"/>
          <w:lang w:val="en-US"/>
        </w:rPr>
        <w:br/>
        <w:t xml:space="preserve">return </w:t>
      </w:r>
      <w:r w:rsidRPr="00922671">
        <w:rPr>
          <w:rFonts w:ascii="Menlo" w:hAnsi="Menlo" w:cs="Menlo"/>
          <w:color w:val="A9B7C6"/>
          <w:sz w:val="18"/>
          <w:szCs w:val="18"/>
          <w:lang w:val="en-US"/>
        </w:rPr>
        <w:t>input.getResponseBuilder()</w:t>
      </w:r>
      <w:r w:rsidRPr="00922671">
        <w:rPr>
          <w:rFonts w:ascii="Menlo" w:hAnsi="Menlo" w:cs="Menlo"/>
          <w:color w:val="A9B7C6"/>
          <w:sz w:val="18"/>
          <w:szCs w:val="18"/>
          <w:lang w:val="en-US"/>
        </w:rPr>
        <w:br/>
        <w:t xml:space="preserve">        .withSpeech(speechText)</w:t>
      </w:r>
    </w:p>
    <w:p w14:paraId="6E34C555" w14:textId="240604B6" w:rsidR="00922671" w:rsidRPr="00922671" w:rsidRDefault="00922671" w:rsidP="00922671">
      <w:pPr>
        <w:pStyle w:val="HTMLPreformatted"/>
        <w:shd w:val="clear" w:color="auto" w:fill="2B2B2B"/>
        <w:rPr>
          <w:rFonts w:ascii="Menlo" w:hAnsi="Menlo" w:cs="Menlo"/>
          <w:color w:val="A9B7C6"/>
          <w:sz w:val="18"/>
          <w:szCs w:val="18"/>
          <w:lang w:val="en-US"/>
        </w:rPr>
      </w:pPr>
      <w:r>
        <w:rPr>
          <w:rFonts w:ascii="Menlo" w:hAnsi="Menlo" w:cs="Menlo"/>
          <w:color w:val="A9B7C6"/>
          <w:sz w:val="18"/>
          <w:szCs w:val="18"/>
          <w:lang w:val="en-US"/>
        </w:rPr>
        <w:t xml:space="preserve">        .build();</w:t>
      </w:r>
    </w:p>
    <w:p w14:paraId="2234C9D7" w14:textId="0751B7F5" w:rsidR="00A93CED" w:rsidRDefault="00492599" w:rsidP="002A4910">
      <w:r>
        <w:rPr>
          <w:i/>
          <w:iCs/>
          <w:noProof/>
        </w:rPr>
        <mc:AlternateContent>
          <mc:Choice Requires="wpg">
            <w:drawing>
              <wp:anchor distT="0" distB="0" distL="114300" distR="114300" simplePos="0" relativeHeight="251694080" behindDoc="0" locked="0" layoutInCell="1" allowOverlap="1" wp14:anchorId="060F68FF" wp14:editId="7598ABA7">
                <wp:simplePos x="0" y="0"/>
                <wp:positionH relativeFrom="column">
                  <wp:posOffset>3929974</wp:posOffset>
                </wp:positionH>
                <wp:positionV relativeFrom="paragraph">
                  <wp:posOffset>1615278</wp:posOffset>
                </wp:positionV>
                <wp:extent cx="2201545" cy="3642198"/>
                <wp:effectExtent l="0" t="0" r="0" b="3175"/>
                <wp:wrapSquare wrapText="bothSides"/>
                <wp:docPr id="44" name="Group 44"/>
                <wp:cNvGraphicFramePr/>
                <a:graphic xmlns:a="http://schemas.openxmlformats.org/drawingml/2006/main">
                  <a:graphicData uri="http://schemas.microsoft.com/office/word/2010/wordprocessingGroup">
                    <wpg:wgp>
                      <wpg:cNvGrpSpPr/>
                      <wpg:grpSpPr>
                        <a:xfrm>
                          <a:off x="0" y="0"/>
                          <a:ext cx="2201545" cy="3642198"/>
                          <a:chOff x="0" y="0"/>
                          <a:chExt cx="2201545" cy="3642198"/>
                        </a:xfrm>
                      </wpg:grpSpPr>
                      <pic:pic xmlns:pic="http://schemas.openxmlformats.org/drawingml/2006/picture">
                        <pic:nvPicPr>
                          <pic:cNvPr id="42" name="Picture 42" descr="A screenshot of a cell phone&#10;&#10;Description automatically generated"/>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2201545" cy="3394710"/>
                          </a:xfrm>
                          <a:prstGeom prst="rect">
                            <a:avLst/>
                          </a:prstGeom>
                        </pic:spPr>
                      </pic:pic>
                      <wps:wsp>
                        <wps:cNvPr id="43" name="Text Box 43"/>
                        <wps:cNvSpPr txBox="1"/>
                        <wps:spPr>
                          <a:xfrm>
                            <a:off x="0" y="3375498"/>
                            <a:ext cx="2201545" cy="266700"/>
                          </a:xfrm>
                          <a:prstGeom prst="rect">
                            <a:avLst/>
                          </a:prstGeom>
                          <a:solidFill>
                            <a:prstClr val="white"/>
                          </a:solidFill>
                          <a:ln>
                            <a:noFill/>
                          </a:ln>
                        </wps:spPr>
                        <wps:txbx>
                          <w:txbxContent>
                            <w:p w14:paraId="2A8795F1" w14:textId="534DF4AD" w:rsidR="0033572B" w:rsidRPr="00CC53A3" w:rsidRDefault="0033572B" w:rsidP="00492599">
                              <w:pPr>
                                <w:pStyle w:val="Caption"/>
                              </w:pPr>
                              <w:bookmarkStart w:id="32" w:name="_Ref16079898"/>
                              <w:r>
                                <w:t xml:space="preserve">Figure </w:t>
                              </w:r>
                              <w:r>
                                <w:fldChar w:fldCharType="begin"/>
                              </w:r>
                              <w:r>
                                <w:instrText xml:space="preserve"> SEQ Figure \* ARABIC </w:instrText>
                              </w:r>
                              <w:r>
                                <w:fldChar w:fldCharType="separate"/>
                              </w:r>
                              <w:r w:rsidR="00F51274">
                                <w:rPr>
                                  <w:noProof/>
                                </w:rPr>
                                <w:t>15</w:t>
                              </w:r>
                              <w:r>
                                <w:fldChar w:fldCharType="end"/>
                              </w:r>
                              <w:r>
                                <w:t>: Log Drink</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0F68FF" id="Group 44" o:spid="_x0000_s1062" style="position:absolute;margin-left:309.45pt;margin-top:127.2pt;width:173.35pt;height:286.8pt;z-index:251694080" coordsize="22015,3642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sbT/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3fYP/////////////////////////////////////////////////////////&#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mqq7//f39////////////////////&#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ZGpx/5KWm//4+Pj/////////&#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2Rqcf9kanH/goeM/+/v&#13;&#10;8P//////////////////////////////////////////////////////////////////////////&#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9kanH/ZGpx/2Rq&#13;&#10;cf90eoD/4eLk////////////////////////////////////////////////////////////////&#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13;&#10;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13;&#10;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13;&#10;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13;&#10;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13;&#10;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tsb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4ebm/8XOz/+surv/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&#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&#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surv/xc7P/+Hm5v/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6aqrv/9&#13;&#10;/f3/////////////////////////////////////////////////////////////////////////&#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9k&#13;&#10;anH/kpab//j4+P//////////////////////////////////////////////////////////////&#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13;&#10;////ZGpx/2Rqcf+Ch4z/7+/w////////////////////////////////////////////////////&#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2Rqcf9kanH/ZGpx/3R6gP/h4uT/////////////////////////////////////////&#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9kanH/ZGpx/2Rqcf9kanH/a3F4/9HT1f//////////////////////////////&#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ZGpx/2Rqcf9kanH/ZGpx/2Rqcf9mbHP/vb/C////////////////////&#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13;&#10;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13;&#10;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13;&#10;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7+//h5ub/xc7P/6y6u/+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&#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d3yD////////////&#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13;&#10;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pqqu//39/f//////////////////////////////////////////////////&#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2Rqcf+Slpv/+Pj4////////////////////////////////////////&#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9kanH/ZGpx/4KHjP/v7/D/////////////////////////////&#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ZGpx/2Rqcf9kanH/dHqA/+Hi5P//////////////////&#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&#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13;&#10;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v7&#13;&#10;/+Hm5v/Fzs//rLq7/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y6u//Fzs//&#13;&#10;4eb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&#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13;&#10;////////////////////////////////////////////////////////////////////////////&#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13;&#10;////////////////////////////////////////////////////////////////////////////&#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mqq7//f39////////////////////////////&#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ZGpx/5KWm//4+Pj/////////////////&#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2Rqcf9kanH/goeM/+/v8P//////&#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&#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13;&#10;////////////////////////////////////////////////////////////////////////////&#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13;&#10;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eNTs/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3jU7P//////////////////////////&#13;&#10;////////////////////////////////////////////////////////////////////////////&#13;&#10;////////////////0/f+/4Lp/P9v5vz/b+b8/2/m/P9v5vz/b+b8/2/m/P9v5vz/b+b8/4Lp/P/T&#13;&#10;9/7/////////////////////////////////////////////////////////////////////////&#13;&#10;/////////////////////////////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ft9//////////////////////&#13;&#10;////////////////////////////////////////////////////////////////////////////&#13;&#10;///////////+////rPH9/2/m/P9v5vz/b+b8/2/m/P9v5vz/b+b8/2/m/P9v5vz/b+b8/2/m/P9v&#13;&#10;5vz/b+b8/6zx/f/+////////////////////////////////////////////////////////////&#13;&#10;//////////////////////////////////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svL9/2/m/P9v5vz/b+b8/33o/P+28v3/1fj+//H9///y/f//1Pf+/7Ty/f98&#13;&#10;6Pz/b+b8/2/m/P9v5vz/svL9////////////////////////////////////////////////////&#13;&#10;////////////////////////////////////////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13;&#10;////////////////////////////////////////////////////////////////////////////&#13;&#10;////////////////1vj+/3Dm/P9v5vz/b+b8/53u/f/3/v//////////////////////////////&#13;&#10;////9f3//5zu/f9v5vz/b+b8/3Dm/P/W+P7/////////////////////////////////////////&#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P7//4Lp/P9v5vz/b+b8/53u/f/+////////////////////////////////&#13;&#10;///////////////+////nO79/2/m/P9v5vz/gun8//z+////////////////////////////////&#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8r2/v9v5vz/b+b8/3vo/P/1/f//////////////////////////////&#13;&#10;//////////////////////////X9//976Pz/b+b8/2/m/P/K9v7/////////////////////////&#13;&#10;///////////////////////////////////////////////////8/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Z7f3/b+b8/2/m/P+88/7/////////////////////////////&#13;&#10;////////////////////////////////////uvP+/2/m/P9v5vz/me39////////////////////&#13;&#10;///////////////////////////////////////////////////z+/3/TMXm/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e+j8/2/m/P9v5vz/6vv/////////////////////////&#13;&#10;/////////////////////////////////////////+n7//9v5vz/b+b8/3vo/P//////////////&#13;&#10;///////////////////////////////////////////////////k9vv/Mb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3Dm/P9v5vz/b+b8//3/////////////////////&#13;&#10;///////////////////////////////////////////////8////b+b8/2/m/P9w5vz/////////&#13;&#10;///////////////////////////////////////////////////O7/j/G7bf/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9x5vz/b+b8/2/m/P/7/v//////////////&#13;&#10;/////////////////////////////////////////////////////P7//2/m/P9v5vz/cOb8////&#13;&#10;//////////////////////////////////////////////////+z5/T/DLHd/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13;&#10;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&#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EbLd/0rF5f9Pxub/B6/c/wCt2/8Ardv/B6/c/zvA4/9byuj/FLPe/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13;&#10;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&#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y274f//////8fr9///////f9fr/G7bf/wCt2/+t5fP/+/7+//T7/f/6/f7/gNbt&#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13;&#10;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&#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Hrff/1bJ5/88wOP/Aa3b/wCt2/8Ardv/B6/c/zvA4/9byuj/FLPe&#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13;&#10;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13;&#10;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13;&#10;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13;&#10;////////////////////////////////////////////////////////////////////////////&#13;&#10;////////////////////////////////////////////////////////////////////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y274f//////8fr9///////f9fr/G7bf/wCt2//t+fz/9fz+//r9/v/w&#13;&#10;+v3/S8Xm/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Hrff/1bJ5/88wOP/Aa3b/wCt2/8Ardv/EbLd/0rF5f9P&#13;&#10;xub/B6/c/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13;&#10;////////////////////////////////////////////////////////////////////////////&#13;&#10;////////////////////////////////////////////////////////////////////////////&#13;&#10;////////////////////////////////////////////////////////////////////////////&#13;&#10;//////////////////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13;&#10;////////////////////////////////////////////////////////////////////////////&#13;&#10;//////////////////////////////////8ft9//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13;&#10;////////////////////////////////////////////////////////////////////////////&#13;&#10;////////////////////////////////////////////////////////////////////////////&#13;&#10;////////////////////////////////////////////////////////////////////////////&#13;&#10;////////////////////////////////////////eNTs/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3jU7P//////////&#13;&#10;////////////////////////////////////////////////////////////////////////////&#13;&#10;////////////////////////////////////////////////////////////////////////////&#13;&#10;////////////////////////////////////////////////////////////////////////////&#13;&#10;//////////////////////////////////////////////////8+weT/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z7B5P//////////&#13;&#10;////////////////////////////////////////////////////////////////////////////&#13;&#10;////////////////////////////////////////////////////////////////////////////&#13;&#10;////////////////////////////////////////////////////////////////////////////&#13;&#10;/////////////////////////////////////////////////////////////3jU7P8ft9//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3jU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">
                <v:shape id="Picture 42" o:spid="_x0000_s1063" type="#_x0000_t75" alt="A screenshot of a cell phone&#10;&#10;Description automatically generated" style="position:absolute;width:22015;height:339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">
                  <v:imagedata r:id="rId39" o:title="A screenshot of a cell phone&#10;&#10;Description automatically generated"/>
                </v:shape>
                <v:shape id="Text Box 43" o:spid="_x0000_s1064" type="#_x0000_t202" style="position:absolute;top:33754;width:2201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" stroked="f">
                  <v:textbox style="mso-fit-shape-to-text:t" inset="0,0,0,0">
                    <w:txbxContent>
                      <w:p w14:paraId="2A8795F1" w14:textId="534DF4AD" w:rsidR="0033572B" w:rsidRPr="00CC53A3" w:rsidRDefault="0033572B" w:rsidP="00492599">
                        <w:pPr>
                          <w:pStyle w:val="Caption"/>
                        </w:pPr>
                        <w:bookmarkStart w:id="33" w:name="_Ref16079898"/>
                        <w:r>
                          <w:t xml:space="preserve">Figure </w:t>
                        </w:r>
                        <w:r>
                          <w:fldChar w:fldCharType="begin"/>
                        </w:r>
                        <w:r>
                          <w:instrText xml:space="preserve"> SEQ Figure \* ARABIC </w:instrText>
                        </w:r>
                        <w:r>
                          <w:fldChar w:fldCharType="separate"/>
                        </w:r>
                        <w:r w:rsidR="00F51274">
                          <w:rPr>
                            <w:noProof/>
                          </w:rPr>
                          <w:t>15</w:t>
                        </w:r>
                        <w:r>
                          <w:fldChar w:fldCharType="end"/>
                        </w:r>
                        <w:r>
                          <w:t>: Log Drink</w:t>
                        </w:r>
                        <w:bookmarkEnd w:id="33"/>
                      </w:p>
                    </w:txbxContent>
                  </v:textbox>
                </v:shape>
                <w10:wrap type="square"/>
              </v:group>
            </w:pict>
          </mc:Fallback>
        </mc:AlternateContent>
      </w:r>
      <w:r w:rsidR="0098037F">
        <w:rPr>
          <w:i/>
          <w:iCs/>
          <w:noProof/>
        </w:rPr>
        <mc:AlternateContent>
          <mc:Choice Requires="wpg">
            <w:drawing>
              <wp:anchor distT="0" distB="0" distL="114300" distR="114300" simplePos="0" relativeHeight="251689984" behindDoc="0" locked="0" layoutInCell="1" allowOverlap="1" wp14:anchorId="193E495F" wp14:editId="7CFE0AAB">
                <wp:simplePos x="0" y="0"/>
                <wp:positionH relativeFrom="column">
                  <wp:posOffset>0</wp:posOffset>
                </wp:positionH>
                <wp:positionV relativeFrom="paragraph">
                  <wp:posOffset>581282</wp:posOffset>
                </wp:positionV>
                <wp:extent cx="3987800" cy="1803400"/>
                <wp:effectExtent l="0" t="0" r="0" b="0"/>
                <wp:wrapSquare wrapText="bothSides"/>
                <wp:docPr id="41" name="Group 41"/>
                <wp:cNvGraphicFramePr/>
                <a:graphic xmlns:a="http://schemas.openxmlformats.org/drawingml/2006/main">
                  <a:graphicData uri="http://schemas.microsoft.com/office/word/2010/wordprocessingGroup">
                    <wpg:wgp>
                      <wpg:cNvGrpSpPr/>
                      <wpg:grpSpPr>
                        <a:xfrm>
                          <a:off x="0" y="0"/>
                          <a:ext cx="3987800" cy="1803400"/>
                          <a:chOff x="0" y="0"/>
                          <a:chExt cx="3987800" cy="1803400"/>
                        </a:xfrm>
                      </wpg:grpSpPr>
                      <pic:pic xmlns:pic="http://schemas.openxmlformats.org/drawingml/2006/picture">
                        <pic:nvPicPr>
                          <pic:cNvPr id="39" name="Picture 39" descr="A screenshot of a cell phone&#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3987800" cy="1477645"/>
                          </a:xfrm>
                          <a:prstGeom prst="rect">
                            <a:avLst/>
                          </a:prstGeom>
                        </pic:spPr>
                      </pic:pic>
                      <wps:wsp>
                        <wps:cNvPr id="40" name="Text Box 40"/>
                        <wps:cNvSpPr txBox="1"/>
                        <wps:spPr>
                          <a:xfrm>
                            <a:off x="0" y="1536700"/>
                            <a:ext cx="3987800" cy="266700"/>
                          </a:xfrm>
                          <a:prstGeom prst="rect">
                            <a:avLst/>
                          </a:prstGeom>
                          <a:solidFill>
                            <a:prstClr val="white"/>
                          </a:solidFill>
                          <a:ln>
                            <a:noFill/>
                          </a:ln>
                        </wps:spPr>
                        <wps:txbx>
                          <w:txbxContent>
                            <w:p w14:paraId="5B9F6C76" w14:textId="26E331C7" w:rsidR="0033572B" w:rsidRPr="002504A2" w:rsidRDefault="0033572B" w:rsidP="00474771">
                              <w:pPr>
                                <w:pStyle w:val="Caption"/>
                              </w:pPr>
                              <w:bookmarkStart w:id="34" w:name="_Ref16078061"/>
                              <w:r>
                                <w:t xml:space="preserve">Figure </w:t>
                              </w:r>
                              <w:r>
                                <w:fldChar w:fldCharType="begin"/>
                              </w:r>
                              <w:r>
                                <w:instrText xml:space="preserve"> SEQ Figure \* ARABIC </w:instrText>
                              </w:r>
                              <w:r>
                                <w:fldChar w:fldCharType="separate"/>
                              </w:r>
                              <w:r w:rsidR="00F51274">
                                <w:rPr>
                                  <w:noProof/>
                                </w:rPr>
                                <w:t>16</w:t>
                              </w:r>
                              <w:r>
                                <w:fldChar w:fldCharType="end"/>
                              </w:r>
                              <w:r>
                                <w:t>: Launch Request Response</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3E495F" id="Group 41" o:spid="_x0000_s1065" style="position:absolute;margin-left:0;margin-top:45.75pt;width:314pt;height:142pt;z-index:251689984" coordsize="39878,1803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i6vv+DiI3/Z2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210/4OIjf+4ur7/////////////////&#13;&#10;////////////////////////////////////////////////////////////////////////////&#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13;&#10;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dtdP//////////////////////////////////////////////////////////&#13;&#10;////////////////////////////////////////////////////////////////////////////&#13;&#10;////////////////////////////////////////////////////////////////////////////&#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13;&#10;////////////////////////////////////////////////////////////////////////////&#13;&#10;////////////////////////////////////////////////////////////////////////////&#13;&#10;////////////////////////////////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oqaq//v7/P//&#13;&#10;////////////////////////////////////////////////////////////////////////////&#13;&#10;////////////////////////////////////////////////////////////////////////////&#13;&#10;////////////////////////////////////////////////////////////////////////////&#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&#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aG50/8HDxv//////////////////////////////////////////////////////////////////&#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oqaq//v7/P//////&#13;&#10;////////////////////////////////////////////////////////////////////////////&#13;&#10;////////////////////////////////////////////////////////////////////////////&#13;&#10;////////////////////////////////////////////////////////////////////////////&#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Hi5H/7/Dx////////////////////////////&#13;&#10;////////////////////////////////////////////////////////////////////////////&#13;&#10;////////////////////////////////////////////////////////////////////////////&#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3N5f//c3t//////////////////////////////////////////////////&#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&#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&#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&#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&#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la3L/aG51/2Rqcf9kanH/ZGpx/2Rqcf9kanH/ZGpx/2Rqcf9kanH/ZGpx/2Rqcf9k&#13;&#10;anH/ZGpx/2Rqcf9kanH/ZGpx/2Rqcf9kanH/////////////////////////////////////////&#13;&#10;////////////////////////////////////////////////////////////////////////////&#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13;&#10;////////////////////////////////////////////////////////////////////////////&#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13;&#10;////////////////////////////////////////////////////////////////////////////&#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13;&#10;////////////////////////////////////////////////////////////////////////////&#13;&#10;////////////////////////////////////////////////////////////////////////////&#13;&#10;////////////////////////////////////////////////////////////////////////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13;&#10;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&#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13;&#10;////////////////////////////////////////////////////////////////////////////&#13;&#10;////////////////////////////////////////////////////////////////////////////&#13;&#10;//////////////////9nbXT/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210&#13;&#10;////////////////////////////////////////////////////////////////////////////&#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210/4OIjf+4&#13;&#10;u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tnu/zO94v8Gr9z/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M73i////////////////////////////////////////////////////////////////////&#13;&#10;////////////////////////////////////////////////////////////////////////////&#13;&#10;///////////////////////r+///uPP+/4zr/f9w5vz/b+b8/2/m/P9v5vz/b+b8/3Dm/P+M6/3/&#13;&#10;uPP+/+v7////////////////////////////////////////////////////////////////////&#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P9//+q8P3/ceb8&#13;&#10;/2/m/P9v5vz/b+b8/2/m/P9v5vz/b+b8/2/m/P9v5vz/b+b8/2/m/P9x5vz/qvD9//P9////////&#13;&#10;////////////////////////////////////////////////////////////////////////////&#13;&#10;/////////////////////////////////////////zO94v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13;&#10;////////////////////////////////////////////////////////////////////////////&#13;&#10;/////////////////////////////////////////9/6/v9z5/z/b+b8/2/m/P9v5vz/b+b8/4fq&#13;&#10;/f/N9v7/+/7////////////////////////5/v//y/b+/4bq/P9v5vz/b+b8/2/m/P9v5vz/c+f8&#13;&#10;/9/6/v//////////////////////////////////////////////////////////////////////&#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f+//+B6fz/b+b8/2/m/P9v5vz/ceb8/7jz/v/9////////////////////////////&#13;&#10;///////////////////9////tvL9/3Hm/P9v5vz/b+b8/2/m/P+B6fz/9/7/////////////////&#13;&#10;////////////////////////////////////////////////////////////////////////////&#13;&#10;//////////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r8P3/b+b8/2/m/P9v&#13;&#10;5vz/cOb8/9D3/v//////////////////////////////////////////////////////////////&#13;&#10;///P9/7/cOb8/2/m/P9v5vz/b+b8/6vw/f//////////////////////////////////////////&#13;&#10;////////////////////////////////////////////////////////////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r/P//ceb8/2/m/P9v5vz/b+b8/7Ty/f//////////////////&#13;&#10;/////////////////////////////////////////////////////////7Py/f9v5vz/b+b8/2/m&#13;&#10;/P9x5vz/6/z/////////////////////////////////////////////////////////////////&#13;&#10;////////////////////////////+f3+/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rvH9/2/m/P9v5vz/b+b8/4bq/P/8////////////////////////////////////////////////&#13;&#10;///////////////////////////////8/v//hOr8/2/m/P9v5vz/b+b8/67x/f//////////////&#13;&#10;////////////////////////////////////////////////////////////////////////5vf7&#13;&#10;/zm/4/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13;&#10;/////////////////////////////////////////////v///33o/P9v5vz/b+b8/2/m/P/N9v7/&#13;&#10;////////////////////////////////////////////////////////////////////////////&#13;&#10;/////////8v2/v9v5vz/b+b8/2/m/P996Pz//v//////////////////////////////////////&#13;&#10;////////////////////////////////////////xu33/xq13/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r7//9v5vz/b+b8/2/m/P925/z/+/7/////////////////////////////&#13;&#10;///////////////////////////////////////////////////////////6/v//def8/2/m/P9v&#13;&#10;5vz/b+b8/+r7////////////////////////////////////////////////////////////////&#13;&#10;////////md7x/wav3P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V+P7/b+b8&#13;&#10;/2/m/P9v5vz/kuz9////////////////////////////////////////////////////////////&#13;&#10;/////////////////////////////////////5Hs/f9v5vz/b+b8/2/m/P/V+P7/////////////&#13;&#10;///////////////////////////////////////////////5/f7/Zs7p/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13;&#10;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13;&#10;////////////////////////////////////////////////////////////////////////////&#13;&#10;/////////////9D3/v9v5vz/b+b8/2/m/P+d7v3/////////////////////////////////////&#13;&#10;////////////////////////////////////////////////////////////nO79/2/m/P9v5vz/&#13;&#10;b+b8/873/v/////////////////////////////////////////////////G7ff/GrXf/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&#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13;&#10;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2XN6f+h4fL//v///9Tx+f8Drt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Ou2/+R3O//xu33////&#13;&#10;//+D1+3/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h4fL/////&#13;&#10;/9by+f83v+P/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Fr9z/8fr9//v+/v+15/X/CLDc/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&#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iw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Gt2/8H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13;&#10;////////////////////////////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13;&#10;////////////////////////AK3b/wCt2/8Ardv/AK3b/wCt2/8Ardv/AK3b/wCt2/8Ardv/AK3b&#13;&#10;/wCt2/8Ardv/AK3b/wCt2/8Rst3/nuDx//D6/f/p+Pz/Vsnn/wCt2/8Ardv/AK3b/wCt2/8Ardv/&#13;&#10;AK3b/wCt2/8Ardv/AK3b/wCt2/8Ardv/AK3b/wCt2/8Ardv/AK3b/wCt2/8Ardv/AK3b/wCt2/8A&#13;&#10;rdv/Ba/c/7no9f+g4PL/AK3b/xu23/9Oxub/F7Te/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13;&#10;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13;&#10;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13;&#10;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13;&#10;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13;&#10;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13;&#10;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13;&#10;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13;&#10;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13;&#10;////////////AK3b/wCt2/8Ardv/AK3b/wCt2/8Ardv/AK3b/wCt2/8Ardv/AK3b/wCt2/8Ardv/&#13;&#10;AK3b/wCt2/+n4/P//////yy74f8Ardv/GLXe//T7/f//////vOn2/7bo9f/8/v///f7//y274f8A&#13;&#10;rdv/t+j1///////b8/r/peLy/+z5/P//////gNbt/wCt2/+76fX//////+X3+/+f4PH/5ff7////&#13;&#10;///H7ff/AK3b/4rZ7v//////fNXt/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13;&#10;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13;&#10;//////////////////////////////////8Ardv/AK3b/wCt2/8Ardv/AK3b/wCt2/8Ardv/AK3b&#13;&#10;/wCt2/8Ardv/AK3b/wCt2/8Ardv/AK3b/wCt2/8Ardv/AK3b/wCt2/8Ardv/AK3b/wKu2/8mueD/&#13;&#10;Krvh/wWv3P8Ardv/AK3b/wCt2/8Ardv/AK3b/xe03v8su+H/DrHd/wCt2/8Ardv/AK3b/wCt2/8A&#13;&#10;rdv/FLPe/xe03v8Ardv/AK3b/wCt2/8Ardv/AK3b/xGy3f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13;&#10;////////////////////////////////////////////////////////////////////////////&#13;&#10;////////////////////////////////////////////////////////////////////////////&#13;&#10;//////////////////////////////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13;&#10;////////////////////////////////////////////////////////////////////////////&#13;&#10;////////////////////////////////////////////////////////////////////////////&#13;&#10;//////////////////////////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13;&#10;//////////////////////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13;&#10;////////////////////////////////////////////////////////////////////////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13;&#10;/////////////////////////////////////////////wav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13;&#10;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zO94v//////////////////////////////////////////////////////////////&#13;&#10;////////////////////////////////////////////////////////////////////////////&#13;&#10;////////////////////////////////////////////////////////////////////////////&#13;&#10;////////////////////////////////////////////////////////////////////////////&#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13;&#10;////////////////////////////////////////////////////////////////////////////&#13;&#10;////////////////////////////////////////////////////////////////////////////&#13;&#10;//////////////////////////////////////////////8zveL/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Bq/c/zO94v+K2e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cXsUEOMAAAAMAQAADwAAAGRycy9kb3ducmV2&#13;&#10;LnhtbEyPT2vCQBDF74V+h2UKvdVNlFiNmYjYPycpVAvF25odk2B2N2TXJH77Tk/tZWDm8d68X7Ye&#13;&#10;TSN66nztLEI8iUCQLZyubYnwdXh7WoDwQVmtGmcJ4UYe1vn9XaZS7Qb7Sf0+lIJDrE8VQhVCm0rp&#13;&#10;i4qM8hPXkmXt7DqjAq9dKXWnBg43jZxG0VwaVVv+UKmWthUVl/3VILwPatjM4td+dzlvb8dD8vG9&#13;&#10;iwnx8WF8WfHYrEAEGsOfA34ZuD/kXOzkrlZ70SAwTUBYxgkIVufTBR9OCLPnJAGZZ/I/RP4D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">
                <v:shape id="Picture 39" o:spid="_x0000_s1066" type="#_x0000_t75" alt="A screenshot of a cell phone&#10;&#10;Description automatically generated" style="position:absolute;width:39878;height:147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">
                  <v:imagedata r:id="rId41" o:title="A screenshot of a cell phone&#10;&#10;Description automatically generated"/>
                </v:shape>
                <v:shape id="Text Box 40" o:spid="_x0000_s1067" type="#_x0000_t202" style="position:absolute;top:15367;width:3987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" stroked="f">
                  <v:textbox style="mso-fit-shape-to-text:t" inset="0,0,0,0">
                    <w:txbxContent>
                      <w:p w14:paraId="5B9F6C76" w14:textId="26E331C7" w:rsidR="0033572B" w:rsidRPr="002504A2" w:rsidRDefault="0033572B" w:rsidP="00474771">
                        <w:pPr>
                          <w:pStyle w:val="Caption"/>
                        </w:pPr>
                        <w:bookmarkStart w:id="35" w:name="_Ref16078061"/>
                        <w:r>
                          <w:t xml:space="preserve">Figure </w:t>
                        </w:r>
                        <w:r>
                          <w:fldChar w:fldCharType="begin"/>
                        </w:r>
                        <w:r>
                          <w:instrText xml:space="preserve"> SEQ Figure \* ARABIC </w:instrText>
                        </w:r>
                        <w:r>
                          <w:fldChar w:fldCharType="separate"/>
                        </w:r>
                        <w:r w:rsidR="00F51274">
                          <w:rPr>
                            <w:noProof/>
                          </w:rPr>
                          <w:t>16</w:t>
                        </w:r>
                        <w:r>
                          <w:fldChar w:fldCharType="end"/>
                        </w:r>
                        <w:r>
                          <w:t>: Launch Request Response</w:t>
                        </w:r>
                        <w:bookmarkEnd w:id="35"/>
                      </w:p>
                    </w:txbxContent>
                  </v:textbox>
                </v:shape>
                <w10:wrap type="square"/>
              </v:group>
            </w:pict>
          </mc:Fallback>
        </mc:AlternateContent>
      </w:r>
      <w:r w:rsidR="003957C9">
        <w:t>The servlet sends a response back to the Alexa skill with the speech text, which can be visualized through the test tab on the developer console as seen in</w:t>
      </w:r>
      <w:r>
        <w:t xml:space="preserve"> </w:t>
      </w:r>
      <w:r>
        <w:fldChar w:fldCharType="begin"/>
      </w:r>
      <w:r>
        <w:instrText xml:space="preserve"> REF _Ref16078061 \h </w:instrText>
      </w:r>
      <w:r>
        <w:fldChar w:fldCharType="separate"/>
      </w:r>
      <w:r>
        <w:t xml:space="preserve">Figure </w:t>
      </w:r>
      <w:r>
        <w:rPr>
          <w:noProof/>
        </w:rPr>
        <w:t>16</w:t>
      </w:r>
      <w:r>
        <w:t>: Launch Request Response</w:t>
      </w:r>
      <w:r>
        <w:fldChar w:fldCharType="end"/>
      </w:r>
      <w:r>
        <w:t xml:space="preserve">. </w:t>
      </w:r>
      <w:r w:rsidR="0098037F">
        <w:t xml:space="preserve">At this stage in the conversation the user can either ask for help or start logging food by saying utterances similar to the sample utterances that the model was trained for. </w:t>
      </w:r>
      <w:r w:rsidR="001C0761">
        <w:t xml:space="preserve">For logging a </w:t>
      </w:r>
      <w:r w:rsidR="002602B2">
        <w:t>drink,</w:t>
      </w:r>
      <w:r w:rsidR="001C0761">
        <w:t xml:space="preserve"> the user may say </w:t>
      </w:r>
      <w:r w:rsidR="001C0761" w:rsidRPr="001C0761">
        <w:rPr>
          <w:i/>
          <w:iCs/>
        </w:rPr>
        <w:t>“I just had a diet coke”</w:t>
      </w:r>
      <w:r w:rsidR="00103CEE">
        <w:rPr>
          <w:i/>
          <w:iCs/>
        </w:rPr>
        <w:t xml:space="preserve">, </w:t>
      </w:r>
      <w:r w:rsidR="00103CEE">
        <w:t>upon which the Alexa prompts for any missing slots. This conversation is shown in</w:t>
      </w:r>
      <w:r>
        <w:t xml:space="preserve"> </w:t>
      </w:r>
      <w:r>
        <w:fldChar w:fldCharType="begin"/>
      </w:r>
      <w:r>
        <w:instrText xml:space="preserve"> REF _Ref16079898 \h </w:instrText>
      </w:r>
      <w:r>
        <w:fldChar w:fldCharType="separate"/>
      </w:r>
      <w:r>
        <w:t xml:space="preserve">Figure </w:t>
      </w:r>
      <w:r>
        <w:rPr>
          <w:noProof/>
        </w:rPr>
        <w:t>15</w:t>
      </w:r>
      <w:r>
        <w:t>: Log Drink</w:t>
      </w:r>
      <w:r>
        <w:fldChar w:fldCharType="end"/>
      </w:r>
      <w:r w:rsidR="00103CEE">
        <w:t>.</w:t>
      </w:r>
      <w:r w:rsidR="00C7258B">
        <w:t xml:space="preserve"> This populates the request sent to the servlet.</w:t>
      </w:r>
      <w:r w:rsidR="003D430E">
        <w:t xml:space="preserve"> The request type is set to “</w:t>
      </w:r>
      <w:r w:rsidR="003D430E" w:rsidRPr="00B11FE1">
        <w:rPr>
          <w:i/>
          <w:iCs/>
        </w:rPr>
        <w:t>LogDrinkIntent</w:t>
      </w:r>
      <w:r w:rsidR="003D430E">
        <w:t xml:space="preserve">”, which is correct in the context. </w:t>
      </w:r>
      <w:r w:rsidR="00104FE0">
        <w:t xml:space="preserve">The request contains all information for the slot values including: </w:t>
      </w:r>
    </w:p>
    <w:p w14:paraId="63E47C20" w14:textId="3E0981B6" w:rsidR="00213B32" w:rsidRDefault="00213B32" w:rsidP="00213B32">
      <w:pPr>
        <w:pStyle w:val="ListParagraph"/>
        <w:numPr>
          <w:ilvl w:val="1"/>
          <w:numId w:val="15"/>
        </w:numPr>
      </w:pPr>
      <w:r>
        <w:t>Name</w:t>
      </w:r>
    </w:p>
    <w:p w14:paraId="4A89470D" w14:textId="592E529D" w:rsidR="00213B32" w:rsidRDefault="00213B32" w:rsidP="00213B32">
      <w:pPr>
        <w:pStyle w:val="ListParagraph"/>
        <w:numPr>
          <w:ilvl w:val="2"/>
          <w:numId w:val="15"/>
        </w:numPr>
      </w:pPr>
      <w:r>
        <w:t>Corresponds to the slot name</w:t>
      </w:r>
    </w:p>
    <w:p w14:paraId="766FF8D4" w14:textId="61243463" w:rsidR="00213B32" w:rsidRDefault="00213B32" w:rsidP="00104FE0">
      <w:pPr>
        <w:pStyle w:val="ListParagraph"/>
        <w:numPr>
          <w:ilvl w:val="1"/>
          <w:numId w:val="15"/>
        </w:numPr>
      </w:pPr>
      <w:r>
        <w:t>Value</w:t>
      </w:r>
    </w:p>
    <w:p w14:paraId="44FAB49F" w14:textId="0DE41CA3" w:rsidR="00213B32" w:rsidRDefault="00213B32" w:rsidP="00213B32">
      <w:pPr>
        <w:pStyle w:val="ListParagraph"/>
        <w:numPr>
          <w:ilvl w:val="2"/>
          <w:numId w:val="15"/>
        </w:numPr>
      </w:pPr>
      <w:r>
        <w:t>Contains the slot value</w:t>
      </w:r>
    </w:p>
    <w:p w14:paraId="29EDDE3C" w14:textId="032B4CB2" w:rsidR="00213B32" w:rsidRDefault="00213B32" w:rsidP="00104FE0">
      <w:pPr>
        <w:pStyle w:val="ListParagraph"/>
        <w:numPr>
          <w:ilvl w:val="1"/>
          <w:numId w:val="15"/>
        </w:numPr>
      </w:pPr>
      <w:r>
        <w:t>Resolutions</w:t>
      </w:r>
    </w:p>
    <w:p w14:paraId="2F29F3F9" w14:textId="3A8AAAFB" w:rsidR="00213B32" w:rsidRDefault="00213B32" w:rsidP="00213B32">
      <w:pPr>
        <w:pStyle w:val="ListParagraph"/>
        <w:numPr>
          <w:ilvl w:val="2"/>
          <w:numId w:val="15"/>
        </w:numPr>
      </w:pPr>
      <w:r>
        <w:t>Contains possible resolution value based on synonyms given to the sample slot values</w:t>
      </w:r>
    </w:p>
    <w:p w14:paraId="74CE2025" w14:textId="077AF886" w:rsidR="002F78E5" w:rsidRDefault="000E63F3" w:rsidP="002F78E5">
      <w:r>
        <w:lastRenderedPageBreak/>
        <w:t xml:space="preserve">For the complete request, see </w:t>
      </w:r>
      <w:r w:rsidRPr="000E63F3">
        <w:rPr>
          <w:highlight w:val="yellow"/>
        </w:rPr>
        <w:t>APPENDIX</w:t>
      </w:r>
      <w:r>
        <w:t>.</w:t>
      </w:r>
      <w:r w:rsidR="00305A3F">
        <w:t xml:space="preserve"> This request launches the “</w:t>
      </w:r>
      <w:r w:rsidR="00305A3F" w:rsidRPr="00305A3F">
        <w:rPr>
          <w:i/>
          <w:iCs/>
        </w:rPr>
        <w:t>LogDrinkIntentHandler</w:t>
      </w:r>
      <w:r w:rsidR="00305A3F">
        <w:t>”</w:t>
      </w:r>
      <w:r w:rsidR="004451E5">
        <w:t xml:space="preserve"> class. </w:t>
      </w:r>
      <w:r w:rsidR="00C92595">
        <w:t>This class handles the back</w:t>
      </w:r>
      <w:r w:rsidR="007B5055">
        <w:t>-</w:t>
      </w:r>
      <w:r w:rsidR="00C92595">
        <w:t xml:space="preserve">end logic to pull out the necessary information from the request to be stored in the database. </w:t>
      </w:r>
      <w:r w:rsidR="00876A44">
        <w:t>A “</w:t>
      </w:r>
      <w:r w:rsidR="00876A44" w:rsidRPr="00876A44">
        <w:rPr>
          <w:i/>
          <w:iCs/>
        </w:rPr>
        <w:t>DrinkItem</w:t>
      </w:r>
      <w:r w:rsidR="00876A44">
        <w:t>” class was created containing the following variables:</w:t>
      </w:r>
    </w:p>
    <w:p w14:paraId="139CEF12" w14:textId="77777777" w:rsidR="00876A44" w:rsidRDefault="00876A44" w:rsidP="002F78E5"/>
    <w:p w14:paraId="47F60716" w14:textId="77777777" w:rsidR="00876A44" w:rsidRPr="00876A44" w:rsidRDefault="00876A44" w:rsidP="00876A44">
      <w:pPr>
        <w:pStyle w:val="HTMLPreformatted"/>
        <w:shd w:val="clear" w:color="auto" w:fill="2B2B2B"/>
        <w:rPr>
          <w:rFonts w:ascii="Menlo" w:hAnsi="Menlo" w:cs="Menlo"/>
          <w:color w:val="A9B7C6"/>
          <w:sz w:val="18"/>
          <w:szCs w:val="18"/>
          <w:lang w:val="en-US"/>
        </w:rPr>
      </w:pPr>
      <w:r w:rsidRPr="00876A44">
        <w:rPr>
          <w:rFonts w:ascii="Menlo" w:hAnsi="Menlo" w:cs="Menlo"/>
          <w:color w:val="CC7832"/>
          <w:sz w:val="18"/>
          <w:szCs w:val="18"/>
          <w:lang w:val="en-US"/>
        </w:rPr>
        <w:t xml:space="preserve">private </w:t>
      </w:r>
      <w:r w:rsidRPr="00876A44">
        <w:rPr>
          <w:rFonts w:ascii="Menlo" w:hAnsi="Menlo" w:cs="Menlo"/>
          <w:color w:val="A9B7C6"/>
          <w:sz w:val="18"/>
          <w:szCs w:val="18"/>
          <w:lang w:val="en-US"/>
        </w:rPr>
        <w:t xml:space="preserve">Optional&lt;String&gt; </w:t>
      </w:r>
      <w:r w:rsidRPr="00876A44">
        <w:rPr>
          <w:rFonts w:ascii="Menlo" w:hAnsi="Menlo" w:cs="Menlo"/>
          <w:color w:val="9876AA"/>
          <w:sz w:val="18"/>
          <w:szCs w:val="18"/>
          <w:lang w:val="en-US"/>
        </w:rPr>
        <w:t>meal</w:t>
      </w:r>
      <w:r w:rsidRPr="00876A44">
        <w:rPr>
          <w:rFonts w:ascii="Menlo" w:hAnsi="Menlo" w:cs="Menlo"/>
          <w:color w:val="CC7832"/>
          <w:sz w:val="18"/>
          <w:szCs w:val="18"/>
          <w:lang w:val="en-US"/>
        </w:rPr>
        <w:t xml:space="preserve">, </w:t>
      </w:r>
      <w:r w:rsidRPr="00876A44">
        <w:rPr>
          <w:rFonts w:ascii="Menlo" w:hAnsi="Menlo" w:cs="Menlo"/>
          <w:color w:val="9876AA"/>
          <w:sz w:val="18"/>
          <w:szCs w:val="18"/>
          <w:lang w:val="en-US"/>
        </w:rPr>
        <w:t>drink</w:t>
      </w:r>
      <w:r w:rsidRPr="00876A44">
        <w:rPr>
          <w:rFonts w:ascii="Menlo" w:hAnsi="Menlo" w:cs="Menlo"/>
          <w:color w:val="CC7832"/>
          <w:sz w:val="18"/>
          <w:szCs w:val="18"/>
          <w:lang w:val="en-US"/>
        </w:rPr>
        <w:t xml:space="preserve">, </w:t>
      </w:r>
      <w:r w:rsidRPr="00876A44">
        <w:rPr>
          <w:rFonts w:ascii="Menlo" w:hAnsi="Menlo" w:cs="Menlo"/>
          <w:color w:val="9876AA"/>
          <w:sz w:val="18"/>
          <w:szCs w:val="18"/>
          <w:lang w:val="en-US"/>
        </w:rPr>
        <w:t>amount_drink</w:t>
      </w:r>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int </w:t>
      </w:r>
      <w:r w:rsidRPr="00876A44">
        <w:rPr>
          <w:rFonts w:ascii="Menlo" w:hAnsi="Menlo" w:cs="Menlo"/>
          <w:color w:val="9876AA"/>
          <w:sz w:val="18"/>
          <w:szCs w:val="18"/>
          <w:lang w:val="en-US"/>
        </w:rPr>
        <w:t>eventId</w:t>
      </w:r>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w:t>
      </w:r>
      <w:r w:rsidRPr="00876A44">
        <w:rPr>
          <w:rFonts w:ascii="Menlo" w:hAnsi="Menlo" w:cs="Menlo"/>
          <w:color w:val="A9B7C6"/>
          <w:sz w:val="18"/>
          <w:szCs w:val="18"/>
          <w:lang w:val="en-US"/>
        </w:rPr>
        <w:t xml:space="preserve">Timestamp </w:t>
      </w:r>
      <w:r w:rsidRPr="00876A44">
        <w:rPr>
          <w:rFonts w:ascii="Menlo" w:hAnsi="Menlo" w:cs="Menlo"/>
          <w:color w:val="9876AA"/>
          <w:sz w:val="18"/>
          <w:szCs w:val="18"/>
          <w:lang w:val="en-US"/>
        </w:rPr>
        <w:t>loggedAt</w:t>
      </w:r>
      <w:r w:rsidRPr="00876A44">
        <w:rPr>
          <w:rFonts w:ascii="Menlo" w:hAnsi="Menlo" w:cs="Menlo"/>
          <w:color w:val="CC7832"/>
          <w:sz w:val="18"/>
          <w:szCs w:val="18"/>
          <w:lang w:val="en-US"/>
        </w:rPr>
        <w:t>;</w:t>
      </w:r>
    </w:p>
    <w:p w14:paraId="6FA90A06" w14:textId="068C3679" w:rsidR="00876A44" w:rsidRDefault="00876A44" w:rsidP="00876A44"/>
    <w:p w14:paraId="4C126486" w14:textId="5B5D7A5A" w:rsidR="00876A44" w:rsidRDefault="00876A44" w:rsidP="00876A44">
      <w:r>
        <w:t>Each drink that is logged requires a drink item to be created. Therefore, the “</w:t>
      </w:r>
      <w:r w:rsidRPr="00876A44">
        <w:rPr>
          <w:i/>
          <w:iCs/>
        </w:rPr>
        <w:t>LogDrinkIntentHandler</w:t>
      </w:r>
      <w:r>
        <w:t>” constructs a new drink item.</w:t>
      </w:r>
      <w:r w:rsidR="000C22B8">
        <w:t xml:space="preserve"> To get the slot values from the request input a requestHandler is required, which is a class available through ASK SDK. </w:t>
      </w:r>
    </w:p>
    <w:p w14:paraId="7BEEF494" w14:textId="77777777" w:rsidR="0082670E" w:rsidRPr="0082670E" w:rsidRDefault="0082670E" w:rsidP="0082670E">
      <w:pPr>
        <w:pStyle w:val="HTMLPreformatted"/>
        <w:shd w:val="clear" w:color="auto" w:fill="2B2B2B"/>
        <w:rPr>
          <w:rFonts w:ascii="Menlo" w:hAnsi="Menlo" w:cs="Menlo"/>
          <w:color w:val="A9B7C6"/>
          <w:sz w:val="18"/>
          <w:szCs w:val="18"/>
          <w:lang w:val="en-US"/>
        </w:rPr>
      </w:pPr>
      <w:r w:rsidRPr="0082670E">
        <w:rPr>
          <w:rFonts w:ascii="Menlo" w:hAnsi="Menlo" w:cs="Menlo"/>
          <w:color w:val="A9B7C6"/>
          <w:sz w:val="18"/>
          <w:szCs w:val="18"/>
          <w:lang w:val="en-US"/>
        </w:rPr>
        <w:t>Optional&lt;String&gt; userIDValue = requestHelper.getSlotValue(</w:t>
      </w:r>
      <w:r w:rsidRPr="0082670E">
        <w:rPr>
          <w:rFonts w:ascii="Menlo" w:hAnsi="Menlo" w:cs="Menlo"/>
          <w:color w:val="6A8759"/>
          <w:sz w:val="18"/>
          <w:szCs w:val="18"/>
          <w:lang w:val="en-US"/>
        </w:rPr>
        <w:t>"userID"</w:t>
      </w:r>
      <w:r w:rsidRPr="0082670E">
        <w:rPr>
          <w:rFonts w:ascii="Menlo" w:hAnsi="Menlo" w:cs="Menlo"/>
          <w:color w:val="A9B7C6"/>
          <w:sz w:val="18"/>
          <w:szCs w:val="18"/>
          <w:lang w:val="en-US"/>
        </w:rPr>
        <w:t>)</w:t>
      </w:r>
      <w:r w:rsidRPr="0082670E">
        <w:rPr>
          <w:rFonts w:ascii="Menlo" w:hAnsi="Menlo" w:cs="Menlo"/>
          <w:color w:val="CC7832"/>
          <w:sz w:val="18"/>
          <w:szCs w:val="18"/>
          <w:lang w:val="en-US"/>
        </w:rPr>
        <w:t>;</w:t>
      </w:r>
    </w:p>
    <w:p w14:paraId="5AAF6EFF" w14:textId="5F0BCB15" w:rsidR="0082670E" w:rsidRDefault="0082670E" w:rsidP="00876A44">
      <w:r>
        <w:t xml:space="preserve">The getSlotValue method returns an optional string. Even when setting the slots as required on the skill side, the method does not always expect a value, hence the string being optional. </w:t>
      </w:r>
      <w:r w:rsidR="0053591A">
        <w:t xml:space="preserve">To get a resolution value from a slot, the following code has to be implemented. </w:t>
      </w:r>
    </w:p>
    <w:p w14:paraId="3824E14B" w14:textId="77777777" w:rsidR="002A719A" w:rsidRPr="002A719A" w:rsidRDefault="002A719A" w:rsidP="002A719A">
      <w:pPr>
        <w:pStyle w:val="HTMLPreformatted"/>
        <w:shd w:val="clear" w:color="auto" w:fill="2B2B2B"/>
        <w:rPr>
          <w:rFonts w:ascii="Menlo" w:hAnsi="Menlo" w:cs="Menlo"/>
          <w:color w:val="A9B7C6"/>
          <w:sz w:val="18"/>
          <w:szCs w:val="18"/>
          <w:lang w:val="en-US"/>
        </w:rPr>
      </w:pPr>
      <w:r w:rsidRPr="002A719A">
        <w:rPr>
          <w:rFonts w:ascii="Menlo" w:hAnsi="Menlo" w:cs="Menlo"/>
          <w:color w:val="A9B7C6"/>
          <w:sz w:val="18"/>
          <w:szCs w:val="18"/>
          <w:lang w:val="en-US"/>
        </w:rPr>
        <w:t>Optional&lt;String&gt; mealValue = Optional.</w:t>
      </w:r>
      <w:r w:rsidRPr="002A719A">
        <w:rPr>
          <w:rFonts w:ascii="Menlo" w:hAnsi="Menlo" w:cs="Menlo"/>
          <w:i/>
          <w:iCs/>
          <w:color w:val="A9B7C6"/>
          <w:sz w:val="18"/>
          <w:szCs w:val="18"/>
          <w:lang w:val="en-US"/>
        </w:rPr>
        <w:t>ofNullable</w:t>
      </w:r>
      <w:r w:rsidRPr="002A719A">
        <w:rPr>
          <w:rFonts w:ascii="Menlo" w:hAnsi="Menlo" w:cs="Menlo"/>
          <w:color w:val="A9B7C6"/>
          <w:sz w:val="18"/>
          <w:szCs w:val="18"/>
          <w:lang w:val="en-US"/>
        </w:rPr>
        <w:t>(requestHelper.getSlot(</w:t>
      </w:r>
      <w:r w:rsidRPr="002A719A">
        <w:rPr>
          <w:rFonts w:ascii="Menlo" w:hAnsi="Menlo" w:cs="Menlo"/>
          <w:color w:val="6A8759"/>
          <w:sz w:val="18"/>
          <w:szCs w:val="18"/>
          <w:lang w:val="en-US"/>
        </w:rPr>
        <w:t>"meal"</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A9B7C6"/>
          <w:sz w:val="18"/>
          <w:szCs w:val="18"/>
          <w:lang w:val="en-US"/>
        </w:rPr>
        <w:br/>
        <w:t xml:space="preserve">        .getResolutions()</w:t>
      </w:r>
      <w:r w:rsidRPr="002A719A">
        <w:rPr>
          <w:rFonts w:ascii="Menlo" w:hAnsi="Menlo" w:cs="Menlo"/>
          <w:color w:val="A9B7C6"/>
          <w:sz w:val="18"/>
          <w:szCs w:val="18"/>
          <w:lang w:val="en-US"/>
        </w:rPr>
        <w:br/>
        <w:t xml:space="preserve">        .getResolutionsPerAuthority()</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Values()</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Value()</w:t>
      </w:r>
      <w:r w:rsidRPr="002A719A">
        <w:rPr>
          <w:rFonts w:ascii="Menlo" w:hAnsi="Menlo" w:cs="Menlo"/>
          <w:color w:val="A9B7C6"/>
          <w:sz w:val="18"/>
          <w:szCs w:val="18"/>
          <w:lang w:val="en-US"/>
        </w:rPr>
        <w:br/>
        <w:t xml:space="preserve">        .getName())</w:t>
      </w:r>
      <w:r w:rsidRPr="002A719A">
        <w:rPr>
          <w:rFonts w:ascii="Menlo" w:hAnsi="Menlo" w:cs="Menlo"/>
          <w:color w:val="CC7832"/>
          <w:sz w:val="18"/>
          <w:szCs w:val="18"/>
          <w:lang w:val="en-US"/>
        </w:rPr>
        <w:t>;</w:t>
      </w:r>
    </w:p>
    <w:p w14:paraId="04DCA90A" w14:textId="25A71973" w:rsidR="00F26CB6" w:rsidRDefault="002A719A" w:rsidP="002A4910">
      <w:r>
        <w:t>This ensures that the resolutions value only is pulled out of the request. For example, if the user had said “</w:t>
      </w:r>
      <w:r w:rsidRPr="002A719A">
        <w:rPr>
          <w:i/>
          <w:iCs/>
        </w:rPr>
        <w:t>I had a diet coke at 10 am”,</w:t>
      </w:r>
      <w:r>
        <w:t xml:space="preserve"> the resolution for </w:t>
      </w:r>
      <w:r w:rsidRPr="002A719A">
        <w:rPr>
          <w:i/>
          <w:iCs/>
        </w:rPr>
        <w:t>’10</w:t>
      </w:r>
      <w:r>
        <w:t xml:space="preserve"> </w:t>
      </w:r>
      <w:r w:rsidRPr="002A719A">
        <w:rPr>
          <w:i/>
          <w:iCs/>
        </w:rPr>
        <w:t>am’</w:t>
      </w:r>
      <w:r>
        <w:t xml:space="preserve"> would be ‘</w:t>
      </w:r>
      <w:r w:rsidRPr="002A719A">
        <w:rPr>
          <w:i/>
          <w:iCs/>
        </w:rPr>
        <w:t>breakfast’</w:t>
      </w:r>
      <w:r>
        <w:t>.</w:t>
      </w:r>
      <w:r w:rsidR="00E44290">
        <w:t xml:space="preserve"> Once the drink item has been constructed it is ready to be stored into the database. </w:t>
      </w:r>
    </w:p>
    <w:p w14:paraId="16881CD5" w14:textId="7EC6D8DD" w:rsidR="00C27D59" w:rsidRDefault="00C27D59" w:rsidP="002A4910"/>
    <w:p w14:paraId="2D7A8D0C" w14:textId="5A5B3E0C" w:rsidR="00C27D59" w:rsidRDefault="00C27D59" w:rsidP="00C27D59">
      <w:pPr>
        <w:pStyle w:val="Heading2"/>
        <w:numPr>
          <w:ilvl w:val="2"/>
          <w:numId w:val="2"/>
        </w:numPr>
      </w:pPr>
      <w:r>
        <w:t>Database Integration</w:t>
      </w:r>
    </w:p>
    <w:p w14:paraId="20E465F6" w14:textId="7D568A6D" w:rsidR="00C27D59" w:rsidRDefault="00FE7371" w:rsidP="00C27D59">
      <w:r>
        <w:t xml:space="preserve">A mySQL database was created to store </w:t>
      </w:r>
      <w:r w:rsidR="002172F8">
        <w:t xml:space="preserve">the nutrition information. </w:t>
      </w:r>
      <w:r w:rsidR="002739A2">
        <w:t>As there are three different ways of logging data, drink, food and drink/food, the following</w:t>
      </w:r>
      <w:r w:rsidR="0059168A">
        <w:t xml:space="preserve"> database</w:t>
      </w:r>
      <w:r w:rsidR="002739A2">
        <w:t xml:space="preserve"> tables were created.  </w:t>
      </w:r>
    </w:p>
    <w:p w14:paraId="7C097613" w14:textId="473508B9" w:rsidR="0059168A" w:rsidRDefault="0059168A" w:rsidP="0059168A">
      <w:pPr>
        <w:pStyle w:val="ListParagraph"/>
        <w:numPr>
          <w:ilvl w:val="1"/>
          <w:numId w:val="15"/>
        </w:numPr>
      </w:pPr>
      <w:r>
        <w:t>Users</w:t>
      </w:r>
    </w:p>
    <w:p w14:paraId="6F727D81" w14:textId="0CA69E1B" w:rsidR="0059168A" w:rsidRDefault="0059168A" w:rsidP="0059168A">
      <w:pPr>
        <w:pStyle w:val="ListParagraph"/>
        <w:numPr>
          <w:ilvl w:val="1"/>
          <w:numId w:val="15"/>
        </w:numPr>
      </w:pPr>
      <w:r>
        <w:t>Foods</w:t>
      </w:r>
    </w:p>
    <w:p w14:paraId="6F0C279B" w14:textId="6A3CF6EA" w:rsidR="0059168A" w:rsidRDefault="0059168A" w:rsidP="0059168A">
      <w:pPr>
        <w:pStyle w:val="ListParagraph"/>
        <w:numPr>
          <w:ilvl w:val="1"/>
          <w:numId w:val="15"/>
        </w:numPr>
      </w:pPr>
      <w:r>
        <w:t>Drinks</w:t>
      </w:r>
    </w:p>
    <w:p w14:paraId="3FD96339" w14:textId="0061B75F" w:rsidR="0059168A" w:rsidRDefault="0059168A" w:rsidP="0059168A">
      <w:pPr>
        <w:pStyle w:val="ListParagraph"/>
        <w:numPr>
          <w:ilvl w:val="1"/>
          <w:numId w:val="15"/>
        </w:numPr>
      </w:pPr>
      <w:r>
        <w:t>IntakeEvents</w:t>
      </w:r>
    </w:p>
    <w:p w14:paraId="3FC470C2" w14:textId="27859D75" w:rsidR="0059168A" w:rsidRDefault="0086223E" w:rsidP="0059168A">
      <w:r>
        <w:t xml:space="preserve">These tables enabled to keep drink and food items separate but build a relationship by keeping track on each logging in the intakeEvents table. The </w:t>
      </w:r>
      <w:r w:rsidR="00137F87">
        <w:t>database UML showing the table relations is visible in</w:t>
      </w:r>
      <w:r w:rsidR="000A6B02">
        <w:t xml:space="preserve"> </w:t>
      </w:r>
      <w:r w:rsidR="000A6B02">
        <w:fldChar w:fldCharType="begin"/>
      </w:r>
      <w:r w:rsidR="000A6B02">
        <w:instrText xml:space="preserve"> REF _Ref16082271 \h </w:instrText>
      </w:r>
      <w:r w:rsidR="000A6B02">
        <w:fldChar w:fldCharType="separate"/>
      </w:r>
      <w:r w:rsidR="000A6B02">
        <w:t xml:space="preserve">Figure </w:t>
      </w:r>
      <w:r w:rsidR="000A6B02">
        <w:rPr>
          <w:noProof/>
        </w:rPr>
        <w:t>17</w:t>
      </w:r>
      <w:r w:rsidR="000A6B02">
        <w:t>: Database Schema</w:t>
      </w:r>
      <w:r w:rsidR="000A6B02">
        <w:fldChar w:fldCharType="end"/>
      </w:r>
      <w:r w:rsidR="00137F87">
        <w:t xml:space="preserve">. </w:t>
      </w:r>
      <w:r w:rsidR="002D7653">
        <w:t xml:space="preserve">The </w:t>
      </w:r>
      <w:r w:rsidR="00F1726D">
        <w:t xml:space="preserve">JDBC (Java Database Connectivity) API </w:t>
      </w:r>
      <w:r w:rsidR="002D7653">
        <w:t xml:space="preserve">enables connecting the java servlet to the mySQL database. </w:t>
      </w:r>
      <w:r w:rsidR="00981A68">
        <w:t xml:space="preserve">A database class as created, containing </w:t>
      </w:r>
      <w:r w:rsidR="00334BC4">
        <w:t xml:space="preserve">the methods isolating the database functionality. The database methods are: </w:t>
      </w:r>
    </w:p>
    <w:p w14:paraId="4BF651DE" w14:textId="06794636" w:rsidR="00334BC4" w:rsidRDefault="00334BC4" w:rsidP="00334BC4">
      <w:pPr>
        <w:pStyle w:val="ListParagraph"/>
        <w:numPr>
          <w:ilvl w:val="1"/>
          <w:numId w:val="15"/>
        </w:numPr>
      </w:pPr>
      <w:r w:rsidRPr="00553283">
        <w:rPr>
          <w:i/>
          <w:iCs/>
        </w:rPr>
        <w:t>Connect</w:t>
      </w:r>
      <w:r>
        <w:t xml:space="preserve"> </w:t>
      </w:r>
    </w:p>
    <w:p w14:paraId="75873545" w14:textId="015EF30C" w:rsidR="00334BC4" w:rsidRDefault="00334BC4" w:rsidP="00334BC4">
      <w:pPr>
        <w:pStyle w:val="ListParagraph"/>
        <w:numPr>
          <w:ilvl w:val="2"/>
          <w:numId w:val="15"/>
        </w:numPr>
      </w:pPr>
      <w:r>
        <w:t>Takes a JDBC connection string to establish a connection the database</w:t>
      </w:r>
    </w:p>
    <w:p w14:paraId="329EB8AD" w14:textId="6A4E3BD1" w:rsidR="00334BC4" w:rsidRDefault="00334BC4" w:rsidP="00334BC4">
      <w:pPr>
        <w:pStyle w:val="ListParagraph"/>
        <w:numPr>
          <w:ilvl w:val="1"/>
          <w:numId w:val="15"/>
        </w:numPr>
      </w:pPr>
      <w:r w:rsidRPr="00553283">
        <w:rPr>
          <w:i/>
          <w:iCs/>
        </w:rPr>
        <w:t>Disconnect</w:t>
      </w:r>
    </w:p>
    <w:p w14:paraId="2FCE8BEE" w14:textId="0482D3BC" w:rsidR="00334BC4" w:rsidRDefault="00334BC4" w:rsidP="00334BC4">
      <w:pPr>
        <w:pStyle w:val="ListParagraph"/>
        <w:numPr>
          <w:ilvl w:val="2"/>
          <w:numId w:val="15"/>
        </w:numPr>
      </w:pPr>
      <w:r>
        <w:t>Disconnects the servlet from the database</w:t>
      </w:r>
    </w:p>
    <w:p w14:paraId="2A018B58" w14:textId="5D84ADF9" w:rsidR="00334BC4" w:rsidRDefault="00334BC4" w:rsidP="00334BC4">
      <w:pPr>
        <w:pStyle w:val="ListParagraph"/>
        <w:numPr>
          <w:ilvl w:val="1"/>
          <w:numId w:val="15"/>
        </w:numPr>
      </w:pPr>
      <w:r w:rsidRPr="00553283">
        <w:rPr>
          <w:i/>
          <w:iCs/>
        </w:rPr>
        <w:t>insertFoodItem</w:t>
      </w:r>
    </w:p>
    <w:p w14:paraId="46130B3D" w14:textId="2E207A44" w:rsidR="00334BC4" w:rsidRDefault="00334BC4" w:rsidP="00334BC4">
      <w:pPr>
        <w:pStyle w:val="ListParagraph"/>
        <w:numPr>
          <w:ilvl w:val="2"/>
          <w:numId w:val="15"/>
        </w:numPr>
      </w:pPr>
      <w:r>
        <w:t>Takes a food</w:t>
      </w:r>
      <w:r w:rsidR="00AC34F2">
        <w:t xml:space="preserve"> </w:t>
      </w:r>
      <w:r>
        <w:t>item and build</w:t>
      </w:r>
      <w:r w:rsidR="00AC34F2">
        <w:t>s</w:t>
      </w:r>
      <w:r>
        <w:t xml:space="preserve"> an SQL query to insert the food item</w:t>
      </w:r>
      <w:r w:rsidR="00AC34F2">
        <w:t xml:space="preserve"> data</w:t>
      </w:r>
      <w:r>
        <w:t xml:space="preserve"> to the correct tables.</w:t>
      </w:r>
    </w:p>
    <w:p w14:paraId="781E963F" w14:textId="77777777" w:rsidR="008A5814" w:rsidRDefault="008A5814" w:rsidP="008A5814">
      <w:pPr>
        <w:pStyle w:val="ListParagraph"/>
        <w:numPr>
          <w:ilvl w:val="2"/>
          <w:numId w:val="15"/>
        </w:numPr>
      </w:pPr>
      <w:r>
        <w:t xml:space="preserve">SQL query: </w:t>
      </w:r>
    </w:p>
    <w:p w14:paraId="41501826" w14:textId="5C83C6AC" w:rsidR="008A5814" w:rsidRPr="00074A7E" w:rsidRDefault="008A5814" w:rsidP="005846C2">
      <w:pPr>
        <w:pStyle w:val="ListParagraph"/>
        <w:ind w:left="2160"/>
        <w:rPr>
          <w:i/>
          <w:iCs/>
        </w:rPr>
      </w:pPr>
      <w:r w:rsidRPr="00074A7E">
        <w:rPr>
          <w:i/>
          <w:iCs/>
        </w:rPr>
        <w:lastRenderedPageBreak/>
        <w:t>“INSERT INTO Foods (eventsID, description, amount) VALUE (?, ?, ?);”</w:t>
      </w:r>
    </w:p>
    <w:p w14:paraId="7A8C080D" w14:textId="5B090DD1" w:rsidR="00AC34F2" w:rsidRDefault="00AC34F2" w:rsidP="00AC34F2">
      <w:pPr>
        <w:pStyle w:val="ListParagraph"/>
        <w:numPr>
          <w:ilvl w:val="1"/>
          <w:numId w:val="15"/>
        </w:numPr>
      </w:pPr>
      <w:r w:rsidRPr="00553283">
        <w:rPr>
          <w:i/>
          <w:iCs/>
        </w:rPr>
        <w:t>insertDrinkItem</w:t>
      </w:r>
    </w:p>
    <w:p w14:paraId="0563F301" w14:textId="02640B06" w:rsidR="00AC34F2" w:rsidRDefault="00AC34F2" w:rsidP="00AC34F2">
      <w:pPr>
        <w:pStyle w:val="ListParagraph"/>
        <w:numPr>
          <w:ilvl w:val="2"/>
          <w:numId w:val="15"/>
        </w:numPr>
      </w:pPr>
      <w:r>
        <w:t>Takes a drink item and builds and SQL query to insert the drink item data to the correct tables.</w:t>
      </w:r>
    </w:p>
    <w:p w14:paraId="53079788" w14:textId="1F2D8CE7" w:rsidR="008A5814" w:rsidRDefault="008A5814" w:rsidP="00AC34F2">
      <w:pPr>
        <w:pStyle w:val="ListParagraph"/>
        <w:numPr>
          <w:ilvl w:val="2"/>
          <w:numId w:val="15"/>
        </w:numPr>
      </w:pPr>
      <w:r>
        <w:t xml:space="preserve">SQL Query: </w:t>
      </w:r>
    </w:p>
    <w:p w14:paraId="31833EB4" w14:textId="3B9F382E" w:rsidR="00CD1EC2" w:rsidRPr="00074A7E" w:rsidRDefault="00CD1EC2" w:rsidP="00CD1EC2">
      <w:pPr>
        <w:ind w:left="1440" w:firstLine="720"/>
        <w:rPr>
          <w:i/>
          <w:iCs/>
        </w:rPr>
      </w:pPr>
      <w:r w:rsidRPr="00074A7E">
        <w:rPr>
          <w:i/>
          <w:iCs/>
        </w:rPr>
        <w:t>“INSERT INTO Drinks (eventsID, description, amount) VALUE (?, ?, ?);”</w:t>
      </w:r>
    </w:p>
    <w:p w14:paraId="5E799998" w14:textId="2AE462BE" w:rsidR="00EE7D88" w:rsidRDefault="00EE7D88" w:rsidP="00EE7D88">
      <w:pPr>
        <w:pStyle w:val="ListParagraph"/>
        <w:numPr>
          <w:ilvl w:val="1"/>
          <w:numId w:val="15"/>
        </w:numPr>
      </w:pPr>
      <w:r w:rsidRPr="00553283">
        <w:rPr>
          <w:i/>
          <w:iCs/>
        </w:rPr>
        <w:t>updateIntakeEvents</w:t>
      </w:r>
    </w:p>
    <w:p w14:paraId="16ACD32A" w14:textId="408C7EE1" w:rsidR="00EE7D88" w:rsidRDefault="00EE7D88" w:rsidP="00EE7D88">
      <w:pPr>
        <w:pStyle w:val="ListParagraph"/>
        <w:numPr>
          <w:ilvl w:val="2"/>
          <w:numId w:val="15"/>
        </w:numPr>
      </w:pPr>
      <w:r>
        <w:t>Updates the intake event table with the user ID, timestamp and whether a drink, a food item or both were logged.</w:t>
      </w:r>
    </w:p>
    <w:p w14:paraId="68EC4AFD" w14:textId="041A9C21" w:rsidR="001545C1" w:rsidRDefault="001545C1" w:rsidP="00EE7D88">
      <w:pPr>
        <w:pStyle w:val="ListParagraph"/>
        <w:numPr>
          <w:ilvl w:val="2"/>
          <w:numId w:val="15"/>
        </w:numPr>
      </w:pPr>
      <w:r>
        <w:t xml:space="preserve">SQL Query: </w:t>
      </w:r>
    </w:p>
    <w:p w14:paraId="0BE4487A" w14:textId="5B02B59A" w:rsidR="001545C1" w:rsidRPr="00074A7E" w:rsidRDefault="001545C1" w:rsidP="00533ED3">
      <w:pPr>
        <w:pStyle w:val="ListParagraph"/>
        <w:ind w:left="2160"/>
        <w:rPr>
          <w:i/>
          <w:iCs/>
        </w:rPr>
      </w:pPr>
      <w:r w:rsidRPr="00074A7E">
        <w:rPr>
          <w:i/>
          <w:iCs/>
        </w:rPr>
        <w:t>“INSERT INTO IntakeEvents (id, loggedBy, mealType, loggedAt) VALUES (?, ?, ?, ?);”</w:t>
      </w:r>
    </w:p>
    <w:p w14:paraId="7D1DC271" w14:textId="0CA331C2" w:rsidR="00F74197" w:rsidRDefault="00F74197" w:rsidP="00F74197">
      <w:pPr>
        <w:pStyle w:val="ListParagraph"/>
        <w:numPr>
          <w:ilvl w:val="1"/>
          <w:numId w:val="15"/>
        </w:numPr>
      </w:pPr>
      <w:r w:rsidRPr="00553283">
        <w:rPr>
          <w:i/>
          <w:iCs/>
        </w:rPr>
        <w:t>updateUsers</w:t>
      </w:r>
    </w:p>
    <w:p w14:paraId="6BB89460" w14:textId="0C497B69" w:rsidR="00F74197" w:rsidRDefault="00F74197" w:rsidP="00F74197">
      <w:pPr>
        <w:pStyle w:val="ListParagraph"/>
        <w:numPr>
          <w:ilvl w:val="2"/>
          <w:numId w:val="15"/>
        </w:numPr>
      </w:pPr>
      <w:r>
        <w:t>First executes a query to check whether the current user ID already exists.</w:t>
      </w:r>
    </w:p>
    <w:p w14:paraId="3EFD7655" w14:textId="122E50DF" w:rsidR="00533ED3" w:rsidRDefault="00F74197" w:rsidP="00533ED3">
      <w:pPr>
        <w:pStyle w:val="ListParagraph"/>
        <w:numPr>
          <w:ilvl w:val="2"/>
          <w:numId w:val="15"/>
        </w:numPr>
      </w:pPr>
      <w:r>
        <w:t xml:space="preserve">In case of a new user, the user ID is added to this table. </w:t>
      </w:r>
    </w:p>
    <w:p w14:paraId="15E1311D" w14:textId="09E9D240" w:rsidR="00533ED3" w:rsidRDefault="00533ED3" w:rsidP="00533ED3">
      <w:pPr>
        <w:pStyle w:val="ListParagraph"/>
        <w:numPr>
          <w:ilvl w:val="2"/>
          <w:numId w:val="15"/>
        </w:numPr>
      </w:pPr>
      <w:r>
        <w:t xml:space="preserve">SQL Query 1: </w:t>
      </w:r>
    </w:p>
    <w:p w14:paraId="6A339E50" w14:textId="3C9AB4B3" w:rsidR="00533ED3" w:rsidRPr="00074A7E" w:rsidRDefault="00533ED3" w:rsidP="00553283">
      <w:pPr>
        <w:pStyle w:val="ListParagraph"/>
        <w:ind w:left="2160"/>
        <w:rPr>
          <w:i/>
          <w:iCs/>
        </w:rPr>
      </w:pPr>
      <w:r w:rsidRPr="00074A7E">
        <w:rPr>
          <w:i/>
          <w:iCs/>
        </w:rPr>
        <w:t>“SELECT * FROM Users WHERE userID = ?”</w:t>
      </w:r>
    </w:p>
    <w:p w14:paraId="1613063B" w14:textId="07E82DEA" w:rsidR="00553283" w:rsidRDefault="00126532" w:rsidP="00553283">
      <w:pPr>
        <w:pStyle w:val="ListParagraph"/>
        <w:ind w:left="2160"/>
      </w:pPr>
      <w:r>
        <w:t>This query returns an empty result set if the user ID does not exist yet. The result set size determines whether the following SQL query is executed.</w:t>
      </w:r>
    </w:p>
    <w:p w14:paraId="71363143" w14:textId="5559FF36" w:rsidR="00126532" w:rsidRDefault="00126532" w:rsidP="00126532">
      <w:pPr>
        <w:pStyle w:val="ListParagraph"/>
        <w:numPr>
          <w:ilvl w:val="2"/>
          <w:numId w:val="15"/>
        </w:numPr>
      </w:pPr>
      <w:r>
        <w:t>SQL Query 2:</w:t>
      </w:r>
    </w:p>
    <w:p w14:paraId="7D191CF7" w14:textId="6C25DD98" w:rsidR="000A6B02" w:rsidRPr="00074A7E" w:rsidRDefault="00126532" w:rsidP="00522545">
      <w:pPr>
        <w:pStyle w:val="ListParagraph"/>
        <w:ind w:left="2160"/>
        <w:rPr>
          <w:i/>
          <w:iCs/>
        </w:rPr>
      </w:pPr>
      <w:r w:rsidRPr="00074A7E">
        <w:rPr>
          <w:i/>
          <w:iCs/>
        </w:rPr>
        <w:t>“INSERT INTO Users (userID) VALUES (?);</w:t>
      </w:r>
      <w:r w:rsidR="00C24CC1" w:rsidRPr="00074A7E">
        <w:rPr>
          <w:i/>
          <w:iCs/>
        </w:rPr>
        <w:t>”</w:t>
      </w:r>
    </w:p>
    <w:p w14:paraId="6252FE5B" w14:textId="38772F80" w:rsidR="00F62832" w:rsidRDefault="000A6B02" w:rsidP="002A4910">
      <w:r>
        <w:rPr>
          <w:rFonts w:ascii="Calibri" w:hAnsi="Calibri" w:cs="Calibri"/>
          <w:noProof/>
          <w:sz w:val="22"/>
          <w:szCs w:val="22"/>
        </w:rPr>
        <mc:AlternateContent>
          <mc:Choice Requires="wpg">
            <w:drawing>
              <wp:anchor distT="0" distB="0" distL="114300" distR="114300" simplePos="0" relativeHeight="251698176" behindDoc="0" locked="0" layoutInCell="1" allowOverlap="1" wp14:anchorId="4F661711" wp14:editId="38EC3CA1">
                <wp:simplePos x="0" y="0"/>
                <wp:positionH relativeFrom="column">
                  <wp:posOffset>0</wp:posOffset>
                </wp:positionH>
                <wp:positionV relativeFrom="paragraph">
                  <wp:posOffset>0</wp:posOffset>
                </wp:positionV>
                <wp:extent cx="5727700" cy="3768090"/>
                <wp:effectExtent l="0" t="0" r="0" b="3810"/>
                <wp:wrapSquare wrapText="bothSides"/>
                <wp:docPr id="47" name="Group 47"/>
                <wp:cNvGraphicFramePr/>
                <a:graphic xmlns:a="http://schemas.openxmlformats.org/drawingml/2006/main">
                  <a:graphicData uri="http://schemas.microsoft.com/office/word/2010/wordprocessingGroup">
                    <wpg:wgp>
                      <wpg:cNvGrpSpPr/>
                      <wpg:grpSpPr>
                        <a:xfrm>
                          <a:off x="0" y="0"/>
                          <a:ext cx="5727700" cy="3768090"/>
                          <a:chOff x="0" y="0"/>
                          <a:chExt cx="5727700" cy="3768090"/>
                        </a:xfrm>
                      </wpg:grpSpPr>
                      <pic:pic xmlns:pic="http://schemas.openxmlformats.org/drawingml/2006/picture">
                        <pic:nvPicPr>
                          <pic:cNvPr id="45" name="Picture 45" descr="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7700" cy="3444240"/>
                          </a:xfrm>
                          <a:prstGeom prst="rect">
                            <a:avLst/>
                          </a:prstGeom>
                          <a:noFill/>
                          <a:ln>
                            <a:noFill/>
                          </a:ln>
                        </pic:spPr>
                      </pic:pic>
                      <wps:wsp>
                        <wps:cNvPr id="46" name="Text Box 46"/>
                        <wps:cNvSpPr txBox="1"/>
                        <wps:spPr>
                          <a:xfrm>
                            <a:off x="0" y="3501390"/>
                            <a:ext cx="5727700" cy="266700"/>
                          </a:xfrm>
                          <a:prstGeom prst="rect">
                            <a:avLst/>
                          </a:prstGeom>
                          <a:solidFill>
                            <a:prstClr val="white"/>
                          </a:solidFill>
                          <a:ln>
                            <a:noFill/>
                          </a:ln>
                        </wps:spPr>
                        <wps:txbx>
                          <w:txbxContent>
                            <w:p w14:paraId="46FDD84A" w14:textId="037D4B39" w:rsidR="0033572B" w:rsidRPr="00512515" w:rsidRDefault="0033572B" w:rsidP="000A6B02">
                              <w:pPr>
                                <w:pStyle w:val="Caption"/>
                                <w:rPr>
                                  <w:rFonts w:ascii="Calibri" w:hAnsi="Calibri" w:cs="Calibri"/>
                                  <w:sz w:val="22"/>
                                  <w:szCs w:val="22"/>
                                </w:rPr>
                              </w:pPr>
                              <w:bookmarkStart w:id="36" w:name="_Ref16082271"/>
                              <w:r>
                                <w:t xml:space="preserve">Figure </w:t>
                              </w:r>
                              <w:r>
                                <w:fldChar w:fldCharType="begin"/>
                              </w:r>
                              <w:r>
                                <w:instrText xml:space="preserve"> SEQ Figure \* ARABIC </w:instrText>
                              </w:r>
                              <w:r>
                                <w:fldChar w:fldCharType="separate"/>
                              </w:r>
                              <w:r w:rsidR="00F51274">
                                <w:rPr>
                                  <w:noProof/>
                                </w:rPr>
                                <w:t>17</w:t>
                              </w:r>
                              <w:r>
                                <w:fldChar w:fldCharType="end"/>
                              </w:r>
                              <w:r>
                                <w:t>: Database Schema</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661711" id="Group 47" o:spid="_x0000_s1068" style="position:absolute;margin-left:0;margin-top:0;width:451pt;height:296.7pt;z-index:251698176" coordsize="57277,3768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">
                <v:shape id="Picture 45" o:spid="_x0000_s1069" type="#_x0000_t75" alt="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style="position:absolute;width:57277;height:344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">
                  <v:imagedata r:id="rId43" o:title="Users &#10;id &#10;IntakeEvent &#10;id &#10;loggedBy &#10;mealType &#10;loggedAt &#10;If I want all the food for one person I'd use this query &#10;SELECT Foods.description, IntakeEvent.IoggedAt &#10;FROM Foods JOIN IntakeEvent &#10;ON Foods.eventlD IntakeEvent.id &#10;WHERE IntakeEvent"/>
                </v:shape>
                <v:shape id="Text Box 46" o:spid="_x0000_s1070" type="#_x0000_t202" style="position:absolute;top:350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46FDD84A" w14:textId="037D4B39" w:rsidR="0033572B" w:rsidRPr="00512515" w:rsidRDefault="0033572B" w:rsidP="000A6B02">
                        <w:pPr>
                          <w:pStyle w:val="Caption"/>
                          <w:rPr>
                            <w:rFonts w:ascii="Calibri" w:hAnsi="Calibri" w:cs="Calibri"/>
                            <w:sz w:val="22"/>
                            <w:szCs w:val="22"/>
                          </w:rPr>
                        </w:pPr>
                        <w:bookmarkStart w:id="37" w:name="_Ref16082271"/>
                        <w:r>
                          <w:t xml:space="preserve">Figure </w:t>
                        </w:r>
                        <w:r>
                          <w:fldChar w:fldCharType="begin"/>
                        </w:r>
                        <w:r>
                          <w:instrText xml:space="preserve"> SEQ Figure \* ARABIC </w:instrText>
                        </w:r>
                        <w:r>
                          <w:fldChar w:fldCharType="separate"/>
                        </w:r>
                        <w:r w:rsidR="00F51274">
                          <w:rPr>
                            <w:noProof/>
                          </w:rPr>
                          <w:t>17</w:t>
                        </w:r>
                        <w:r>
                          <w:fldChar w:fldCharType="end"/>
                        </w:r>
                        <w:r>
                          <w:t>: Database Schema</w:t>
                        </w:r>
                        <w:bookmarkEnd w:id="37"/>
                      </w:p>
                    </w:txbxContent>
                  </v:textbox>
                </v:shape>
                <w10:wrap type="square"/>
              </v:group>
            </w:pict>
          </mc:Fallback>
        </mc:AlternateContent>
      </w:r>
      <w:r>
        <w:rPr>
          <w:rFonts w:ascii="Calibri" w:hAnsi="Calibri" w:cs="Calibri"/>
          <w:sz w:val="22"/>
          <w:szCs w:val="22"/>
        </w:rPr>
        <w:fldChar w:fldCharType="begin"/>
      </w:r>
      <w:r>
        <w:rPr>
          <w:rFonts w:ascii="Calibri" w:hAnsi="Calibri" w:cs="Calibri"/>
          <w:sz w:val="22"/>
          <w:szCs w:val="22"/>
        </w:rPr>
        <w:instrText xml:space="preserve"> INCLUDEPICTURE "/var/folders/s9/z74_08hx6n19ynrxyvsww9kh0000gn/T/com.microsoft.Word/WebArchiveCopyPasteTempFiles/cidE72C75EC-AF55-9B40-9370-49D7FA903FE2.png" \* MERGEFORMATINET </w:instrText>
      </w:r>
      <w:r>
        <w:rPr>
          <w:rFonts w:ascii="Calibri" w:hAnsi="Calibri" w:cs="Calibri"/>
          <w:sz w:val="22"/>
          <w:szCs w:val="22"/>
        </w:rPr>
        <w:fldChar w:fldCharType="end"/>
      </w:r>
    </w:p>
    <w:p w14:paraId="5DB4B9EA" w14:textId="241158C0" w:rsidR="00F62832" w:rsidRDefault="00A15DBF" w:rsidP="002A4910">
      <w:r>
        <w:t xml:space="preserve">The database schema was split up into the four tables as shown in </w:t>
      </w:r>
      <w:r>
        <w:fldChar w:fldCharType="begin"/>
      </w:r>
      <w:r>
        <w:instrText xml:space="preserve"> REF _Ref16082271 \h </w:instrText>
      </w:r>
      <w:r>
        <w:fldChar w:fldCharType="separate"/>
      </w:r>
      <w:r>
        <w:t xml:space="preserve">Figure </w:t>
      </w:r>
      <w:r>
        <w:rPr>
          <w:noProof/>
        </w:rPr>
        <w:t>17</w:t>
      </w:r>
      <w:r>
        <w:t>: Database Schema</w:t>
      </w:r>
      <w:r>
        <w:fldChar w:fldCharType="end"/>
      </w:r>
      <w:r>
        <w:t xml:space="preserve">, to ensure clear visibility over. It was decided to have an IntakeEvent event table, which exclusively provides information of </w:t>
      </w:r>
      <w:r w:rsidR="00F51D84">
        <w:t>which user</w:t>
      </w:r>
      <w:r>
        <w:t xml:space="preserve"> logged what meal type when.</w:t>
      </w:r>
      <w:r w:rsidR="0071743E">
        <w:t xml:space="preserve"> In case </w:t>
      </w:r>
      <w:r w:rsidR="0071743E">
        <w:lastRenderedPageBreak/>
        <w:t xml:space="preserve">further information if required regarding the intake event, the food and drink tables include an event ID, which are tied to the intake event table. </w:t>
      </w:r>
      <w:r w:rsidR="00390EAA">
        <w:t xml:space="preserve">Another SQL query can be executed to pull out the desired event information. </w:t>
      </w:r>
      <w:r w:rsidR="00264A4E">
        <w:t xml:space="preserve">It should be mentioned that every SQL query must be executed separately. This means that every time a user logs an intake </w:t>
      </w:r>
      <w:r w:rsidR="00132C53">
        <w:t xml:space="preserve">a new database connection is </w:t>
      </w:r>
      <w:r w:rsidR="00E473EB">
        <w:t>established,</w:t>
      </w:r>
      <w:r w:rsidR="00132C53">
        <w:t xml:space="preserve"> and the required queries are executed. </w:t>
      </w:r>
      <w:r w:rsidR="00E473EB">
        <w:t xml:space="preserve">Thus, multiple users in different locations may establish a connection to the database at the same time. However, to ensure not to overload the database and keep connections open for an </w:t>
      </w:r>
      <w:r w:rsidR="0063768B">
        <w:t>unnecessary</w:t>
      </w:r>
      <w:r w:rsidR="00E473EB">
        <w:t xml:space="preserve"> amount of time, each connection is closed one the current intake event has been logged.  </w:t>
      </w:r>
    </w:p>
    <w:p w14:paraId="4886939E" w14:textId="6DD9F461" w:rsidR="00EE49D1" w:rsidRDefault="00EE49D1" w:rsidP="002A4910"/>
    <w:p w14:paraId="5D81213A" w14:textId="5660E0F3" w:rsidR="00EE49D1" w:rsidRDefault="00EE49D1" w:rsidP="00EE49D1">
      <w:pPr>
        <w:pStyle w:val="Heading2"/>
        <w:numPr>
          <w:ilvl w:val="2"/>
          <w:numId w:val="2"/>
        </w:numPr>
      </w:pPr>
      <w:r>
        <w:t>Database Tomcat Integration</w:t>
      </w:r>
    </w:p>
    <w:p w14:paraId="5E0C74CC" w14:textId="4FF6998E" w:rsidR="00D96E16" w:rsidRDefault="00EE49D1" w:rsidP="00D96E16">
      <w:r>
        <w:t xml:space="preserve">As the final java application is run on a Tomcat server, the database needs to be integrated with such. </w:t>
      </w:r>
      <w:r w:rsidR="00512E5E">
        <w:t xml:space="preserve">There are several steps required to prepare Tomcat to connect a database. </w:t>
      </w:r>
    </w:p>
    <w:p w14:paraId="426DAC62" w14:textId="59066598" w:rsidR="00D96E16" w:rsidRDefault="00D96E16" w:rsidP="00D96E16">
      <w:pPr>
        <w:pStyle w:val="ListParagraph"/>
        <w:numPr>
          <w:ilvl w:val="1"/>
          <w:numId w:val="15"/>
        </w:numPr>
      </w:pPr>
      <w:r>
        <w:t>JDBC Driver</w:t>
      </w:r>
    </w:p>
    <w:p w14:paraId="65744D2F" w14:textId="41BA04B7" w:rsidR="00D96E16" w:rsidRDefault="00D96E16" w:rsidP="00D96E16">
      <w:r>
        <w:t>The Java Datab</w:t>
      </w:r>
      <w:r w:rsidR="00E342A5">
        <w:t>a</w:t>
      </w:r>
      <w:r>
        <w:t xml:space="preserve">se Connectivity driver is available for download as an executable java (.jar) file. </w:t>
      </w:r>
      <w:r w:rsidR="00EA6885">
        <w:t>This .jar file needs to be imported into the Tomcat library director</w:t>
      </w:r>
      <w:r w:rsidR="0090618B">
        <w:t>y.</w:t>
      </w:r>
    </w:p>
    <w:p w14:paraId="1853CA0F" w14:textId="165EAF2F" w:rsidR="00527EB5" w:rsidRDefault="00527EB5" w:rsidP="00527EB5">
      <w:pPr>
        <w:pStyle w:val="ListParagraph"/>
        <w:numPr>
          <w:ilvl w:val="1"/>
          <w:numId w:val="15"/>
        </w:numPr>
      </w:pPr>
      <w:r>
        <w:t>Change Tomcat Configuration</w:t>
      </w:r>
    </w:p>
    <w:p w14:paraId="7B608F6F" w14:textId="0C3DEBDD" w:rsidR="00F62832" w:rsidRDefault="00527EB5" w:rsidP="002A4910">
      <w:r>
        <w:t xml:space="preserve">To ensure the server includes the database connectivity, </w:t>
      </w:r>
      <w:r w:rsidR="004567C5">
        <w:t>a context tab needs to be added to the server configuration file</w:t>
      </w:r>
      <w:r w:rsidR="00560348">
        <w:t>, as shown</w:t>
      </w:r>
      <w:r w:rsidR="00D31F11">
        <w:t xml:space="preserve"> in </w:t>
      </w:r>
      <w:r w:rsidR="00D31F11">
        <w:fldChar w:fldCharType="begin"/>
      </w:r>
      <w:r w:rsidR="00D31F11">
        <w:instrText xml:space="preserve"> REF _Ref16243798 \h </w:instrText>
      </w:r>
      <w:r w:rsidR="00D31F11">
        <w:fldChar w:fldCharType="separate"/>
      </w:r>
      <w:r w:rsidR="00D31F11">
        <w:t xml:space="preserve">Figure </w:t>
      </w:r>
      <w:r w:rsidR="00D31F11">
        <w:rPr>
          <w:noProof/>
        </w:rPr>
        <w:t>18</w:t>
      </w:r>
      <w:r w:rsidR="00D31F11">
        <w:t>: Database Tomcat Configuration Context</w:t>
      </w:r>
      <w:r w:rsidR="00D31F11">
        <w:fldChar w:fldCharType="end"/>
      </w:r>
      <w:r w:rsidR="00D31F11">
        <w:t>.</w:t>
      </w:r>
      <w:r>
        <w:t xml:space="preserve"> </w:t>
      </w:r>
    </w:p>
    <w:p w14:paraId="7FFE9735" w14:textId="77777777" w:rsidR="00D276BB" w:rsidRDefault="00D31F11" w:rsidP="002A4910">
      <w:r>
        <w:rPr>
          <w:noProof/>
        </w:rPr>
        <mc:AlternateContent>
          <mc:Choice Requires="wpg">
            <w:drawing>
              <wp:anchor distT="0" distB="0" distL="114300" distR="114300" simplePos="0" relativeHeight="251702272" behindDoc="0" locked="0" layoutInCell="1" allowOverlap="1" wp14:anchorId="1C1EEC74" wp14:editId="59DEC5BA">
                <wp:simplePos x="0" y="0"/>
                <wp:positionH relativeFrom="column">
                  <wp:posOffset>0</wp:posOffset>
                </wp:positionH>
                <wp:positionV relativeFrom="paragraph">
                  <wp:posOffset>83144</wp:posOffset>
                </wp:positionV>
                <wp:extent cx="2635250" cy="2990215"/>
                <wp:effectExtent l="0" t="0" r="6350" b="0"/>
                <wp:wrapSquare wrapText="bothSides"/>
                <wp:docPr id="50" name="Group 50"/>
                <wp:cNvGraphicFramePr/>
                <a:graphic xmlns:a="http://schemas.openxmlformats.org/drawingml/2006/main">
                  <a:graphicData uri="http://schemas.microsoft.com/office/word/2010/wordprocessingGroup">
                    <wpg:wgp>
                      <wpg:cNvGrpSpPr/>
                      <wpg:grpSpPr>
                        <a:xfrm>
                          <a:off x="0" y="0"/>
                          <a:ext cx="2635250" cy="2990215"/>
                          <a:chOff x="0" y="0"/>
                          <a:chExt cx="2635250" cy="2990215"/>
                        </a:xfrm>
                      </wpg:grpSpPr>
                      <pic:pic xmlns:pic="http://schemas.openxmlformats.org/drawingml/2006/picture">
                        <pic:nvPicPr>
                          <pic:cNvPr id="48" name="Picture 48" descr="A screenshot of text&#10;&#10;Description automatically generated"/>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635250" cy="2665095"/>
                          </a:xfrm>
                          <a:prstGeom prst="rect">
                            <a:avLst/>
                          </a:prstGeom>
                        </pic:spPr>
                      </pic:pic>
                      <wps:wsp>
                        <wps:cNvPr id="49" name="Text Box 49"/>
                        <wps:cNvSpPr txBox="1"/>
                        <wps:spPr>
                          <a:xfrm>
                            <a:off x="0" y="2723515"/>
                            <a:ext cx="2635250" cy="266700"/>
                          </a:xfrm>
                          <a:prstGeom prst="rect">
                            <a:avLst/>
                          </a:prstGeom>
                          <a:solidFill>
                            <a:prstClr val="white"/>
                          </a:solidFill>
                          <a:ln>
                            <a:noFill/>
                          </a:ln>
                        </wps:spPr>
                        <wps:txbx>
                          <w:txbxContent>
                            <w:p w14:paraId="2F76B577" w14:textId="390BE8BA" w:rsidR="0033572B" w:rsidRPr="00DD697F" w:rsidRDefault="0033572B" w:rsidP="00D31F11">
                              <w:pPr>
                                <w:pStyle w:val="Caption"/>
                              </w:pPr>
                              <w:bookmarkStart w:id="38" w:name="_Ref16243798"/>
                              <w:r>
                                <w:t xml:space="preserve">Figure </w:t>
                              </w:r>
                              <w:r>
                                <w:fldChar w:fldCharType="begin"/>
                              </w:r>
                              <w:r>
                                <w:instrText xml:space="preserve"> SEQ Figure \* ARABIC </w:instrText>
                              </w:r>
                              <w:r>
                                <w:fldChar w:fldCharType="separate"/>
                              </w:r>
                              <w:r w:rsidR="00F51274">
                                <w:rPr>
                                  <w:noProof/>
                                </w:rPr>
                                <w:t>18</w:t>
                              </w:r>
                              <w:r>
                                <w:fldChar w:fldCharType="end"/>
                              </w:r>
                              <w:r>
                                <w:t>: Database Tomcat Configuration Context</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1EEC74" id="Group 50" o:spid="_x0000_s1071" style="position:absolute;margin-left:0;margin-top:6.55pt;width:207.5pt;height:235.45pt;z-index:251702272" coordsize="26352,299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1BZ/6FVXf+hVV3/jU5W/zYxOP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4Wp0/+Rrdf/ja3X/5Gt1/+Rrdf/QZG7/MS82/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4Wp0/9VmcP8oLDP/UDlB/8pibP/ka3X/qFdg/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LjU4/2+OZv91lmr/k79//5K9f/8oLDP/KCwz/ygsM/8oLDP/&#13;&#10;KCwz/ygsM/8oLDP/KCwz/ygsM/8oLDP/KCwz/ygsM/8oLDP/KCwz/ygsM/8oLDP/KCwz/ygsM/8o&#13;&#10;LDP/KCwz/ygsM/8oLDP/KCwz/ygsM/8oLDP/KCwz/ygsM/8oLDP/Mzs7/22LZP9OYE7/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YblX/fKBv/5XBgf+MtXr/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OkVA/5XBgf+VwYH/jLV6/1ty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EqnX/&#13;&#10;lMGA/4y2e/88R0H/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0PTz/kLt9/4Clcv8oLDP/bIpk&#13;&#10;/5C7ff9geVv/KCwz/ygsM/8oLDP/KCwz/ygsM/+IsHj/hq12/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6R7Xf/TmW3/NzU4/ygsM/8o&#13;&#10;LDP/KCwz/ygsM/8oLDP/KCwz/ygsM/8oLDP/KCwz/ygsM/8oLDP/KCwz/ygsM/8oLDP/KCwz/ygs&#13;&#10;M/8oLDP/KCwz/ygsM/8oLDP/KCwz/ygsM/8oLDP/KCwz/ygsM/8oLDP/KCwz/ygsM/8oLDP/KCwz&#13;&#10;/ygsM/8oLDP/KCwz/ygsM/8oLDP/KCwz/ygsM/85Qz//lcKB/4y2e/8oLDP/eZxt/5XCgf9simT/&#13;&#10;KCwz/ygsM/8oLDP/KCwz/ygsM/+OuXz/jLZ7/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6Z8Xv/TmW3/OTc5/ygsM/8oLDP/KCwz/ygs&#13;&#10;M/8oLDP/KCwz/ygsM/8oLDP/KCwz/ygsM/8oLDP/KCwz/ygsM/8oLDP/KCwz/ygsM/8oLDP/KCwz&#13;&#10;/ygsM/8oLDP/KCwz/ygsM/8oLDP/KCwz/ygsM/8oLDP/KCwz/ygsM/8oLDP/KCwz/ygsM/8oLDP/&#13;&#10;KCwz/ygsM/8oLDP/KCwz/ygsM/85Qz//lcKB/4y2e/8oLDP/eZxt/5XCgf9sim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oXlc&#13;&#10;/8yVa/8oLDP/KCwz/ygsM/8oLDP/KCwz/ygsM/8oLDP/KCwz/ygsM/8oLDP/YHpb/5C7ff9simT/&#13;&#10;KCwz/4Cmcv+Qu33/Mzs7/ygsM/8oLDP/iLB4/4y2e/8oLDP/S1xM/5C7ff95m23/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sYNh/9OZbf8oLDP/&#13;&#10;KCwz/ygsM/8oLDP/KCwz/ygsM/8oLDP/KCwz/ygsM/8oLDP/bIpk/5XCgf95m23/KCwz/4y2e/+V&#13;&#10;woH/N0E+/ygsM/8oLDP/kr5//5TBgP8oLDP/VGlT/5XCgf+FrHb/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sYNh/9OZbf8oLDP/KCwz/ygsM/8o&#13;&#10;LDP/KCwz/ygsM/8oLDP/KCwz/ygsM/8oLDP/bIpk/5XCgf95m23/KCwz/4y2e/+VwoH/N0E+/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&#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7ODr/05lt/6d9Xv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5Nzn/0plt/6B5XP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9l&#13;&#10;gF//hq12/5XCgf94mmz/KCwz/ygsM/8oLDP/KCwz/ygsM/8oLDP/KCwz/ygsM/8oLDP/KCwz/ygs&#13;&#10;M/8oLDP/KCwz/ygsM/8oLDP/KCwz/ygsM/9QY1D/lcKB/2yKZP8oLDP/KCwz/ygsM/8oLDP/KCwz&#13;&#10;/ygsM/8oLDP/KCwz/ygsM/8oLDP/KCwz/ygsM/8oLDP/KCwz/ygsM/8oLDP/KCwz/ygsM/9Yblb/&#13;&#10;b45m/4Wsdf+VwoH/a4hj/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RvH7/lMCA/4Sq&#13;&#10;df8oLDP/KCwz/ygsM/8oLDP/KCwz/ygsM/8oLDP/KCwz/ygsM/8oLDP/KCwz/ygsM/8oLDP/KCwz&#13;&#10;/ygsM/8oLDP/KCwz/ygsM/9OYE7/lcGB/2mFYf8oLDP/KCwz/ygsM/8oLDP/KCwz/ygsM/8oLDP/&#13;&#10;KCwz/ygsM/8oLDP/KCwz/ygsM/8oLDP/KCwz/ygsM/8oLDP/KCwz/ygsM/+DqXT/lcGB/5O/f/98&#13;&#10;oG//MDc5/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&#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9JWUv/bYtk/zlDP/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13;&#10;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yeIL/aG13/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">
                <v:shape id="Picture 48" o:spid="_x0000_s1072" type="#_x0000_t75" alt="A screenshot of text&#10;&#10;Description automatically generated" style="position:absolute;width:26352;height:266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">
                  <v:imagedata r:id="rId45" o:title="A screenshot of text&#10;&#10;Description automatically generated"/>
                </v:shape>
                <v:shape id="Text Box 49" o:spid="_x0000_s1073" type="#_x0000_t202" style="position:absolute;top:27235;width:26352;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" stroked="f">
                  <v:textbox style="mso-fit-shape-to-text:t" inset="0,0,0,0">
                    <w:txbxContent>
                      <w:p w14:paraId="2F76B577" w14:textId="390BE8BA" w:rsidR="0033572B" w:rsidRPr="00DD697F" w:rsidRDefault="0033572B" w:rsidP="00D31F11">
                        <w:pPr>
                          <w:pStyle w:val="Caption"/>
                        </w:pPr>
                        <w:bookmarkStart w:id="39" w:name="_Ref16243798"/>
                        <w:r>
                          <w:t xml:space="preserve">Figure </w:t>
                        </w:r>
                        <w:r>
                          <w:fldChar w:fldCharType="begin"/>
                        </w:r>
                        <w:r>
                          <w:instrText xml:space="preserve"> SEQ Figure \* ARABIC </w:instrText>
                        </w:r>
                        <w:r>
                          <w:fldChar w:fldCharType="separate"/>
                        </w:r>
                        <w:r w:rsidR="00F51274">
                          <w:rPr>
                            <w:noProof/>
                          </w:rPr>
                          <w:t>18</w:t>
                        </w:r>
                        <w:r>
                          <w:fldChar w:fldCharType="end"/>
                        </w:r>
                        <w:r>
                          <w:t>: Database Tomcat Configuration Context</w:t>
                        </w:r>
                        <w:bookmarkEnd w:id="39"/>
                      </w:p>
                    </w:txbxContent>
                  </v:textbox>
                </v:shape>
                <w10:wrap type="square"/>
              </v:group>
            </w:pict>
          </mc:Fallback>
        </mc:AlternateContent>
      </w:r>
      <w:r w:rsidR="00A97924">
        <w:t xml:space="preserve">The context resource gives the server database connection information such as its username, password and connection </w:t>
      </w:r>
      <w:r w:rsidR="005E51CC">
        <w:t>URL</w:t>
      </w:r>
      <w:r w:rsidR="00A97924">
        <w:t>.</w:t>
      </w:r>
    </w:p>
    <w:p w14:paraId="0F200E75" w14:textId="54B9451F" w:rsidR="00BF4916" w:rsidRDefault="00D276BB" w:rsidP="002A4910">
      <w:r>
        <w:t>Finally, the server needs to know which webapp requires the connection to this database.</w:t>
      </w:r>
      <w:r w:rsidR="005F4EAF">
        <w:t xml:space="preserve"> A resource reference may be implemented in the web applications </w:t>
      </w:r>
      <w:r w:rsidR="005F4EAF">
        <w:rPr>
          <w:i/>
          <w:iCs/>
        </w:rPr>
        <w:t>web.xml</w:t>
      </w:r>
      <w:r w:rsidR="005F4EAF">
        <w:t xml:space="preserve"> file on the Tomcat server. </w:t>
      </w:r>
      <w:r w:rsidR="00A27E20">
        <w:t>The essential configuration code</w:t>
      </w:r>
      <w:r w:rsidR="00BF4916">
        <w:t xml:space="preserve"> is as follows: </w:t>
      </w:r>
    </w:p>
    <w:p w14:paraId="629D8F46" w14:textId="77777777" w:rsidR="00D63B5A" w:rsidRDefault="00D63B5A" w:rsidP="002A4910"/>
    <w:p w14:paraId="169333B3"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28330EEE"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description&gt;foodDiary&lt;/description&gt;</w:t>
      </w:r>
    </w:p>
    <w:p w14:paraId="49D07D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ref-name&gt;jdbc/foodDiary&lt;/res-ref-name&gt;</w:t>
      </w:r>
    </w:p>
    <w:p w14:paraId="5E5B40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type&gt;javax.sql.DataSource&lt;/res-type&gt;</w:t>
      </w:r>
    </w:p>
    <w:p w14:paraId="6DB63AF8"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auth&gt;Container&lt;/res-auth&gt;</w:t>
      </w:r>
    </w:p>
    <w:p w14:paraId="5547406F" w14:textId="297FB69F" w:rsidR="00D63B5A" w:rsidRPr="00D63B5A" w:rsidRDefault="00BF4916" w:rsidP="00D63B5A">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4C0C4A01" w14:textId="051EF169" w:rsidR="00D31F11" w:rsidRPr="005F4EAF" w:rsidRDefault="00A27E20" w:rsidP="002A4910">
      <w:r>
        <w:t xml:space="preserve"> </w:t>
      </w:r>
    </w:p>
    <w:p w14:paraId="707F691F" w14:textId="77777777" w:rsidR="00B10323" w:rsidRDefault="00E93BA3" w:rsidP="002A4910">
      <w:r>
        <w:t>At this point the required back end logic is at a point where testing can be done.</w:t>
      </w:r>
      <w:r w:rsidR="00CD1CF1">
        <w:t xml:space="preserve"> However, the Tomcat server is only available locally via localhost. </w:t>
      </w:r>
    </w:p>
    <w:p w14:paraId="49075AD3" w14:textId="19561BB2" w:rsidR="00B10323" w:rsidRDefault="00B10323" w:rsidP="002A4910"/>
    <w:p w14:paraId="17713390" w14:textId="63CE9212" w:rsidR="00023C14" w:rsidRDefault="00023C14" w:rsidP="00023C14">
      <w:pPr>
        <w:pStyle w:val="Heading2"/>
        <w:numPr>
          <w:ilvl w:val="2"/>
          <w:numId w:val="2"/>
        </w:numPr>
      </w:pPr>
      <w:r>
        <w:t>Tomcat Servlet Integration</w:t>
      </w:r>
    </w:p>
    <w:p w14:paraId="5C56E80F" w14:textId="77777777" w:rsidR="00A84742" w:rsidRDefault="00023C14" w:rsidP="00023C14">
      <w:r>
        <w:t>The Java backend has been developed</w:t>
      </w:r>
      <w:r w:rsidR="00222025">
        <w:t xml:space="preserve">. The final step for preparing the server is to include the </w:t>
      </w:r>
      <w:r w:rsidR="00177F1A">
        <w:t>java</w:t>
      </w:r>
      <w:r w:rsidR="006C1825">
        <w:t xml:space="preserve"> servlet.</w:t>
      </w:r>
      <w:r w:rsidR="00A84742">
        <w:t xml:space="preserve"> In order to deploy web applications using Tomcat the following steps must be followed:</w:t>
      </w:r>
    </w:p>
    <w:p w14:paraId="7EA6224C" w14:textId="60656C07" w:rsidR="00A84742" w:rsidRDefault="00A84742" w:rsidP="00A84742">
      <w:pPr>
        <w:pStyle w:val="ListParagraph"/>
        <w:numPr>
          <w:ilvl w:val="1"/>
          <w:numId w:val="15"/>
        </w:numPr>
      </w:pPr>
      <w:r>
        <w:t xml:space="preserve">Package and build an executable file </w:t>
      </w:r>
      <w:r w:rsidR="00373814">
        <w:t xml:space="preserve">(.jar or .war) </w:t>
      </w:r>
      <w:r>
        <w:t xml:space="preserve">of the desired java application. </w:t>
      </w:r>
    </w:p>
    <w:p w14:paraId="1706AA8E" w14:textId="5A700D67" w:rsidR="00023C14" w:rsidRDefault="00373814" w:rsidP="00A84742">
      <w:pPr>
        <w:pStyle w:val="ListParagraph"/>
        <w:numPr>
          <w:ilvl w:val="1"/>
          <w:numId w:val="15"/>
        </w:numPr>
      </w:pPr>
      <w:r>
        <w:t xml:space="preserve">Move the executable to the </w:t>
      </w:r>
      <w:r w:rsidRPr="00AE5194">
        <w:rPr>
          <w:i/>
          <w:iCs/>
        </w:rPr>
        <w:t>webapps</w:t>
      </w:r>
      <w:r>
        <w:t xml:space="preserve"> folder of the Tomcat root directory. </w:t>
      </w:r>
    </w:p>
    <w:p w14:paraId="17BEFCB7" w14:textId="39882FDB" w:rsidR="00373814" w:rsidRDefault="00E742AF" w:rsidP="00A84742">
      <w:pPr>
        <w:pStyle w:val="ListParagraph"/>
        <w:numPr>
          <w:ilvl w:val="1"/>
          <w:numId w:val="15"/>
        </w:numPr>
      </w:pPr>
      <w:r>
        <w:t xml:space="preserve">Tell Tomcat to understand that the executable is a Java Servlet. </w:t>
      </w:r>
    </w:p>
    <w:p w14:paraId="38A0AB1B" w14:textId="3A3D0F04" w:rsidR="00E742AF" w:rsidRDefault="00E742AF" w:rsidP="00E742AF">
      <w:pPr>
        <w:pStyle w:val="ListParagraph"/>
        <w:numPr>
          <w:ilvl w:val="2"/>
          <w:numId w:val="15"/>
        </w:numPr>
      </w:pPr>
      <w:r>
        <w:lastRenderedPageBreak/>
        <w:t xml:space="preserve">This can be done by navigating to the webapps/ROOT directory of the Tomcat server and adding the following liens of code to the web.xml configuration file: </w:t>
      </w:r>
    </w:p>
    <w:p w14:paraId="6CE9C442" w14:textId="77777777" w:rsidR="00FD67EB" w:rsidRDefault="00FD67EB" w:rsidP="00787F18">
      <w:pPr>
        <w:ind w:left="2880"/>
      </w:pPr>
      <w:r>
        <w:t>&lt;servlet&gt;</w:t>
      </w:r>
    </w:p>
    <w:p w14:paraId="5F1B0AEA" w14:textId="77777777" w:rsidR="00FD67EB" w:rsidRDefault="00FD67EB" w:rsidP="00787F18">
      <w:pPr>
        <w:ind w:left="2880"/>
      </w:pPr>
      <w:r>
        <w:t xml:space="preserve">    &lt;servlet-name&gt;helloworldservlet&lt;/servlet-name&gt;</w:t>
      </w:r>
    </w:p>
    <w:p w14:paraId="2B7EA56D" w14:textId="77777777" w:rsidR="00FD67EB" w:rsidRDefault="00FD67EB" w:rsidP="00787F18">
      <w:pPr>
        <w:ind w:left="2880"/>
      </w:pPr>
      <w:r>
        <w:t xml:space="preserve">    &lt;servlet-class&gt;HelloWorldSkillServlet&lt;/servlet-class&gt;</w:t>
      </w:r>
    </w:p>
    <w:p w14:paraId="349D0816" w14:textId="77777777" w:rsidR="00FD67EB" w:rsidRDefault="00FD67EB" w:rsidP="00787F18">
      <w:pPr>
        <w:ind w:left="2880"/>
      </w:pPr>
      <w:r>
        <w:t xml:space="preserve">  &lt;/servlet&gt;</w:t>
      </w:r>
    </w:p>
    <w:p w14:paraId="074C0465" w14:textId="77777777" w:rsidR="00FD67EB" w:rsidRDefault="00FD67EB" w:rsidP="00787F18">
      <w:pPr>
        <w:ind w:left="2880"/>
      </w:pPr>
      <w:r>
        <w:t xml:space="preserve">  &lt;servlet-mapping&gt;</w:t>
      </w:r>
    </w:p>
    <w:p w14:paraId="0A514659" w14:textId="77777777" w:rsidR="00FD67EB" w:rsidRDefault="00FD67EB" w:rsidP="00787F18">
      <w:pPr>
        <w:ind w:left="2880"/>
      </w:pPr>
      <w:r>
        <w:t xml:space="preserve">    &lt;servlet-name&gt;helloworldservlet&lt;/servlet-name&gt;</w:t>
      </w:r>
    </w:p>
    <w:p w14:paraId="6B048BE3" w14:textId="77777777" w:rsidR="00FD67EB" w:rsidRDefault="00FD67EB" w:rsidP="00787F18">
      <w:pPr>
        <w:ind w:left="2880"/>
      </w:pPr>
      <w:r>
        <w:t xml:space="preserve">    &lt;url-pattern&gt;/main&lt;/url-pattern&gt;</w:t>
      </w:r>
    </w:p>
    <w:p w14:paraId="5375EDDC" w14:textId="08F24C41" w:rsidR="00FD67EB" w:rsidRDefault="00FD67EB" w:rsidP="00787F18">
      <w:pPr>
        <w:ind w:left="2880"/>
      </w:pPr>
      <w:r>
        <w:t xml:space="preserve">  &lt;/servlet-mapping&gt;</w:t>
      </w:r>
    </w:p>
    <w:p w14:paraId="07D38EFA" w14:textId="158E1461" w:rsidR="00FD67EB" w:rsidRDefault="00924A03" w:rsidP="00000185">
      <w:pPr>
        <w:ind w:left="2160"/>
      </w:pPr>
      <w:r>
        <w:t>This tells the server to append “/main” to the serv</w:t>
      </w:r>
      <w:r w:rsidR="0055357B">
        <w:t>let name and server URL</w:t>
      </w:r>
      <w:r>
        <w:t>.</w:t>
      </w:r>
      <w:r w:rsidR="004E73F5">
        <w:t xml:space="preserve"> The servlet endpoin</w:t>
      </w:r>
      <w:r w:rsidR="00887782">
        <w:t xml:space="preserve">t </w:t>
      </w:r>
      <w:r w:rsidR="004E73F5">
        <w:t xml:space="preserve">therefore is </w:t>
      </w:r>
      <w:hyperlink r:id="rId46" w:history="1">
        <w:r w:rsidR="004E73F5" w:rsidRPr="00E91665">
          <w:rPr>
            <w:rStyle w:val="Hyperlink"/>
          </w:rPr>
          <w:t>http://localhost:8080/helloworldservlet/main</w:t>
        </w:r>
      </w:hyperlink>
      <w:r w:rsidR="004E73F5">
        <w:t xml:space="preserve"> </w:t>
      </w:r>
      <w:r>
        <w:t xml:space="preserve"> </w:t>
      </w:r>
    </w:p>
    <w:p w14:paraId="77AE2CE1" w14:textId="77777777" w:rsidR="00000185" w:rsidRDefault="00000185" w:rsidP="00E742AF"/>
    <w:p w14:paraId="540FD91D" w14:textId="25ACF7E1" w:rsidR="00E742AF" w:rsidRPr="00023C14" w:rsidRDefault="00000185" w:rsidP="00E742AF">
      <w:r>
        <w:t xml:space="preserve">At this point the required back end logic is at a point where testing can be done. However, the Tomcat server is only available locally via localhost. </w:t>
      </w:r>
    </w:p>
    <w:p w14:paraId="0C337565" w14:textId="77777777" w:rsidR="00B10323" w:rsidRDefault="00B10323" w:rsidP="00B10323">
      <w:pPr>
        <w:pStyle w:val="Heading1"/>
        <w:numPr>
          <w:ilvl w:val="1"/>
          <w:numId w:val="2"/>
        </w:numPr>
      </w:pPr>
      <w:r>
        <w:t>NGROK for Testing</w:t>
      </w:r>
    </w:p>
    <w:p w14:paraId="59554ABC" w14:textId="372DB959" w:rsidR="00D31F11" w:rsidRPr="006C1825" w:rsidRDefault="002B46F5" w:rsidP="00576F7E">
      <w:r>
        <w:t xml:space="preserve">Amazon Alexa, even in a test environment, requires an endpoint with HTTPS support. </w:t>
      </w:r>
      <w:r w:rsidR="00AC1B5A">
        <w:t xml:space="preserve">The current Tomcat configuration </w:t>
      </w:r>
      <w:r w:rsidR="004018AE">
        <w:t>support https however over localhost only. This means that the server is not accessible via the internet.</w:t>
      </w:r>
      <w:r w:rsidR="001D72BB">
        <w:t xml:space="preserve"> The software “</w:t>
      </w:r>
      <w:r w:rsidR="001D72BB">
        <w:rPr>
          <w:i/>
          <w:iCs/>
        </w:rPr>
        <w:t>ngrok”</w:t>
      </w:r>
      <w:r w:rsidR="001D72BB">
        <w:t xml:space="preserve"> </w:t>
      </w:r>
      <w:r w:rsidR="006C1825">
        <w:t xml:space="preserve">provides a </w:t>
      </w:r>
      <w:r w:rsidR="00BB3C0B">
        <w:t>method of rerouting a local port to the public web.</w:t>
      </w:r>
      <w:r w:rsidR="00E63466">
        <w:t xml:space="preserve"> After installing the software, a port can be published by </w:t>
      </w:r>
      <w:r w:rsidR="006C1825">
        <w:t xml:space="preserve">the following command </w:t>
      </w:r>
      <w:r w:rsidR="00E63466" w:rsidRPr="00E63466">
        <w:rPr>
          <w:i/>
          <w:iCs/>
        </w:rPr>
        <w:t>“./ngrok http 8080”</w:t>
      </w:r>
      <w:r w:rsidR="001D72BB" w:rsidRPr="00E63466">
        <w:rPr>
          <w:i/>
          <w:iCs/>
        </w:rPr>
        <w:t xml:space="preserve"> </w:t>
      </w:r>
    </w:p>
    <w:p w14:paraId="5B544BAA" w14:textId="7EA832BD" w:rsidR="00F519B8" w:rsidRDefault="00F519B8" w:rsidP="00576F7E">
      <w:pPr>
        <w:rPr>
          <w:rFonts w:ascii="Calibri" w:hAnsi="Calibri" w:cs="Calibri"/>
          <w:color w:val="000000" w:themeColor="text1"/>
        </w:rPr>
      </w:pPr>
      <w:r w:rsidRPr="00FA030C">
        <w:rPr>
          <w:rFonts w:ascii="Calibri" w:hAnsi="Calibri" w:cs="Calibri"/>
          <w:color w:val="000000" w:themeColor="text1"/>
        </w:rPr>
        <w:t xml:space="preserve">This command creates a web </w:t>
      </w:r>
      <w:r w:rsidR="00D92B6C" w:rsidRPr="00FA030C">
        <w:rPr>
          <w:rFonts w:ascii="Calibri" w:hAnsi="Calibri" w:cs="Calibri"/>
          <w:color w:val="000000" w:themeColor="text1"/>
        </w:rPr>
        <w:t>URL</w:t>
      </w:r>
      <w:r w:rsidRPr="00FA030C">
        <w:rPr>
          <w:rFonts w:ascii="Calibri" w:hAnsi="Calibri" w:cs="Calibri"/>
          <w:color w:val="000000" w:themeColor="text1"/>
        </w:rPr>
        <w:t xml:space="preserve"> with https support that reroutes any request to the port 8080 running on the localhost. </w:t>
      </w:r>
      <w:r w:rsidR="00FA030C" w:rsidRPr="00FA030C">
        <w:rPr>
          <w:rFonts w:ascii="Calibri" w:hAnsi="Calibri" w:cs="Calibri"/>
          <w:color w:val="000000" w:themeColor="text1"/>
        </w:rPr>
        <w:t xml:space="preserve">The </w:t>
      </w:r>
      <w:r w:rsidR="006C1825">
        <w:rPr>
          <w:rFonts w:ascii="Calibri" w:hAnsi="Calibri" w:cs="Calibri"/>
          <w:color w:val="000000" w:themeColor="text1"/>
        </w:rPr>
        <w:t xml:space="preserve">generated </w:t>
      </w:r>
      <w:r w:rsidR="00FA030C" w:rsidRPr="00FA030C">
        <w:rPr>
          <w:rFonts w:ascii="Calibri" w:hAnsi="Calibri" w:cs="Calibri"/>
          <w:color w:val="000000" w:themeColor="text1"/>
        </w:rPr>
        <w:t xml:space="preserve">URL may look as such: </w:t>
      </w:r>
      <w:hyperlink r:id="rId47" w:history="1">
        <w:r w:rsidR="006C1825" w:rsidRPr="00E91665">
          <w:rPr>
            <w:rStyle w:val="Hyperlink"/>
            <w:rFonts w:ascii="Calibri" w:hAnsi="Calibri" w:cs="Calibri"/>
          </w:rPr>
          <w:t>https://a23a2051.ngrok.io</w:t>
        </w:r>
      </w:hyperlink>
      <w:r w:rsidR="009854DE">
        <w:rPr>
          <w:rFonts w:ascii="Calibri" w:hAnsi="Calibri" w:cs="Calibri"/>
          <w:color w:val="000000" w:themeColor="text1"/>
        </w:rPr>
        <w:t xml:space="preserve">. </w:t>
      </w:r>
      <w:r w:rsidR="00961B30">
        <w:rPr>
          <w:rFonts w:ascii="Calibri" w:hAnsi="Calibri" w:cs="Calibri"/>
          <w:color w:val="000000" w:themeColor="text1"/>
        </w:rPr>
        <w:t xml:space="preserve">As explained in the previous section, the servlet was </w:t>
      </w:r>
      <w:r w:rsidR="00B5731B">
        <w:rPr>
          <w:rFonts w:ascii="Calibri" w:hAnsi="Calibri" w:cs="Calibri"/>
          <w:color w:val="000000" w:themeColor="text1"/>
        </w:rPr>
        <w:t>added,</w:t>
      </w:r>
      <w:r w:rsidR="00961B30">
        <w:rPr>
          <w:rFonts w:ascii="Calibri" w:hAnsi="Calibri" w:cs="Calibri"/>
          <w:color w:val="000000" w:themeColor="text1"/>
        </w:rPr>
        <w:t xml:space="preserve"> and the corresponding server URL provided. </w:t>
      </w:r>
      <w:r w:rsidR="00B5731B">
        <w:rPr>
          <w:rFonts w:ascii="Calibri" w:hAnsi="Calibri" w:cs="Calibri"/>
          <w:color w:val="000000" w:themeColor="text1"/>
        </w:rPr>
        <w:t xml:space="preserve">Therefore, the endpoint needed for Alexa to speak to the servlet is: </w:t>
      </w:r>
      <w:hyperlink r:id="rId48" w:history="1">
        <w:r w:rsidR="00B5731B" w:rsidRPr="00E91665">
          <w:rPr>
            <w:rStyle w:val="Hyperlink"/>
            <w:rFonts w:ascii="Calibri" w:hAnsi="Calibri" w:cs="Calibri"/>
          </w:rPr>
          <w:t>https://a23a2051.ngrok.io/helloworldservlet/main</w:t>
        </w:r>
      </w:hyperlink>
      <w:r w:rsidR="00DF3DBE">
        <w:rPr>
          <w:rFonts w:ascii="Calibri" w:hAnsi="Calibri" w:cs="Calibri"/>
          <w:color w:val="000000" w:themeColor="text1"/>
        </w:rPr>
        <w:t xml:space="preserve">. </w:t>
      </w:r>
      <w:r w:rsidR="00515094">
        <w:rPr>
          <w:rFonts w:ascii="Calibri" w:hAnsi="Calibri" w:cs="Calibri"/>
          <w:color w:val="000000" w:themeColor="text1"/>
        </w:rPr>
        <w:t xml:space="preserve">The downside of using ngrok is that it is only really useful for testing purposes. When restarting ngrok the URL it provides changes, thus requiring a reconfigured endpoint for the skill. </w:t>
      </w:r>
    </w:p>
    <w:p w14:paraId="15AF6C4E" w14:textId="05DAB8B1" w:rsidR="00D31518" w:rsidRDefault="00D31518" w:rsidP="00576F7E">
      <w:pPr>
        <w:rPr>
          <w:rFonts w:ascii="Calibri" w:hAnsi="Calibri" w:cs="Calibri"/>
          <w:color w:val="000000" w:themeColor="text1"/>
        </w:rPr>
      </w:pPr>
    </w:p>
    <w:p w14:paraId="32EC154D" w14:textId="3C9DA135" w:rsidR="00D31518" w:rsidRDefault="007158B9" w:rsidP="00D31518">
      <w:pPr>
        <w:pStyle w:val="Heading1"/>
        <w:numPr>
          <w:ilvl w:val="1"/>
          <w:numId w:val="2"/>
        </w:numPr>
      </w:pPr>
      <w:r>
        <w:t>Initial Test</w:t>
      </w:r>
    </w:p>
    <w:p w14:paraId="4084FDF1" w14:textId="7DBDD329" w:rsidR="007158B9" w:rsidRDefault="007158B9" w:rsidP="007158B9">
      <w:r>
        <w:t xml:space="preserve">Using ngrok, it is possible to test the </w:t>
      </w:r>
      <w:r w:rsidR="00B822CB">
        <w:t>A</w:t>
      </w:r>
      <w:r>
        <w:t xml:space="preserve">lexa skill. </w:t>
      </w:r>
      <w:r w:rsidR="00B822CB">
        <w:t xml:space="preserve">Two main tests were carried out. Each test isolates different experiment variables. The aim for both tests were to take </w:t>
      </w:r>
      <w:r w:rsidR="000D2ED9">
        <w:t>a set of</w:t>
      </w:r>
      <w:r w:rsidR="00B822CB">
        <w:t xml:space="preserve"> intake event phrases and compare the output with the desired output. </w:t>
      </w:r>
      <w:r w:rsidR="00F54097">
        <w:t xml:space="preserve">Below are detailed </w:t>
      </w:r>
      <w:r w:rsidR="00175EFD">
        <w:t>explanations</w:t>
      </w:r>
      <w:r w:rsidR="00F54097">
        <w:t xml:space="preserve"> for each test: </w:t>
      </w:r>
    </w:p>
    <w:p w14:paraId="4840157D" w14:textId="5D85498B" w:rsidR="00F54097" w:rsidRDefault="00F54097" w:rsidP="007158B9"/>
    <w:p w14:paraId="5D6335A8" w14:textId="61315CDC" w:rsidR="00F54097" w:rsidRDefault="00F54097" w:rsidP="00F54097">
      <w:pPr>
        <w:pStyle w:val="Heading2"/>
        <w:numPr>
          <w:ilvl w:val="2"/>
          <w:numId w:val="2"/>
        </w:numPr>
      </w:pPr>
      <w:bookmarkStart w:id="40" w:name="_Ref16505003"/>
      <w:r>
        <w:t>Speech input in typed form</w:t>
      </w:r>
      <w:bookmarkEnd w:id="40"/>
    </w:p>
    <w:p w14:paraId="0E19352C" w14:textId="09ACDD9E" w:rsidR="00F54097" w:rsidRDefault="00F54097" w:rsidP="00F54097">
      <w:r>
        <w:t xml:space="preserve">This test uses the Alexa developer portal to input speech to the Alexa skill. This takes out the element of natural language processing that the voice assistant needs to understand the users actual speaking. </w:t>
      </w:r>
      <w:r w:rsidR="0099135F">
        <w:t xml:space="preserve">The following table </w:t>
      </w:r>
      <w:r w:rsidR="00DE7AAC">
        <w:t xml:space="preserve">summarizes the spoken utterances, Alexa responses and </w:t>
      </w:r>
      <w:r w:rsidR="00CC51DF">
        <w:t>whether</w:t>
      </w:r>
      <w:r w:rsidR="00B23D5E">
        <w:t xml:space="preserve"> </w:t>
      </w:r>
      <w:r w:rsidR="00DE7AAC">
        <w:t xml:space="preserve">the data was inserted correctly into the database. </w:t>
      </w:r>
    </w:p>
    <w:tbl>
      <w:tblPr>
        <w:tblStyle w:val="TableGrid"/>
        <w:tblW w:w="9010" w:type="dxa"/>
        <w:tblLook w:val="04A0" w:firstRow="1" w:lastRow="0" w:firstColumn="1" w:lastColumn="0" w:noHBand="0" w:noVBand="1"/>
      </w:tblPr>
      <w:tblGrid>
        <w:gridCol w:w="1829"/>
        <w:gridCol w:w="1233"/>
        <w:gridCol w:w="1233"/>
        <w:gridCol w:w="948"/>
        <w:gridCol w:w="973"/>
        <w:gridCol w:w="1315"/>
        <w:gridCol w:w="1479"/>
      </w:tblGrid>
      <w:tr w:rsidR="00F1783F" w:rsidRPr="00022F6E" w14:paraId="377CAE79" w14:textId="255224AF" w:rsidTr="009C796F">
        <w:tc>
          <w:tcPr>
            <w:tcW w:w="1976" w:type="dxa"/>
          </w:tcPr>
          <w:p w14:paraId="1F9AAB94" w14:textId="13CDC14F" w:rsidR="00F1783F" w:rsidRPr="00D80EE5" w:rsidRDefault="00F1783F" w:rsidP="00F54097">
            <w:pPr>
              <w:rPr>
                <w:b/>
                <w:bCs/>
                <w:i/>
                <w:iCs/>
              </w:rPr>
            </w:pPr>
            <w:r w:rsidRPr="00D80EE5">
              <w:rPr>
                <w:b/>
                <w:bCs/>
                <w:i/>
                <w:iCs/>
              </w:rPr>
              <w:t>Utterance</w:t>
            </w:r>
          </w:p>
        </w:tc>
        <w:tc>
          <w:tcPr>
            <w:tcW w:w="1233" w:type="dxa"/>
          </w:tcPr>
          <w:p w14:paraId="0BB50CAF" w14:textId="1FB834AC" w:rsidR="00F1783F" w:rsidRPr="00022F6E" w:rsidRDefault="00F1783F" w:rsidP="00F54097">
            <w:pPr>
              <w:rPr>
                <w:b/>
                <w:bCs/>
              </w:rPr>
            </w:pPr>
            <w:r w:rsidRPr="00022F6E">
              <w:rPr>
                <w:b/>
                <w:bCs/>
              </w:rPr>
              <w:t>Any response?</w:t>
            </w:r>
          </w:p>
        </w:tc>
        <w:tc>
          <w:tcPr>
            <w:tcW w:w="1233" w:type="dxa"/>
          </w:tcPr>
          <w:p w14:paraId="220EA752" w14:textId="657FDDB1" w:rsidR="00F1783F" w:rsidRPr="00022F6E" w:rsidRDefault="00F1783F" w:rsidP="00F54097">
            <w:pPr>
              <w:rPr>
                <w:b/>
                <w:bCs/>
              </w:rPr>
            </w:pPr>
            <w:r>
              <w:rPr>
                <w:b/>
                <w:bCs/>
              </w:rPr>
              <w:t>Correct response?</w:t>
            </w:r>
          </w:p>
        </w:tc>
        <w:tc>
          <w:tcPr>
            <w:tcW w:w="948" w:type="dxa"/>
          </w:tcPr>
          <w:p w14:paraId="3BB446BA" w14:textId="093DC72C" w:rsidR="00F1783F" w:rsidRPr="00022F6E" w:rsidRDefault="00F1783F" w:rsidP="00F54097">
            <w:pPr>
              <w:rPr>
                <w:b/>
                <w:bCs/>
              </w:rPr>
            </w:pPr>
            <w:r w:rsidRPr="00022F6E">
              <w:rPr>
                <w:b/>
                <w:bCs/>
              </w:rPr>
              <w:t>Correct intent?</w:t>
            </w:r>
          </w:p>
        </w:tc>
        <w:tc>
          <w:tcPr>
            <w:tcW w:w="976" w:type="dxa"/>
          </w:tcPr>
          <w:p w14:paraId="0E0A2D68" w14:textId="0C331195" w:rsidR="00F1783F" w:rsidRPr="00022F6E" w:rsidRDefault="00F1783F" w:rsidP="00F54097">
            <w:pPr>
              <w:rPr>
                <w:b/>
                <w:bCs/>
              </w:rPr>
            </w:pPr>
            <w:r w:rsidRPr="00022F6E">
              <w:rPr>
                <w:b/>
                <w:bCs/>
              </w:rPr>
              <w:t>Correct values?</w:t>
            </w:r>
          </w:p>
        </w:tc>
        <w:tc>
          <w:tcPr>
            <w:tcW w:w="1352" w:type="dxa"/>
          </w:tcPr>
          <w:p w14:paraId="0C3505A2" w14:textId="21999F6D" w:rsidR="00F1783F" w:rsidRPr="00022F6E" w:rsidRDefault="00F1783F" w:rsidP="00F54097">
            <w:pPr>
              <w:rPr>
                <w:b/>
                <w:bCs/>
              </w:rPr>
            </w:pPr>
            <w:r w:rsidRPr="00022F6E">
              <w:rPr>
                <w:b/>
                <w:bCs/>
              </w:rPr>
              <w:t>Correct insertion?</w:t>
            </w:r>
          </w:p>
        </w:tc>
        <w:tc>
          <w:tcPr>
            <w:tcW w:w="1292" w:type="dxa"/>
          </w:tcPr>
          <w:p w14:paraId="5B561940" w14:textId="4B24FB57" w:rsidR="00F1783F" w:rsidRPr="00022F6E" w:rsidRDefault="006433E3" w:rsidP="00F54097">
            <w:pPr>
              <w:rPr>
                <w:b/>
                <w:bCs/>
              </w:rPr>
            </w:pPr>
            <w:r>
              <w:rPr>
                <w:b/>
                <w:bCs/>
              </w:rPr>
              <w:t>Comments</w:t>
            </w:r>
          </w:p>
        </w:tc>
      </w:tr>
      <w:tr w:rsidR="00F1783F" w14:paraId="66E21DBA" w14:textId="111397A0" w:rsidTr="009C796F">
        <w:tc>
          <w:tcPr>
            <w:tcW w:w="1976" w:type="dxa"/>
          </w:tcPr>
          <w:p w14:paraId="453E1A91" w14:textId="0C460F8D" w:rsidR="00F1783F" w:rsidRPr="00D80EE5" w:rsidRDefault="00F1783F" w:rsidP="00F54097">
            <w:pPr>
              <w:rPr>
                <w:i/>
                <w:iCs/>
              </w:rPr>
            </w:pPr>
            <w:r w:rsidRPr="00D80EE5">
              <w:rPr>
                <w:i/>
                <w:iCs/>
              </w:rPr>
              <w:t>“I had a bagel”</w:t>
            </w:r>
          </w:p>
        </w:tc>
        <w:tc>
          <w:tcPr>
            <w:tcW w:w="1233" w:type="dxa"/>
          </w:tcPr>
          <w:p w14:paraId="7A8E18DE" w14:textId="7DE01847" w:rsidR="00F1783F" w:rsidRDefault="00F1783F" w:rsidP="00F54097">
            <w:r>
              <w:sym w:font="Wingdings" w:char="F0FC"/>
            </w:r>
          </w:p>
        </w:tc>
        <w:tc>
          <w:tcPr>
            <w:tcW w:w="1233" w:type="dxa"/>
          </w:tcPr>
          <w:p w14:paraId="544ADEEC" w14:textId="22E2A02E" w:rsidR="00F1783F" w:rsidRDefault="00F1783F" w:rsidP="00F54097">
            <w:r>
              <w:sym w:font="Wingdings" w:char="F0FC"/>
            </w:r>
          </w:p>
        </w:tc>
        <w:tc>
          <w:tcPr>
            <w:tcW w:w="948" w:type="dxa"/>
          </w:tcPr>
          <w:p w14:paraId="385D07F1" w14:textId="6B27CA64" w:rsidR="00F1783F" w:rsidRDefault="00F1783F" w:rsidP="00F54097">
            <w:r>
              <w:sym w:font="Wingdings" w:char="F0FC"/>
            </w:r>
          </w:p>
        </w:tc>
        <w:tc>
          <w:tcPr>
            <w:tcW w:w="976" w:type="dxa"/>
          </w:tcPr>
          <w:p w14:paraId="640675CD" w14:textId="708C5BAE" w:rsidR="00F1783F" w:rsidRDefault="00F1783F" w:rsidP="00F54097">
            <w:r>
              <w:sym w:font="Wingdings" w:char="F0FC"/>
            </w:r>
          </w:p>
        </w:tc>
        <w:tc>
          <w:tcPr>
            <w:tcW w:w="1352" w:type="dxa"/>
          </w:tcPr>
          <w:p w14:paraId="68DF53BB" w14:textId="53A61E11" w:rsidR="00F1783F" w:rsidRDefault="00F1783F" w:rsidP="00F54097">
            <w:r>
              <w:sym w:font="Wingdings" w:char="F0FC"/>
            </w:r>
          </w:p>
        </w:tc>
        <w:tc>
          <w:tcPr>
            <w:tcW w:w="1292" w:type="dxa"/>
          </w:tcPr>
          <w:p w14:paraId="37AC93C4" w14:textId="77777777" w:rsidR="00F1783F" w:rsidRDefault="00F1783F" w:rsidP="00F54097"/>
        </w:tc>
      </w:tr>
      <w:tr w:rsidR="00F1783F" w14:paraId="62BCEA36" w14:textId="72AD9A58" w:rsidTr="009C796F">
        <w:tc>
          <w:tcPr>
            <w:tcW w:w="1976" w:type="dxa"/>
          </w:tcPr>
          <w:p w14:paraId="0B9B43C3" w14:textId="34E745DA" w:rsidR="00F1783F" w:rsidRPr="00D80EE5" w:rsidRDefault="00F1783F" w:rsidP="00F54097">
            <w:pPr>
              <w:rPr>
                <w:i/>
                <w:iCs/>
              </w:rPr>
            </w:pPr>
            <w:r w:rsidRPr="00D80EE5">
              <w:rPr>
                <w:i/>
                <w:iCs/>
              </w:rPr>
              <w:lastRenderedPageBreak/>
              <w:t>“I had a sesame bagel with cream cheese”</w:t>
            </w:r>
          </w:p>
        </w:tc>
        <w:tc>
          <w:tcPr>
            <w:tcW w:w="1233" w:type="dxa"/>
          </w:tcPr>
          <w:p w14:paraId="5E83457D" w14:textId="3EDFBE49" w:rsidR="00F1783F" w:rsidRDefault="00F1783F" w:rsidP="00F54097">
            <w:r>
              <w:sym w:font="Wingdings" w:char="F0FC"/>
            </w:r>
          </w:p>
        </w:tc>
        <w:tc>
          <w:tcPr>
            <w:tcW w:w="1233" w:type="dxa"/>
          </w:tcPr>
          <w:p w14:paraId="39E3E90F" w14:textId="2893D275" w:rsidR="00F1783F" w:rsidRDefault="00F1783F" w:rsidP="00F54097">
            <w:r>
              <w:sym w:font="Wingdings" w:char="F0FC"/>
            </w:r>
          </w:p>
        </w:tc>
        <w:tc>
          <w:tcPr>
            <w:tcW w:w="948" w:type="dxa"/>
          </w:tcPr>
          <w:p w14:paraId="6D0DA858" w14:textId="49FDA779" w:rsidR="00F1783F" w:rsidRDefault="00F1783F" w:rsidP="00F54097">
            <w:r>
              <w:sym w:font="Wingdings" w:char="F0FC"/>
            </w:r>
          </w:p>
        </w:tc>
        <w:tc>
          <w:tcPr>
            <w:tcW w:w="976" w:type="dxa"/>
          </w:tcPr>
          <w:p w14:paraId="4000334D" w14:textId="24050CD8" w:rsidR="00F1783F" w:rsidRDefault="00F1783F" w:rsidP="00F54097">
            <w:r>
              <w:t>Bagel only</w:t>
            </w:r>
          </w:p>
        </w:tc>
        <w:tc>
          <w:tcPr>
            <w:tcW w:w="1352" w:type="dxa"/>
          </w:tcPr>
          <w:p w14:paraId="31157093" w14:textId="05479B8A" w:rsidR="00F1783F" w:rsidRDefault="00F1783F" w:rsidP="00F54097">
            <w:r>
              <w:sym w:font="Wingdings 2" w:char="F0CE"/>
            </w:r>
          </w:p>
        </w:tc>
        <w:tc>
          <w:tcPr>
            <w:tcW w:w="1292" w:type="dxa"/>
          </w:tcPr>
          <w:p w14:paraId="09072180" w14:textId="0D9FEF36" w:rsidR="00F1783F" w:rsidRDefault="00F1783F" w:rsidP="00F54097">
            <w:r>
              <w:t>Did not log the cream cheese</w:t>
            </w:r>
          </w:p>
        </w:tc>
      </w:tr>
      <w:tr w:rsidR="00F1783F" w14:paraId="28E00051" w14:textId="719CE4F8" w:rsidTr="009C796F">
        <w:tc>
          <w:tcPr>
            <w:tcW w:w="1976" w:type="dxa"/>
          </w:tcPr>
          <w:p w14:paraId="04720046" w14:textId="3174222D" w:rsidR="00F1783F" w:rsidRPr="00D80EE5" w:rsidRDefault="00F1783F" w:rsidP="00F1783F">
            <w:pPr>
              <w:rPr>
                <w:i/>
                <w:iCs/>
              </w:rPr>
            </w:pPr>
            <w:r w:rsidRPr="00D80EE5">
              <w:rPr>
                <w:i/>
                <w:iCs/>
              </w:rPr>
              <w:t>“I had sugar-free muesli oat milk raspberries and strawberries for breakfast”</w:t>
            </w:r>
          </w:p>
        </w:tc>
        <w:tc>
          <w:tcPr>
            <w:tcW w:w="1233" w:type="dxa"/>
          </w:tcPr>
          <w:p w14:paraId="24812B10" w14:textId="0AA2B419" w:rsidR="00F1783F" w:rsidRDefault="00F1783F" w:rsidP="00F1783F">
            <w:r>
              <w:sym w:font="Wingdings" w:char="F0FC"/>
            </w:r>
          </w:p>
        </w:tc>
        <w:tc>
          <w:tcPr>
            <w:tcW w:w="1233" w:type="dxa"/>
          </w:tcPr>
          <w:p w14:paraId="3A0A7C86" w14:textId="28B8DA72" w:rsidR="00F1783F" w:rsidRDefault="00F1783F" w:rsidP="00F1783F">
            <w:r>
              <w:sym w:font="Wingdings 2" w:char="F0CE"/>
            </w:r>
          </w:p>
        </w:tc>
        <w:tc>
          <w:tcPr>
            <w:tcW w:w="948" w:type="dxa"/>
          </w:tcPr>
          <w:p w14:paraId="0A5DD00B" w14:textId="56A11869" w:rsidR="00F1783F" w:rsidRDefault="00F1783F" w:rsidP="00F1783F">
            <w:r>
              <w:sym w:font="Wingdings 2" w:char="F0CE"/>
            </w:r>
          </w:p>
        </w:tc>
        <w:tc>
          <w:tcPr>
            <w:tcW w:w="976" w:type="dxa"/>
          </w:tcPr>
          <w:p w14:paraId="4C02F78F" w14:textId="7D325B8B" w:rsidR="00F1783F" w:rsidRDefault="00F1783F" w:rsidP="00F1783F">
            <w:r>
              <w:sym w:font="Wingdings 2" w:char="F0CE"/>
            </w:r>
          </w:p>
        </w:tc>
        <w:tc>
          <w:tcPr>
            <w:tcW w:w="1352" w:type="dxa"/>
          </w:tcPr>
          <w:p w14:paraId="0F0387D9" w14:textId="0FEED6D0" w:rsidR="00F1783F" w:rsidRDefault="00F1783F" w:rsidP="00F1783F">
            <w:r>
              <w:sym w:font="Wingdings 2" w:char="F0CE"/>
            </w:r>
          </w:p>
        </w:tc>
        <w:tc>
          <w:tcPr>
            <w:tcW w:w="1292" w:type="dxa"/>
          </w:tcPr>
          <w:p w14:paraId="2B08E426" w14:textId="701D6F9D" w:rsidR="00F1783F" w:rsidRDefault="00F1783F" w:rsidP="00F1783F">
            <w:r>
              <w:t>Did not trigger any intent</w:t>
            </w:r>
          </w:p>
        </w:tc>
      </w:tr>
      <w:tr w:rsidR="00F1783F" w14:paraId="10E84241" w14:textId="0F254892" w:rsidTr="009C796F">
        <w:tc>
          <w:tcPr>
            <w:tcW w:w="1976" w:type="dxa"/>
          </w:tcPr>
          <w:p w14:paraId="3478F553" w14:textId="648638C4" w:rsidR="00F1783F" w:rsidRPr="00D80EE5" w:rsidRDefault="00F1783F" w:rsidP="00F1783F">
            <w:pPr>
              <w:rPr>
                <w:i/>
                <w:iCs/>
              </w:rPr>
            </w:pPr>
            <w:r w:rsidRPr="00D80EE5">
              <w:rPr>
                <w:i/>
                <w:iCs/>
              </w:rPr>
              <w:t>“I ate a green apple at 11 am”</w:t>
            </w:r>
          </w:p>
        </w:tc>
        <w:tc>
          <w:tcPr>
            <w:tcW w:w="1233" w:type="dxa"/>
          </w:tcPr>
          <w:p w14:paraId="1F683916" w14:textId="2D31BE26" w:rsidR="00F1783F" w:rsidRDefault="00F1783F" w:rsidP="00F1783F">
            <w:r>
              <w:sym w:font="Wingdings" w:char="F0FC"/>
            </w:r>
          </w:p>
        </w:tc>
        <w:tc>
          <w:tcPr>
            <w:tcW w:w="1233" w:type="dxa"/>
          </w:tcPr>
          <w:p w14:paraId="2ADCACE4" w14:textId="0ABB6712" w:rsidR="00F1783F" w:rsidRDefault="00F1783F" w:rsidP="00F1783F">
            <w:r>
              <w:sym w:font="Wingdings 2" w:char="F0CE"/>
            </w:r>
          </w:p>
        </w:tc>
        <w:tc>
          <w:tcPr>
            <w:tcW w:w="948" w:type="dxa"/>
          </w:tcPr>
          <w:p w14:paraId="7C62C2DA" w14:textId="526DCCBE" w:rsidR="00F1783F" w:rsidRDefault="00F1783F" w:rsidP="00F1783F">
            <w:r>
              <w:sym w:font="Wingdings 2" w:char="F0CE"/>
            </w:r>
          </w:p>
        </w:tc>
        <w:tc>
          <w:tcPr>
            <w:tcW w:w="976" w:type="dxa"/>
          </w:tcPr>
          <w:p w14:paraId="73DA186F" w14:textId="59547F7F" w:rsidR="00F1783F" w:rsidRDefault="00F1783F" w:rsidP="00F1783F">
            <w:r>
              <w:sym w:font="Wingdings 2" w:char="F0CE"/>
            </w:r>
          </w:p>
        </w:tc>
        <w:tc>
          <w:tcPr>
            <w:tcW w:w="1352" w:type="dxa"/>
          </w:tcPr>
          <w:p w14:paraId="50D841C1" w14:textId="19AC0940" w:rsidR="00F1783F" w:rsidRDefault="00F1783F" w:rsidP="00F1783F">
            <w:r>
              <w:sym w:font="Wingdings 2" w:char="F0CE"/>
            </w:r>
          </w:p>
        </w:tc>
        <w:tc>
          <w:tcPr>
            <w:tcW w:w="1292" w:type="dxa"/>
          </w:tcPr>
          <w:p w14:paraId="245DB673" w14:textId="2AF05D19" w:rsidR="00F1783F" w:rsidRDefault="001F2D45" w:rsidP="00F1783F">
            <w:r>
              <w:t>Alexa “doesn’t know that”</w:t>
            </w:r>
          </w:p>
        </w:tc>
      </w:tr>
      <w:tr w:rsidR="00F1783F" w14:paraId="5AE911AA" w14:textId="3A2D101A" w:rsidTr="009C796F">
        <w:tc>
          <w:tcPr>
            <w:tcW w:w="1976" w:type="dxa"/>
          </w:tcPr>
          <w:p w14:paraId="394268B1" w14:textId="47D37C08" w:rsidR="00F1783F" w:rsidRPr="00D80EE5" w:rsidRDefault="00F1783F" w:rsidP="00F1783F">
            <w:pPr>
              <w:rPr>
                <w:i/>
                <w:iCs/>
              </w:rPr>
            </w:pPr>
            <w:r w:rsidRPr="00D80EE5">
              <w:rPr>
                <w:i/>
                <w:iCs/>
              </w:rPr>
              <w:t>“I had an olive and avocado baguette for lunch”</w:t>
            </w:r>
          </w:p>
        </w:tc>
        <w:tc>
          <w:tcPr>
            <w:tcW w:w="1233" w:type="dxa"/>
          </w:tcPr>
          <w:p w14:paraId="43B7272A" w14:textId="1043097E" w:rsidR="00F1783F" w:rsidRDefault="001F2D45" w:rsidP="00F1783F">
            <w:r>
              <w:sym w:font="Wingdings" w:char="F0FC"/>
            </w:r>
          </w:p>
        </w:tc>
        <w:tc>
          <w:tcPr>
            <w:tcW w:w="1233" w:type="dxa"/>
          </w:tcPr>
          <w:p w14:paraId="583ADE05" w14:textId="76CFEB41" w:rsidR="00F1783F" w:rsidRDefault="001F2D45" w:rsidP="00F1783F">
            <w:r>
              <w:sym w:font="Wingdings" w:char="F0FC"/>
            </w:r>
          </w:p>
        </w:tc>
        <w:tc>
          <w:tcPr>
            <w:tcW w:w="948" w:type="dxa"/>
          </w:tcPr>
          <w:p w14:paraId="6466606E" w14:textId="21811D91" w:rsidR="00F1783F" w:rsidRDefault="001F2D45" w:rsidP="00F1783F">
            <w:r>
              <w:sym w:font="Wingdings" w:char="F0FC"/>
            </w:r>
          </w:p>
        </w:tc>
        <w:tc>
          <w:tcPr>
            <w:tcW w:w="976" w:type="dxa"/>
          </w:tcPr>
          <w:p w14:paraId="468E4490" w14:textId="71580E60" w:rsidR="00F1783F" w:rsidRDefault="001F2D45" w:rsidP="00F1783F">
            <w:r>
              <w:sym w:font="Wingdings" w:char="F0FC"/>
            </w:r>
          </w:p>
        </w:tc>
        <w:tc>
          <w:tcPr>
            <w:tcW w:w="1352" w:type="dxa"/>
          </w:tcPr>
          <w:p w14:paraId="4FA00293" w14:textId="5A2C7CBF" w:rsidR="00F1783F" w:rsidRDefault="001F2D45" w:rsidP="00F1783F">
            <w:r>
              <w:sym w:font="Wingdings" w:char="F0FC"/>
            </w:r>
          </w:p>
        </w:tc>
        <w:tc>
          <w:tcPr>
            <w:tcW w:w="1292" w:type="dxa"/>
          </w:tcPr>
          <w:p w14:paraId="6DCF835E" w14:textId="77777777" w:rsidR="00F1783F" w:rsidRDefault="00F1783F" w:rsidP="00F1783F"/>
        </w:tc>
      </w:tr>
      <w:tr w:rsidR="00F1783F" w14:paraId="21E5B7B2" w14:textId="4CEFA9C1" w:rsidTr="009C796F">
        <w:tc>
          <w:tcPr>
            <w:tcW w:w="1976" w:type="dxa"/>
          </w:tcPr>
          <w:p w14:paraId="3A57A04B" w14:textId="348E94EE" w:rsidR="00F1783F" w:rsidRPr="00D80EE5" w:rsidRDefault="00F1783F" w:rsidP="00F1783F">
            <w:pPr>
              <w:rPr>
                <w:i/>
                <w:iCs/>
              </w:rPr>
            </w:pPr>
            <w:r w:rsidRPr="00D80EE5">
              <w:rPr>
                <w:i/>
                <w:iCs/>
              </w:rPr>
              <w:t>“I had an iced coffee with oat milk at 3pm”</w:t>
            </w:r>
          </w:p>
        </w:tc>
        <w:tc>
          <w:tcPr>
            <w:tcW w:w="1233" w:type="dxa"/>
          </w:tcPr>
          <w:p w14:paraId="4EAD288C" w14:textId="192A5EB8" w:rsidR="00F1783F" w:rsidRDefault="001F2D45" w:rsidP="00F1783F">
            <w:r>
              <w:sym w:font="Wingdings 2" w:char="F0CE"/>
            </w:r>
          </w:p>
        </w:tc>
        <w:tc>
          <w:tcPr>
            <w:tcW w:w="1233" w:type="dxa"/>
          </w:tcPr>
          <w:p w14:paraId="56183198" w14:textId="09808340" w:rsidR="00F1783F" w:rsidRDefault="001F2D45" w:rsidP="00F1783F">
            <w:r>
              <w:sym w:font="Wingdings 2" w:char="F0CE"/>
            </w:r>
          </w:p>
        </w:tc>
        <w:tc>
          <w:tcPr>
            <w:tcW w:w="948" w:type="dxa"/>
          </w:tcPr>
          <w:p w14:paraId="63F971C0" w14:textId="2237EFE4" w:rsidR="00F1783F" w:rsidRDefault="001F2D45" w:rsidP="00F1783F">
            <w:r>
              <w:sym w:font="Wingdings 2" w:char="F0CE"/>
            </w:r>
          </w:p>
        </w:tc>
        <w:tc>
          <w:tcPr>
            <w:tcW w:w="976" w:type="dxa"/>
          </w:tcPr>
          <w:p w14:paraId="738DCC5B" w14:textId="56FAB5CC" w:rsidR="00F1783F" w:rsidRDefault="001F2D45" w:rsidP="00F1783F">
            <w:r>
              <w:sym w:font="Wingdings 2" w:char="F0CE"/>
            </w:r>
          </w:p>
        </w:tc>
        <w:tc>
          <w:tcPr>
            <w:tcW w:w="1352" w:type="dxa"/>
          </w:tcPr>
          <w:p w14:paraId="4BC722B7" w14:textId="6B1D473F" w:rsidR="00F1783F" w:rsidRDefault="001F2D45" w:rsidP="00F1783F">
            <w:r>
              <w:sym w:font="Wingdings 2" w:char="F0CE"/>
            </w:r>
          </w:p>
        </w:tc>
        <w:tc>
          <w:tcPr>
            <w:tcW w:w="1292" w:type="dxa"/>
          </w:tcPr>
          <w:p w14:paraId="21502DA7" w14:textId="584D8839" w:rsidR="00F1783F" w:rsidRDefault="001F2D45" w:rsidP="00F1783F">
            <w:r>
              <w:t>Alexa “doesn’t know that”</w:t>
            </w:r>
            <w:r w:rsidR="006433E3">
              <w:t xml:space="preserve"> but utterance profiler does</w:t>
            </w:r>
          </w:p>
        </w:tc>
      </w:tr>
      <w:tr w:rsidR="00F1783F" w14:paraId="76F68337" w14:textId="1BF41FA9" w:rsidTr="009C796F">
        <w:tc>
          <w:tcPr>
            <w:tcW w:w="1976" w:type="dxa"/>
          </w:tcPr>
          <w:p w14:paraId="04C4EC3A" w14:textId="702168FF" w:rsidR="00F1783F" w:rsidRPr="00D80EE5" w:rsidRDefault="00F1783F" w:rsidP="00F1783F">
            <w:pPr>
              <w:rPr>
                <w:i/>
                <w:iCs/>
              </w:rPr>
            </w:pPr>
            <w:r w:rsidRPr="00D80EE5">
              <w:rPr>
                <w:i/>
                <w:iCs/>
              </w:rPr>
              <w:t>“I had a salad with sweet potato and goats cheese for dinner”</w:t>
            </w:r>
          </w:p>
        </w:tc>
        <w:tc>
          <w:tcPr>
            <w:tcW w:w="1233" w:type="dxa"/>
          </w:tcPr>
          <w:p w14:paraId="11A72844" w14:textId="000AB5EE" w:rsidR="00F1783F" w:rsidRDefault="006433E3" w:rsidP="00F1783F">
            <w:r>
              <w:sym w:font="Wingdings" w:char="F0FC"/>
            </w:r>
          </w:p>
        </w:tc>
        <w:tc>
          <w:tcPr>
            <w:tcW w:w="1233" w:type="dxa"/>
          </w:tcPr>
          <w:p w14:paraId="453A454F" w14:textId="35F22AED" w:rsidR="00F1783F" w:rsidRDefault="006433E3" w:rsidP="00F1783F">
            <w:r>
              <w:sym w:font="Wingdings" w:char="F0FC"/>
            </w:r>
          </w:p>
        </w:tc>
        <w:tc>
          <w:tcPr>
            <w:tcW w:w="948" w:type="dxa"/>
          </w:tcPr>
          <w:p w14:paraId="54C07F36" w14:textId="26659A2C" w:rsidR="00F1783F" w:rsidRDefault="006433E3" w:rsidP="00F1783F">
            <w:r>
              <w:sym w:font="Wingdings" w:char="F0FC"/>
            </w:r>
          </w:p>
        </w:tc>
        <w:tc>
          <w:tcPr>
            <w:tcW w:w="976" w:type="dxa"/>
          </w:tcPr>
          <w:p w14:paraId="77DD1188" w14:textId="22D84375" w:rsidR="00F1783F" w:rsidRDefault="006433E3" w:rsidP="00F1783F">
            <w:r>
              <w:sym w:font="Wingdings" w:char="F0FC"/>
            </w:r>
          </w:p>
        </w:tc>
        <w:tc>
          <w:tcPr>
            <w:tcW w:w="1352" w:type="dxa"/>
          </w:tcPr>
          <w:p w14:paraId="56ABC347" w14:textId="5DA09F31" w:rsidR="00F1783F" w:rsidRDefault="006433E3" w:rsidP="00F1783F">
            <w:r>
              <w:sym w:font="Wingdings" w:char="F0FC"/>
            </w:r>
          </w:p>
        </w:tc>
        <w:tc>
          <w:tcPr>
            <w:tcW w:w="1292" w:type="dxa"/>
          </w:tcPr>
          <w:p w14:paraId="7F6F4E83" w14:textId="77777777" w:rsidR="00F1783F" w:rsidRDefault="00F1783F" w:rsidP="00F1783F"/>
        </w:tc>
      </w:tr>
      <w:tr w:rsidR="00F1783F" w14:paraId="380CD9A1" w14:textId="6C23F9AA" w:rsidTr="009C796F">
        <w:tc>
          <w:tcPr>
            <w:tcW w:w="1976" w:type="dxa"/>
          </w:tcPr>
          <w:p w14:paraId="14725705" w14:textId="3AB37CFE" w:rsidR="00F1783F" w:rsidRPr="00D80EE5" w:rsidRDefault="00F1783F" w:rsidP="00F1783F">
            <w:pPr>
              <w:rPr>
                <w:i/>
                <w:iCs/>
              </w:rPr>
            </w:pPr>
            <w:r w:rsidRPr="00D80EE5">
              <w:rPr>
                <w:i/>
                <w:iCs/>
              </w:rPr>
              <w:t>“I had a burger with chips and a coke for dinner last night”</w:t>
            </w:r>
          </w:p>
        </w:tc>
        <w:tc>
          <w:tcPr>
            <w:tcW w:w="1233" w:type="dxa"/>
          </w:tcPr>
          <w:p w14:paraId="0181065B" w14:textId="255E33A0" w:rsidR="00F1783F" w:rsidRDefault="00B20806" w:rsidP="00F1783F">
            <w:r>
              <w:sym w:font="Wingdings 2" w:char="F0CE"/>
            </w:r>
          </w:p>
        </w:tc>
        <w:tc>
          <w:tcPr>
            <w:tcW w:w="1233" w:type="dxa"/>
          </w:tcPr>
          <w:p w14:paraId="4DDD72A0" w14:textId="29EF3760" w:rsidR="00F1783F" w:rsidRDefault="00B20806" w:rsidP="00F1783F">
            <w:r>
              <w:sym w:font="Wingdings 2" w:char="F0CE"/>
            </w:r>
          </w:p>
        </w:tc>
        <w:tc>
          <w:tcPr>
            <w:tcW w:w="948" w:type="dxa"/>
          </w:tcPr>
          <w:p w14:paraId="43834C5A" w14:textId="592C24D5" w:rsidR="00F1783F" w:rsidRDefault="00B20806" w:rsidP="00F1783F">
            <w:r>
              <w:sym w:font="Wingdings 2" w:char="F0CE"/>
            </w:r>
          </w:p>
        </w:tc>
        <w:tc>
          <w:tcPr>
            <w:tcW w:w="976" w:type="dxa"/>
          </w:tcPr>
          <w:p w14:paraId="1F14F10A" w14:textId="0D8DD9BF" w:rsidR="00F1783F" w:rsidRDefault="00B20806" w:rsidP="00F1783F">
            <w:r>
              <w:sym w:font="Wingdings 2" w:char="F0CE"/>
            </w:r>
          </w:p>
        </w:tc>
        <w:tc>
          <w:tcPr>
            <w:tcW w:w="1352" w:type="dxa"/>
          </w:tcPr>
          <w:p w14:paraId="016FC608" w14:textId="15E72A1D" w:rsidR="00F1783F" w:rsidRDefault="00B20806" w:rsidP="00F1783F">
            <w:r>
              <w:sym w:font="Wingdings 2" w:char="F0CE"/>
            </w:r>
          </w:p>
        </w:tc>
        <w:tc>
          <w:tcPr>
            <w:tcW w:w="1292" w:type="dxa"/>
          </w:tcPr>
          <w:p w14:paraId="3B2DD52F" w14:textId="2D97AF73" w:rsidR="00F1783F" w:rsidRDefault="00B20806" w:rsidP="00F1783F">
            <w:r>
              <w:t>Doesn’t trigger any intent</w:t>
            </w:r>
          </w:p>
        </w:tc>
      </w:tr>
      <w:tr w:rsidR="00F1783F" w14:paraId="2F65CE39" w14:textId="6858519A" w:rsidTr="009C796F">
        <w:tc>
          <w:tcPr>
            <w:tcW w:w="1976" w:type="dxa"/>
          </w:tcPr>
          <w:p w14:paraId="1A61950C" w14:textId="41A98AC0" w:rsidR="00F1783F" w:rsidRPr="00D80EE5" w:rsidRDefault="00F1783F" w:rsidP="00F1783F">
            <w:pPr>
              <w:rPr>
                <w:i/>
                <w:iCs/>
              </w:rPr>
            </w:pPr>
            <w:r w:rsidRPr="00D80EE5">
              <w:rPr>
                <w:i/>
                <w:iCs/>
              </w:rPr>
              <w:t>“At lunch time I had a ham and cheese sandwich and a bag of crisps”</w:t>
            </w:r>
          </w:p>
        </w:tc>
        <w:tc>
          <w:tcPr>
            <w:tcW w:w="1233" w:type="dxa"/>
          </w:tcPr>
          <w:p w14:paraId="2C9FAFF9" w14:textId="7AF04F27" w:rsidR="00F1783F" w:rsidRDefault="001B2DB4" w:rsidP="00F1783F">
            <w:r>
              <w:sym w:font="Wingdings 2" w:char="F0CE"/>
            </w:r>
          </w:p>
        </w:tc>
        <w:tc>
          <w:tcPr>
            <w:tcW w:w="1233" w:type="dxa"/>
          </w:tcPr>
          <w:p w14:paraId="052EA94B" w14:textId="70197EC8" w:rsidR="00F1783F" w:rsidRDefault="001B2DB4" w:rsidP="00F1783F">
            <w:r>
              <w:sym w:font="Wingdings 2" w:char="F0CE"/>
            </w:r>
          </w:p>
        </w:tc>
        <w:tc>
          <w:tcPr>
            <w:tcW w:w="948" w:type="dxa"/>
          </w:tcPr>
          <w:p w14:paraId="6A2160CF" w14:textId="1D21A2FD" w:rsidR="00F1783F" w:rsidRDefault="001B2DB4" w:rsidP="00F1783F">
            <w:r>
              <w:sym w:font="Wingdings 2" w:char="F0CE"/>
            </w:r>
          </w:p>
        </w:tc>
        <w:tc>
          <w:tcPr>
            <w:tcW w:w="976" w:type="dxa"/>
          </w:tcPr>
          <w:p w14:paraId="1D8BD8BE" w14:textId="2E767FC7" w:rsidR="00F1783F" w:rsidRDefault="001B2DB4" w:rsidP="00F1783F">
            <w:r>
              <w:sym w:font="Wingdings 2" w:char="F0CE"/>
            </w:r>
          </w:p>
        </w:tc>
        <w:tc>
          <w:tcPr>
            <w:tcW w:w="1352" w:type="dxa"/>
          </w:tcPr>
          <w:p w14:paraId="1906A7F3" w14:textId="1310D428" w:rsidR="00F1783F" w:rsidRDefault="001B2DB4" w:rsidP="00F1783F">
            <w:r>
              <w:sym w:font="Wingdings 2" w:char="F0CE"/>
            </w:r>
          </w:p>
        </w:tc>
        <w:tc>
          <w:tcPr>
            <w:tcW w:w="1292" w:type="dxa"/>
          </w:tcPr>
          <w:p w14:paraId="1F3F5F82" w14:textId="6E9C29B2" w:rsidR="00F1783F" w:rsidRDefault="001B2DB4" w:rsidP="00F1783F">
            <w:r>
              <w:t>Doesn’t trigger any intent</w:t>
            </w:r>
          </w:p>
        </w:tc>
      </w:tr>
      <w:tr w:rsidR="009C796F" w14:paraId="57816C13" w14:textId="5D3FBA8B" w:rsidTr="009C796F">
        <w:tc>
          <w:tcPr>
            <w:tcW w:w="1976" w:type="dxa"/>
          </w:tcPr>
          <w:p w14:paraId="6477325C" w14:textId="3395E065" w:rsidR="009C796F" w:rsidRPr="00D80EE5" w:rsidRDefault="009C796F" w:rsidP="009C796F">
            <w:pPr>
              <w:rPr>
                <w:i/>
                <w:iCs/>
              </w:rPr>
            </w:pPr>
            <w:r w:rsidRPr="00D80EE5">
              <w:rPr>
                <w:i/>
                <w:iCs/>
              </w:rPr>
              <w:t>“Tonight I am going to have spaghetti carbonara with a glass of red wine”</w:t>
            </w:r>
          </w:p>
        </w:tc>
        <w:tc>
          <w:tcPr>
            <w:tcW w:w="1233" w:type="dxa"/>
          </w:tcPr>
          <w:p w14:paraId="4BD3EADB" w14:textId="1EBBADFD" w:rsidR="009C796F" w:rsidRDefault="009C796F" w:rsidP="009C796F">
            <w:r>
              <w:sym w:font="Wingdings" w:char="F0FC"/>
            </w:r>
          </w:p>
        </w:tc>
        <w:tc>
          <w:tcPr>
            <w:tcW w:w="1233" w:type="dxa"/>
          </w:tcPr>
          <w:p w14:paraId="1BE5C1EE" w14:textId="37092723" w:rsidR="009C796F" w:rsidRDefault="009C796F" w:rsidP="009C796F">
            <w:r>
              <w:sym w:font="Wingdings 2" w:char="F0CE"/>
            </w:r>
          </w:p>
        </w:tc>
        <w:tc>
          <w:tcPr>
            <w:tcW w:w="948" w:type="dxa"/>
          </w:tcPr>
          <w:p w14:paraId="584D904A" w14:textId="013AD2F0" w:rsidR="009C796F" w:rsidRDefault="009C796F" w:rsidP="009C796F">
            <w:r>
              <w:sym w:font="Wingdings" w:char="F0FC"/>
            </w:r>
          </w:p>
        </w:tc>
        <w:tc>
          <w:tcPr>
            <w:tcW w:w="976" w:type="dxa"/>
          </w:tcPr>
          <w:p w14:paraId="32A55601" w14:textId="46C72220" w:rsidR="009C796F" w:rsidRDefault="009C796F" w:rsidP="009C796F">
            <w:r>
              <w:sym w:font="Wingdings 2" w:char="F0CE"/>
            </w:r>
          </w:p>
        </w:tc>
        <w:tc>
          <w:tcPr>
            <w:tcW w:w="1352" w:type="dxa"/>
          </w:tcPr>
          <w:p w14:paraId="0BE12627" w14:textId="5B4C15A2" w:rsidR="009C796F" w:rsidRDefault="009C796F" w:rsidP="009C796F">
            <w:r>
              <w:sym w:font="Wingdings 2" w:char="F0CE"/>
            </w:r>
          </w:p>
        </w:tc>
        <w:tc>
          <w:tcPr>
            <w:tcW w:w="1292" w:type="dxa"/>
          </w:tcPr>
          <w:p w14:paraId="70E448CD" w14:textId="3F8346F8" w:rsidR="009C796F" w:rsidRDefault="009C796F" w:rsidP="009C796F">
            <w:r>
              <w:t>Asked for food again. Logged one bowl for amount drink</w:t>
            </w:r>
          </w:p>
        </w:tc>
      </w:tr>
      <w:tr w:rsidR="009C796F" w14:paraId="66E12BE2" w14:textId="00C9C64E" w:rsidTr="009C796F">
        <w:tc>
          <w:tcPr>
            <w:tcW w:w="1976" w:type="dxa"/>
          </w:tcPr>
          <w:p w14:paraId="52C69E06" w14:textId="615D6BF8" w:rsidR="009C796F" w:rsidRPr="00D80EE5" w:rsidRDefault="009C796F" w:rsidP="009C796F">
            <w:pPr>
              <w:rPr>
                <w:i/>
                <w:iCs/>
              </w:rPr>
            </w:pPr>
            <w:r w:rsidRPr="00D80EE5">
              <w:rPr>
                <w:i/>
                <w:iCs/>
              </w:rPr>
              <w:t xml:space="preserve">“Tomorrow morning I am going to have a bowl of porridge </w:t>
            </w:r>
            <w:r w:rsidRPr="00D80EE5">
              <w:rPr>
                <w:i/>
                <w:iCs/>
              </w:rPr>
              <w:lastRenderedPageBreak/>
              <w:t>with raspberries and honey”</w:t>
            </w:r>
          </w:p>
        </w:tc>
        <w:tc>
          <w:tcPr>
            <w:tcW w:w="1233" w:type="dxa"/>
          </w:tcPr>
          <w:p w14:paraId="28A92F76" w14:textId="6A4143F5" w:rsidR="009C796F" w:rsidRDefault="00E3601A" w:rsidP="009C796F">
            <w:r>
              <w:lastRenderedPageBreak/>
              <w:sym w:font="Wingdings" w:char="F0FC"/>
            </w:r>
          </w:p>
        </w:tc>
        <w:tc>
          <w:tcPr>
            <w:tcW w:w="1233" w:type="dxa"/>
          </w:tcPr>
          <w:p w14:paraId="7D8E8F31" w14:textId="2B4D8F61" w:rsidR="009C796F" w:rsidRDefault="00E3601A" w:rsidP="009C796F">
            <w:r>
              <w:sym w:font="Wingdings 2" w:char="F0CE"/>
            </w:r>
          </w:p>
        </w:tc>
        <w:tc>
          <w:tcPr>
            <w:tcW w:w="948" w:type="dxa"/>
          </w:tcPr>
          <w:p w14:paraId="61183605" w14:textId="59824465" w:rsidR="009C796F" w:rsidRDefault="00E3601A" w:rsidP="009C796F">
            <w:r>
              <w:sym w:font="Wingdings 2" w:char="F0CE"/>
            </w:r>
          </w:p>
        </w:tc>
        <w:tc>
          <w:tcPr>
            <w:tcW w:w="976" w:type="dxa"/>
          </w:tcPr>
          <w:p w14:paraId="78DD5B51" w14:textId="58BA5ED3" w:rsidR="009C796F" w:rsidRDefault="00E3601A" w:rsidP="009C796F">
            <w:r>
              <w:sym w:font="Wingdings" w:char="F0FC"/>
            </w:r>
          </w:p>
        </w:tc>
        <w:tc>
          <w:tcPr>
            <w:tcW w:w="1352" w:type="dxa"/>
          </w:tcPr>
          <w:p w14:paraId="5F053C24" w14:textId="7586AD75" w:rsidR="009C796F" w:rsidRDefault="00E3601A" w:rsidP="009C796F">
            <w:r>
              <w:sym w:font="Wingdings 2" w:char="F0CE"/>
            </w:r>
          </w:p>
        </w:tc>
        <w:tc>
          <w:tcPr>
            <w:tcW w:w="1292" w:type="dxa"/>
          </w:tcPr>
          <w:p w14:paraId="57C94C1E" w14:textId="2579DB2C" w:rsidR="009C796F" w:rsidRDefault="00E3601A" w:rsidP="00DD4116">
            <w:pPr>
              <w:keepNext/>
            </w:pPr>
            <w:r>
              <w:t xml:space="preserve">Had conversation but skill did not provide </w:t>
            </w:r>
            <w:r>
              <w:lastRenderedPageBreak/>
              <w:t>a valid response</w:t>
            </w:r>
          </w:p>
        </w:tc>
      </w:tr>
    </w:tbl>
    <w:p w14:paraId="65C066FB" w14:textId="18C1082F" w:rsidR="00D31F11" w:rsidRDefault="00DD4116" w:rsidP="00DD4116">
      <w:pPr>
        <w:pStyle w:val="Caption"/>
      </w:pPr>
      <w:bookmarkStart w:id="41" w:name="_Ref16503500"/>
      <w:r>
        <w:lastRenderedPageBreak/>
        <w:t xml:space="preserve">Figure </w:t>
      </w:r>
      <w:r>
        <w:fldChar w:fldCharType="begin"/>
      </w:r>
      <w:r>
        <w:instrText xml:space="preserve"> SEQ Figure \* ARABIC </w:instrText>
      </w:r>
      <w:r>
        <w:fldChar w:fldCharType="separate"/>
      </w:r>
      <w:r w:rsidR="00F51274">
        <w:rPr>
          <w:noProof/>
        </w:rPr>
        <w:t>19</w:t>
      </w:r>
      <w:r>
        <w:fldChar w:fldCharType="end"/>
      </w:r>
      <w:r>
        <w:t>: Typed test trial #1</w:t>
      </w:r>
      <w:bookmarkEnd w:id="41"/>
    </w:p>
    <w:p w14:paraId="6BE9A09B" w14:textId="24648C92" w:rsidR="00D31F11" w:rsidRDefault="0080044F" w:rsidP="00E90288">
      <w:r>
        <w:rPr>
          <w:noProof/>
        </w:rPr>
        <mc:AlternateContent>
          <mc:Choice Requires="wpg">
            <w:drawing>
              <wp:anchor distT="0" distB="0" distL="114300" distR="114300" simplePos="0" relativeHeight="251706368" behindDoc="0" locked="0" layoutInCell="1" allowOverlap="1" wp14:anchorId="54CCA0F1" wp14:editId="52545739">
                <wp:simplePos x="0" y="0"/>
                <wp:positionH relativeFrom="column">
                  <wp:posOffset>0</wp:posOffset>
                </wp:positionH>
                <wp:positionV relativeFrom="paragraph">
                  <wp:posOffset>2267382</wp:posOffset>
                </wp:positionV>
                <wp:extent cx="3568700" cy="859790"/>
                <wp:effectExtent l="0" t="0" r="0" b="3810"/>
                <wp:wrapSquare wrapText="bothSides"/>
                <wp:docPr id="53" name="Group 53"/>
                <wp:cNvGraphicFramePr/>
                <a:graphic xmlns:a="http://schemas.openxmlformats.org/drawingml/2006/main">
                  <a:graphicData uri="http://schemas.microsoft.com/office/word/2010/wordprocessingGroup">
                    <wpg:wgp>
                      <wpg:cNvGrpSpPr/>
                      <wpg:grpSpPr>
                        <a:xfrm>
                          <a:off x="0" y="0"/>
                          <a:ext cx="3568700" cy="859790"/>
                          <a:chOff x="0" y="0"/>
                          <a:chExt cx="3568700" cy="859790"/>
                        </a:xfrm>
                      </wpg:grpSpPr>
                      <pic:pic xmlns:pic="http://schemas.openxmlformats.org/drawingml/2006/picture">
                        <pic:nvPicPr>
                          <pic:cNvPr id="51" name="Picture 51" descr="A close up of a sign&#10;&#10;Description automatically generated"/>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3568700" cy="533400"/>
                          </a:xfrm>
                          <a:prstGeom prst="rect">
                            <a:avLst/>
                          </a:prstGeom>
                        </pic:spPr>
                      </pic:pic>
                      <wps:wsp>
                        <wps:cNvPr id="52" name="Text Box 52"/>
                        <wps:cNvSpPr txBox="1"/>
                        <wps:spPr>
                          <a:xfrm>
                            <a:off x="0" y="593090"/>
                            <a:ext cx="3568700" cy="266700"/>
                          </a:xfrm>
                          <a:prstGeom prst="rect">
                            <a:avLst/>
                          </a:prstGeom>
                          <a:solidFill>
                            <a:prstClr val="white"/>
                          </a:solidFill>
                          <a:ln>
                            <a:noFill/>
                          </a:ln>
                        </wps:spPr>
                        <wps:txbx>
                          <w:txbxContent>
                            <w:p w14:paraId="2DC24CAD" w14:textId="66D2DD17" w:rsidR="0033572B" w:rsidRPr="001E3D76" w:rsidRDefault="0033572B" w:rsidP="00C770EC">
                              <w:pPr>
                                <w:pStyle w:val="Caption"/>
                              </w:pPr>
                              <w:bookmarkStart w:id="42" w:name="_Ref16504194"/>
                              <w:r>
                                <w:t xml:space="preserve">Figure </w:t>
                              </w:r>
                              <w:r>
                                <w:fldChar w:fldCharType="begin"/>
                              </w:r>
                              <w:r>
                                <w:instrText xml:space="preserve"> SEQ Figure \* ARABIC </w:instrText>
                              </w:r>
                              <w:r>
                                <w:fldChar w:fldCharType="separate"/>
                              </w:r>
                              <w:r w:rsidR="00F51274">
                                <w:rPr>
                                  <w:noProof/>
                                </w:rPr>
                                <w:t>20</w:t>
                              </w:r>
                              <w:r>
                                <w:fldChar w:fldCharType="end"/>
                              </w:r>
                              <w:r>
                                <w:t>: Tailored Sample Utterance</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CCA0F1" id="Group 53" o:spid="_x0000_s1074" style="position:absolute;margin-left:0;margin-top:178.55pt;width:281pt;height:67.7pt;z-index:251706368" coordsize="35687,859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13;&#10;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13;&#10;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&#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13;&#10;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13;&#10;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13;&#10;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B&#13;&#10;GQAAAQEAAwAAAAEAKgAAAQIAAwAAAAQAALlgAQMAAwAAAAEAAQAAAQYAAwAAAAEAAgAAAQoAAwAA&#13;&#10;AAEAAQAAAREABAAAAAEAAAAmARIAAwAAAAEAAQAAARUAAwAAAAEABAAAARYAAwAAAAEAKgAAARcA&#13;&#10;BAAAAAEAALhoARwAAwAAAAEAAQAAASgAAwAAAAEAAgAAAVIAAwAAAAEAAgAAAVMAAwAAAAQAALlo&#13;&#10;h2kABAAAAAEAAAAIh3MABwAAG4AAALlwAAAAAAAIAAgACAAI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">
                <v:shape id="Picture 51" o:spid="_x0000_s1075" type="#_x0000_t75" alt="A close up of a sign&#10;&#10;Description automatically generated" style="position:absolute;width:35687;height:53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">
                  <v:imagedata r:id="rId50" o:title="A close up of a sign&#10;&#10;Description automatically generated"/>
                </v:shape>
                <v:shape id="Text Box 52" o:spid="_x0000_s1076" type="#_x0000_t202" style="position:absolute;top:5930;width:3568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" stroked="f">
                  <v:textbox style="mso-fit-shape-to-text:t" inset="0,0,0,0">
                    <w:txbxContent>
                      <w:p w14:paraId="2DC24CAD" w14:textId="66D2DD17" w:rsidR="0033572B" w:rsidRPr="001E3D76" w:rsidRDefault="0033572B" w:rsidP="00C770EC">
                        <w:pPr>
                          <w:pStyle w:val="Caption"/>
                        </w:pPr>
                        <w:bookmarkStart w:id="43" w:name="_Ref16504194"/>
                        <w:r>
                          <w:t xml:space="preserve">Figure </w:t>
                        </w:r>
                        <w:r>
                          <w:fldChar w:fldCharType="begin"/>
                        </w:r>
                        <w:r>
                          <w:instrText xml:space="preserve"> SEQ Figure \* ARABIC </w:instrText>
                        </w:r>
                        <w:r>
                          <w:fldChar w:fldCharType="separate"/>
                        </w:r>
                        <w:r w:rsidR="00F51274">
                          <w:rPr>
                            <w:noProof/>
                          </w:rPr>
                          <w:t>20</w:t>
                        </w:r>
                        <w:r>
                          <w:fldChar w:fldCharType="end"/>
                        </w:r>
                        <w:r>
                          <w:t>: Tailored Sample Utterance</w:t>
                        </w:r>
                        <w:bookmarkEnd w:id="43"/>
                      </w:p>
                    </w:txbxContent>
                  </v:textbox>
                </v:shape>
                <w10:wrap type="square"/>
              </v:group>
            </w:pict>
          </mc:Fallback>
        </mc:AlternateContent>
      </w:r>
      <w:r w:rsidR="00DD4116">
        <w:t xml:space="preserve">As seen in </w:t>
      </w:r>
      <w:r w:rsidR="00DD4116">
        <w:fldChar w:fldCharType="begin"/>
      </w:r>
      <w:r w:rsidR="00DD4116">
        <w:instrText xml:space="preserve"> REF _Ref16503500 \h </w:instrText>
      </w:r>
      <w:r w:rsidR="00DD4116">
        <w:fldChar w:fldCharType="separate"/>
      </w:r>
      <w:r w:rsidR="00DD4116">
        <w:t xml:space="preserve">Figure </w:t>
      </w:r>
      <w:r w:rsidR="00DD4116">
        <w:rPr>
          <w:noProof/>
        </w:rPr>
        <w:t>19</w:t>
      </w:r>
      <w:r w:rsidR="00DD4116">
        <w:t>: Typed test trial #1</w:t>
      </w:r>
      <w:r w:rsidR="00DD4116">
        <w:fldChar w:fldCharType="end"/>
      </w:r>
      <w:r w:rsidR="00DD4116">
        <w:t xml:space="preserve"> only three out of eleven test utterances correctly understood the typed phrases as well as inserting them correctly into the datab</w:t>
      </w:r>
      <w:r w:rsidR="00E2675A">
        <w:t>ase</w:t>
      </w:r>
      <w:r w:rsidR="00415038">
        <w:t xml:space="preserve">. The sample utterances were randomly chosen. It is noteworthy that most utterances that failed successful insertion, contained slot values that are not included in the sample slot value list when training the model. </w:t>
      </w:r>
      <w:r w:rsidR="00EE29BC">
        <w:t xml:space="preserve">Taking the phrase “I ate a green apple at 11 am”, as an example. This utterance did not provide a valid response. The food item “green apple”, is not part of the food slot type list. </w:t>
      </w:r>
      <w:r w:rsidR="000B6C32">
        <w:t>After adding this value and retraining the model the</w:t>
      </w:r>
      <w:r w:rsidR="00FC013F">
        <w:t xml:space="preserve"> utterance</w:t>
      </w:r>
      <w:r w:rsidR="00DB71CF">
        <w:t xml:space="preserve"> successfully inserted the item, with the exception of having to prompt the user for when the food was consumed. </w:t>
      </w:r>
      <w:r w:rsidR="00CF27A7">
        <w:t xml:space="preserve"> </w:t>
      </w:r>
      <w:r w:rsidR="007B21A5">
        <w:t>This again, is likely due to the model. After adding the sample utterance, shown in</w:t>
      </w:r>
      <w:r w:rsidR="00C770EC">
        <w:t xml:space="preserve"> </w:t>
      </w:r>
      <w:r w:rsidR="00C770EC">
        <w:fldChar w:fldCharType="begin"/>
      </w:r>
      <w:r w:rsidR="00C770EC">
        <w:instrText xml:space="preserve"> REF _Ref16504194 \h </w:instrText>
      </w:r>
      <w:r w:rsidR="00C770EC">
        <w:fldChar w:fldCharType="separate"/>
      </w:r>
      <w:r w:rsidR="00C770EC">
        <w:t xml:space="preserve">Figure </w:t>
      </w:r>
      <w:r w:rsidR="00C770EC">
        <w:rPr>
          <w:noProof/>
        </w:rPr>
        <w:t>20</w:t>
      </w:r>
      <w:r w:rsidR="00C770EC">
        <w:t>: Tailored Sample Utterance</w:t>
      </w:r>
      <w:r w:rsidR="00C770EC">
        <w:fldChar w:fldCharType="end"/>
      </w:r>
      <w:r w:rsidR="007B21A5">
        <w:t xml:space="preserve">, to the model, the utterance was correctly </w:t>
      </w:r>
      <w:r w:rsidR="00C770EC">
        <w:t>understood,</w:t>
      </w:r>
      <w:r w:rsidR="007B21A5">
        <w:t xml:space="preserve"> and the item was inserted to the datab</w:t>
      </w:r>
      <w:r w:rsidR="00C770EC">
        <w:t>a</w:t>
      </w:r>
      <w:r w:rsidR="007B21A5">
        <w:t>se.</w:t>
      </w:r>
      <w:r w:rsidR="00505F33">
        <w:t xml:space="preserve"> From the initial trial it can be concluded that the model requires more sample slot values to successfully deal with any user inputs. </w:t>
      </w:r>
      <w:r w:rsidR="007B21A5">
        <w:t xml:space="preserve"> </w:t>
      </w:r>
    </w:p>
    <w:p w14:paraId="69E7CE34" w14:textId="68D2B639" w:rsidR="00D31F11" w:rsidRDefault="00D31F11" w:rsidP="00E90288"/>
    <w:p w14:paraId="76A5998C" w14:textId="5B7FC17E" w:rsidR="00F259E5" w:rsidRDefault="00F259E5" w:rsidP="00E90288"/>
    <w:p w14:paraId="7EC3A1D8" w14:textId="60C87677" w:rsidR="00D31F11" w:rsidRDefault="00D31F11" w:rsidP="00E90288"/>
    <w:p w14:paraId="76B04A1F" w14:textId="77777777" w:rsidR="00F259E5" w:rsidRDefault="00F259E5" w:rsidP="00E90288"/>
    <w:p w14:paraId="4C113686" w14:textId="6418824B" w:rsidR="00F259E5" w:rsidRDefault="00F259E5" w:rsidP="00F259E5">
      <w:pPr>
        <w:pStyle w:val="Heading2"/>
        <w:numPr>
          <w:ilvl w:val="2"/>
          <w:numId w:val="2"/>
        </w:numPr>
      </w:pPr>
      <w:r>
        <w:t>Speech input using Echo Dot</w:t>
      </w:r>
    </w:p>
    <w:p w14:paraId="4871453C" w14:textId="0ECCFB28" w:rsidR="00D31F11" w:rsidRDefault="00F259E5" w:rsidP="00E90288">
      <w:r>
        <w:t xml:space="preserve">This trial uses an </w:t>
      </w:r>
      <w:r w:rsidR="00BD1B30">
        <w:t>Echo</w:t>
      </w:r>
      <w:r>
        <w:t xml:space="preserve"> </w:t>
      </w:r>
      <w:r w:rsidR="00BD1B30">
        <w:t>D</w:t>
      </w:r>
      <w:r>
        <w:t xml:space="preserve">ot, a physical device capable of running the Amazon Alexa assistant. </w:t>
      </w:r>
      <w:r w:rsidR="00B96911">
        <w:t xml:space="preserve">The skill can be tested on the device, as long as it is configured with the same developer account as the skill. </w:t>
      </w:r>
      <w:r w:rsidR="002D636A">
        <w:t>With ‘</w:t>
      </w:r>
      <w:r w:rsidR="002D636A" w:rsidRPr="002D636A">
        <w:rPr>
          <w:i/>
          <w:iCs/>
        </w:rPr>
        <w:t>ngrok’</w:t>
      </w:r>
      <w:r w:rsidR="002D636A">
        <w:t xml:space="preserve"> running, </w:t>
      </w:r>
      <w:r w:rsidR="00BD1B30">
        <w:t xml:space="preserve">the skill can be launched on the Echo Dot by saying “Alexa, open food diary”. </w:t>
      </w:r>
      <w:r w:rsidR="005A57C4">
        <w:t xml:space="preserve">The same sample utterances were tested as in section </w:t>
      </w:r>
      <w:r w:rsidR="005A57C4">
        <w:fldChar w:fldCharType="begin"/>
      </w:r>
      <w:r w:rsidR="005A57C4">
        <w:instrText xml:space="preserve"> REF _Ref16505003 \h </w:instrText>
      </w:r>
      <w:r w:rsidR="005A57C4">
        <w:fldChar w:fldCharType="separate"/>
      </w:r>
      <w:r w:rsidR="005A57C4">
        <w:t>Speech input in typed form</w:t>
      </w:r>
      <w:r w:rsidR="005A57C4">
        <w:fldChar w:fldCharType="end"/>
      </w:r>
      <w:r w:rsidR="005A57C4">
        <w:t xml:space="preserve">, but using voice instead. </w:t>
      </w:r>
      <w:r w:rsidR="00BC68E0">
        <w:t xml:space="preserve">The additional column “Different from typed?” represents if there was any difference between the phrase when typed or spoken. </w:t>
      </w:r>
      <w:r w:rsidR="00863B15">
        <w:t xml:space="preserve">If there was a difference, the </w:t>
      </w:r>
      <w:r w:rsidR="00A6649D">
        <w:t>color</w:t>
      </w:r>
      <w:r w:rsidR="00863B15">
        <w:t xml:space="preserve"> ‘green’ </w:t>
      </w:r>
      <w:r w:rsidR="00612EB1">
        <w:t>represents</w:t>
      </w:r>
      <w:r w:rsidR="00863B15">
        <w:t xml:space="preserve"> a positive difference, </w:t>
      </w:r>
      <w:r w:rsidR="0004534E">
        <w:t>whereas</w:t>
      </w:r>
      <w:r w:rsidR="00863B15">
        <w:t xml:space="preserve"> ‘red’ is negative. </w:t>
      </w:r>
    </w:p>
    <w:tbl>
      <w:tblPr>
        <w:tblStyle w:val="TableGrid"/>
        <w:tblW w:w="9478" w:type="dxa"/>
        <w:tblLayout w:type="fixed"/>
        <w:tblLook w:val="04A0" w:firstRow="1" w:lastRow="0" w:firstColumn="1" w:lastColumn="0" w:noHBand="0" w:noVBand="1"/>
      </w:tblPr>
      <w:tblGrid>
        <w:gridCol w:w="1297"/>
        <w:gridCol w:w="1119"/>
        <w:gridCol w:w="1119"/>
        <w:gridCol w:w="866"/>
        <w:gridCol w:w="880"/>
        <w:gridCol w:w="1105"/>
        <w:gridCol w:w="1744"/>
        <w:gridCol w:w="1348"/>
      </w:tblGrid>
      <w:tr w:rsidR="00A03BCA" w:rsidRPr="00022F6E" w14:paraId="294ABA4A" w14:textId="330F5313" w:rsidTr="00BC68E0">
        <w:tc>
          <w:tcPr>
            <w:tcW w:w="1297" w:type="dxa"/>
          </w:tcPr>
          <w:p w14:paraId="376440BD" w14:textId="77777777" w:rsidR="00F5060C" w:rsidRPr="00D80EE5" w:rsidRDefault="00F5060C" w:rsidP="0033572B">
            <w:pPr>
              <w:rPr>
                <w:b/>
                <w:bCs/>
                <w:i/>
                <w:iCs/>
              </w:rPr>
            </w:pPr>
            <w:r w:rsidRPr="00D80EE5">
              <w:rPr>
                <w:b/>
                <w:bCs/>
                <w:i/>
                <w:iCs/>
              </w:rPr>
              <w:t>Utterance</w:t>
            </w:r>
          </w:p>
        </w:tc>
        <w:tc>
          <w:tcPr>
            <w:tcW w:w="1119" w:type="dxa"/>
          </w:tcPr>
          <w:p w14:paraId="1C1459D8" w14:textId="77777777" w:rsidR="00F5060C" w:rsidRPr="00022F6E" w:rsidRDefault="00F5060C" w:rsidP="0033572B">
            <w:pPr>
              <w:rPr>
                <w:b/>
                <w:bCs/>
              </w:rPr>
            </w:pPr>
            <w:r w:rsidRPr="00022F6E">
              <w:rPr>
                <w:b/>
                <w:bCs/>
              </w:rPr>
              <w:t>Any response?</w:t>
            </w:r>
          </w:p>
        </w:tc>
        <w:tc>
          <w:tcPr>
            <w:tcW w:w="1119" w:type="dxa"/>
          </w:tcPr>
          <w:p w14:paraId="53C77C60" w14:textId="77777777" w:rsidR="00F5060C" w:rsidRPr="00022F6E" w:rsidRDefault="00F5060C" w:rsidP="0033572B">
            <w:pPr>
              <w:rPr>
                <w:b/>
                <w:bCs/>
              </w:rPr>
            </w:pPr>
            <w:r>
              <w:rPr>
                <w:b/>
                <w:bCs/>
              </w:rPr>
              <w:t>Correct response?</w:t>
            </w:r>
          </w:p>
        </w:tc>
        <w:tc>
          <w:tcPr>
            <w:tcW w:w="866" w:type="dxa"/>
          </w:tcPr>
          <w:p w14:paraId="26FB3E9A" w14:textId="77777777" w:rsidR="00F5060C" w:rsidRPr="00022F6E" w:rsidRDefault="00F5060C" w:rsidP="0033572B">
            <w:pPr>
              <w:rPr>
                <w:b/>
                <w:bCs/>
              </w:rPr>
            </w:pPr>
            <w:r w:rsidRPr="00022F6E">
              <w:rPr>
                <w:b/>
                <w:bCs/>
              </w:rPr>
              <w:t>Correct intent?</w:t>
            </w:r>
          </w:p>
        </w:tc>
        <w:tc>
          <w:tcPr>
            <w:tcW w:w="880" w:type="dxa"/>
          </w:tcPr>
          <w:p w14:paraId="0F9D579D" w14:textId="77777777" w:rsidR="00F5060C" w:rsidRPr="00022F6E" w:rsidRDefault="00F5060C" w:rsidP="0033572B">
            <w:pPr>
              <w:rPr>
                <w:b/>
                <w:bCs/>
              </w:rPr>
            </w:pPr>
            <w:r w:rsidRPr="00022F6E">
              <w:rPr>
                <w:b/>
                <w:bCs/>
              </w:rPr>
              <w:t>Correct values?</w:t>
            </w:r>
          </w:p>
        </w:tc>
        <w:tc>
          <w:tcPr>
            <w:tcW w:w="1105" w:type="dxa"/>
          </w:tcPr>
          <w:p w14:paraId="2236E852" w14:textId="77777777" w:rsidR="00F5060C" w:rsidRPr="00022F6E" w:rsidRDefault="00F5060C" w:rsidP="0033572B">
            <w:pPr>
              <w:rPr>
                <w:b/>
                <w:bCs/>
              </w:rPr>
            </w:pPr>
            <w:r w:rsidRPr="00022F6E">
              <w:rPr>
                <w:b/>
                <w:bCs/>
              </w:rPr>
              <w:t>Correct insertion?</w:t>
            </w:r>
          </w:p>
        </w:tc>
        <w:tc>
          <w:tcPr>
            <w:tcW w:w="1744" w:type="dxa"/>
          </w:tcPr>
          <w:p w14:paraId="2F7B53CD" w14:textId="77777777" w:rsidR="00F5060C" w:rsidRPr="00022F6E" w:rsidRDefault="00F5060C" w:rsidP="0033572B">
            <w:pPr>
              <w:rPr>
                <w:b/>
                <w:bCs/>
              </w:rPr>
            </w:pPr>
            <w:r>
              <w:rPr>
                <w:b/>
                <w:bCs/>
              </w:rPr>
              <w:t>Comments</w:t>
            </w:r>
          </w:p>
        </w:tc>
        <w:tc>
          <w:tcPr>
            <w:tcW w:w="1348" w:type="dxa"/>
          </w:tcPr>
          <w:p w14:paraId="6DF2BC5E" w14:textId="4AF3AEFC" w:rsidR="00F5060C" w:rsidRDefault="00F5060C" w:rsidP="0033572B">
            <w:pPr>
              <w:rPr>
                <w:b/>
                <w:bCs/>
              </w:rPr>
            </w:pPr>
            <w:r>
              <w:rPr>
                <w:b/>
                <w:bCs/>
              </w:rPr>
              <w:t>Different</w:t>
            </w:r>
            <w:r w:rsidR="00BC68E0">
              <w:rPr>
                <w:b/>
                <w:bCs/>
              </w:rPr>
              <w:t xml:space="preserve"> from typed</w:t>
            </w:r>
            <w:r>
              <w:rPr>
                <w:b/>
                <w:bCs/>
              </w:rPr>
              <w:t>?</w:t>
            </w:r>
          </w:p>
        </w:tc>
      </w:tr>
      <w:tr w:rsidR="00A03BCA" w14:paraId="4BEC7B1C" w14:textId="14315265" w:rsidTr="00BC68E0">
        <w:tc>
          <w:tcPr>
            <w:tcW w:w="1297" w:type="dxa"/>
          </w:tcPr>
          <w:p w14:paraId="32D9620E" w14:textId="77777777" w:rsidR="00F5060C" w:rsidRPr="00D80EE5" w:rsidRDefault="00F5060C" w:rsidP="0033572B">
            <w:pPr>
              <w:rPr>
                <w:i/>
                <w:iCs/>
              </w:rPr>
            </w:pPr>
            <w:r w:rsidRPr="00D80EE5">
              <w:rPr>
                <w:i/>
                <w:iCs/>
              </w:rPr>
              <w:t>“I had a bagel”</w:t>
            </w:r>
          </w:p>
        </w:tc>
        <w:tc>
          <w:tcPr>
            <w:tcW w:w="1119" w:type="dxa"/>
          </w:tcPr>
          <w:p w14:paraId="58937D44" w14:textId="77777777" w:rsidR="00F5060C" w:rsidRDefault="00F5060C" w:rsidP="0033572B">
            <w:r>
              <w:sym w:font="Wingdings" w:char="F0FC"/>
            </w:r>
          </w:p>
        </w:tc>
        <w:tc>
          <w:tcPr>
            <w:tcW w:w="1119" w:type="dxa"/>
          </w:tcPr>
          <w:p w14:paraId="2D396CCD" w14:textId="77777777" w:rsidR="00F5060C" w:rsidRDefault="00F5060C" w:rsidP="0033572B">
            <w:r>
              <w:sym w:font="Wingdings" w:char="F0FC"/>
            </w:r>
          </w:p>
        </w:tc>
        <w:tc>
          <w:tcPr>
            <w:tcW w:w="866" w:type="dxa"/>
          </w:tcPr>
          <w:p w14:paraId="0F0FB8D0" w14:textId="77777777" w:rsidR="00F5060C" w:rsidRDefault="00F5060C" w:rsidP="0033572B">
            <w:r>
              <w:sym w:font="Wingdings" w:char="F0FC"/>
            </w:r>
          </w:p>
        </w:tc>
        <w:tc>
          <w:tcPr>
            <w:tcW w:w="880" w:type="dxa"/>
          </w:tcPr>
          <w:p w14:paraId="6931A9D9" w14:textId="77777777" w:rsidR="00F5060C" w:rsidRDefault="00F5060C" w:rsidP="0033572B">
            <w:r>
              <w:sym w:font="Wingdings" w:char="F0FC"/>
            </w:r>
          </w:p>
        </w:tc>
        <w:tc>
          <w:tcPr>
            <w:tcW w:w="1105" w:type="dxa"/>
          </w:tcPr>
          <w:p w14:paraId="314DE311" w14:textId="77777777" w:rsidR="00F5060C" w:rsidRDefault="00F5060C" w:rsidP="0033572B">
            <w:r>
              <w:sym w:font="Wingdings" w:char="F0FC"/>
            </w:r>
          </w:p>
        </w:tc>
        <w:tc>
          <w:tcPr>
            <w:tcW w:w="1744" w:type="dxa"/>
          </w:tcPr>
          <w:p w14:paraId="140CD8F9" w14:textId="77777777" w:rsidR="00F5060C" w:rsidRDefault="00F5060C" w:rsidP="0033572B"/>
        </w:tc>
        <w:tc>
          <w:tcPr>
            <w:tcW w:w="1348" w:type="dxa"/>
          </w:tcPr>
          <w:p w14:paraId="4332A410" w14:textId="39456ACF" w:rsidR="00F5060C" w:rsidRDefault="00F5060C" w:rsidP="0033572B">
            <w:r>
              <w:t>NO</w:t>
            </w:r>
          </w:p>
        </w:tc>
      </w:tr>
      <w:tr w:rsidR="00A03BCA" w14:paraId="38105554" w14:textId="08CCDC92" w:rsidTr="00BC68E0">
        <w:tc>
          <w:tcPr>
            <w:tcW w:w="1297" w:type="dxa"/>
          </w:tcPr>
          <w:p w14:paraId="4A3BB2EB" w14:textId="77777777" w:rsidR="00F5060C" w:rsidRPr="00D80EE5" w:rsidRDefault="00F5060C" w:rsidP="0033572B">
            <w:pPr>
              <w:rPr>
                <w:i/>
                <w:iCs/>
              </w:rPr>
            </w:pPr>
            <w:r w:rsidRPr="00D80EE5">
              <w:rPr>
                <w:i/>
                <w:iCs/>
              </w:rPr>
              <w:t>“I had a sesame bagel with cream cheese”</w:t>
            </w:r>
          </w:p>
        </w:tc>
        <w:tc>
          <w:tcPr>
            <w:tcW w:w="1119" w:type="dxa"/>
          </w:tcPr>
          <w:p w14:paraId="6F4BC1BA" w14:textId="77777777" w:rsidR="00F5060C" w:rsidRDefault="00F5060C" w:rsidP="0033572B">
            <w:r>
              <w:sym w:font="Wingdings" w:char="F0FC"/>
            </w:r>
          </w:p>
        </w:tc>
        <w:tc>
          <w:tcPr>
            <w:tcW w:w="1119" w:type="dxa"/>
          </w:tcPr>
          <w:p w14:paraId="4853ED0A" w14:textId="77777777" w:rsidR="00F5060C" w:rsidRDefault="00F5060C" w:rsidP="0033572B">
            <w:r>
              <w:sym w:font="Wingdings" w:char="F0FC"/>
            </w:r>
          </w:p>
        </w:tc>
        <w:tc>
          <w:tcPr>
            <w:tcW w:w="866" w:type="dxa"/>
          </w:tcPr>
          <w:p w14:paraId="56B964D5" w14:textId="77777777" w:rsidR="00F5060C" w:rsidRDefault="00F5060C" w:rsidP="0033572B">
            <w:r>
              <w:sym w:font="Wingdings" w:char="F0FC"/>
            </w:r>
          </w:p>
        </w:tc>
        <w:tc>
          <w:tcPr>
            <w:tcW w:w="880" w:type="dxa"/>
          </w:tcPr>
          <w:p w14:paraId="215E352B" w14:textId="4332DFDF" w:rsidR="00F5060C" w:rsidRDefault="00F5060C" w:rsidP="0033572B">
            <w:r>
              <w:sym w:font="Wingdings" w:char="F0FC"/>
            </w:r>
          </w:p>
        </w:tc>
        <w:tc>
          <w:tcPr>
            <w:tcW w:w="1105" w:type="dxa"/>
          </w:tcPr>
          <w:p w14:paraId="362A7AC7" w14:textId="0DCA6F4C" w:rsidR="00F5060C" w:rsidRDefault="00F5060C" w:rsidP="0033572B">
            <w:r>
              <w:sym w:font="Wingdings" w:char="F0FC"/>
            </w:r>
          </w:p>
        </w:tc>
        <w:tc>
          <w:tcPr>
            <w:tcW w:w="1744" w:type="dxa"/>
          </w:tcPr>
          <w:p w14:paraId="16B4FB10" w14:textId="1EC3AFAE" w:rsidR="00F5060C" w:rsidRDefault="00F5060C" w:rsidP="0033572B"/>
        </w:tc>
        <w:tc>
          <w:tcPr>
            <w:tcW w:w="1348" w:type="dxa"/>
          </w:tcPr>
          <w:p w14:paraId="36368FF3" w14:textId="3F791B8B" w:rsidR="00F5060C" w:rsidRDefault="00F5060C" w:rsidP="0033572B">
            <w:r w:rsidRPr="004E0624">
              <w:rPr>
                <w:color w:val="70AD47" w:themeColor="accent6"/>
              </w:rPr>
              <w:t>YES</w:t>
            </w:r>
          </w:p>
        </w:tc>
      </w:tr>
      <w:tr w:rsidR="00A03BCA" w14:paraId="17712BFE" w14:textId="663D3EFB" w:rsidTr="00BC68E0">
        <w:tc>
          <w:tcPr>
            <w:tcW w:w="1297" w:type="dxa"/>
          </w:tcPr>
          <w:p w14:paraId="65A63A0D" w14:textId="77777777" w:rsidR="00F5060C" w:rsidRPr="00D80EE5" w:rsidRDefault="00F5060C" w:rsidP="0033572B">
            <w:pPr>
              <w:rPr>
                <w:i/>
                <w:iCs/>
              </w:rPr>
            </w:pPr>
            <w:r w:rsidRPr="00D80EE5">
              <w:rPr>
                <w:i/>
                <w:iCs/>
              </w:rPr>
              <w:t xml:space="preserve">“I had sugar-free muesli oat milk raspberries and </w:t>
            </w:r>
            <w:r w:rsidRPr="00D80EE5">
              <w:rPr>
                <w:i/>
                <w:iCs/>
              </w:rPr>
              <w:lastRenderedPageBreak/>
              <w:t>strawberries for breakfast”</w:t>
            </w:r>
          </w:p>
        </w:tc>
        <w:tc>
          <w:tcPr>
            <w:tcW w:w="1119" w:type="dxa"/>
          </w:tcPr>
          <w:p w14:paraId="350DE9F4" w14:textId="77777777" w:rsidR="00F5060C" w:rsidRDefault="00F5060C" w:rsidP="0033572B">
            <w:r>
              <w:lastRenderedPageBreak/>
              <w:sym w:font="Wingdings" w:char="F0FC"/>
            </w:r>
          </w:p>
        </w:tc>
        <w:tc>
          <w:tcPr>
            <w:tcW w:w="1119" w:type="dxa"/>
          </w:tcPr>
          <w:p w14:paraId="71D4F853" w14:textId="77777777" w:rsidR="00F5060C" w:rsidRDefault="00F5060C" w:rsidP="0033572B">
            <w:r>
              <w:sym w:font="Wingdings 2" w:char="F0CE"/>
            </w:r>
          </w:p>
        </w:tc>
        <w:tc>
          <w:tcPr>
            <w:tcW w:w="866" w:type="dxa"/>
          </w:tcPr>
          <w:p w14:paraId="12477B52" w14:textId="77777777" w:rsidR="00F5060C" w:rsidRDefault="00F5060C" w:rsidP="0033572B">
            <w:r>
              <w:sym w:font="Wingdings 2" w:char="F0CE"/>
            </w:r>
          </w:p>
        </w:tc>
        <w:tc>
          <w:tcPr>
            <w:tcW w:w="880" w:type="dxa"/>
          </w:tcPr>
          <w:p w14:paraId="5B52B34F" w14:textId="77777777" w:rsidR="00F5060C" w:rsidRDefault="00F5060C" w:rsidP="0033572B">
            <w:r>
              <w:sym w:font="Wingdings 2" w:char="F0CE"/>
            </w:r>
          </w:p>
        </w:tc>
        <w:tc>
          <w:tcPr>
            <w:tcW w:w="1105" w:type="dxa"/>
          </w:tcPr>
          <w:p w14:paraId="0EB5B239" w14:textId="77777777" w:rsidR="00F5060C" w:rsidRDefault="00F5060C" w:rsidP="0033572B">
            <w:r>
              <w:sym w:font="Wingdings 2" w:char="F0CE"/>
            </w:r>
          </w:p>
        </w:tc>
        <w:tc>
          <w:tcPr>
            <w:tcW w:w="1744" w:type="dxa"/>
          </w:tcPr>
          <w:p w14:paraId="6B82E3FC" w14:textId="4715B62F" w:rsidR="00F5060C" w:rsidRDefault="00F5060C" w:rsidP="0033572B">
            <w:r>
              <w:t>Problem with skills response</w:t>
            </w:r>
          </w:p>
        </w:tc>
        <w:tc>
          <w:tcPr>
            <w:tcW w:w="1348" w:type="dxa"/>
          </w:tcPr>
          <w:p w14:paraId="56A61DFD" w14:textId="7EADF712" w:rsidR="00F5060C" w:rsidRDefault="00F5060C" w:rsidP="0033572B">
            <w:r w:rsidRPr="004E0624">
              <w:rPr>
                <w:color w:val="70AD47" w:themeColor="accent6"/>
              </w:rPr>
              <w:t>YES</w:t>
            </w:r>
          </w:p>
        </w:tc>
      </w:tr>
      <w:tr w:rsidR="00A03BCA" w14:paraId="6D17958F" w14:textId="3DD967F3" w:rsidTr="00BC68E0">
        <w:tc>
          <w:tcPr>
            <w:tcW w:w="1297" w:type="dxa"/>
          </w:tcPr>
          <w:p w14:paraId="6BB1630C" w14:textId="77777777" w:rsidR="00F5060C" w:rsidRPr="00D80EE5" w:rsidRDefault="00F5060C" w:rsidP="0033572B">
            <w:pPr>
              <w:rPr>
                <w:i/>
                <w:iCs/>
              </w:rPr>
            </w:pPr>
            <w:r w:rsidRPr="00D80EE5">
              <w:rPr>
                <w:i/>
                <w:iCs/>
              </w:rPr>
              <w:t>“I ate a green apple at 11 am”</w:t>
            </w:r>
          </w:p>
        </w:tc>
        <w:tc>
          <w:tcPr>
            <w:tcW w:w="1119" w:type="dxa"/>
          </w:tcPr>
          <w:p w14:paraId="0F31B0E8" w14:textId="77777777" w:rsidR="00F5060C" w:rsidRDefault="00F5060C" w:rsidP="0033572B">
            <w:r>
              <w:sym w:font="Wingdings" w:char="F0FC"/>
            </w:r>
          </w:p>
        </w:tc>
        <w:tc>
          <w:tcPr>
            <w:tcW w:w="1119" w:type="dxa"/>
          </w:tcPr>
          <w:p w14:paraId="005C7D57" w14:textId="397DFCF3" w:rsidR="00F5060C" w:rsidRDefault="00F5060C" w:rsidP="0033572B">
            <w:r>
              <w:sym w:font="Wingdings" w:char="F0FC"/>
            </w:r>
          </w:p>
        </w:tc>
        <w:tc>
          <w:tcPr>
            <w:tcW w:w="866" w:type="dxa"/>
          </w:tcPr>
          <w:p w14:paraId="774129E6" w14:textId="76A704D6" w:rsidR="00F5060C" w:rsidRDefault="00F5060C" w:rsidP="0033572B">
            <w:r>
              <w:sym w:font="Wingdings" w:char="F0FC"/>
            </w:r>
          </w:p>
        </w:tc>
        <w:tc>
          <w:tcPr>
            <w:tcW w:w="880" w:type="dxa"/>
          </w:tcPr>
          <w:p w14:paraId="19F15EB6" w14:textId="1B7D657F" w:rsidR="00F5060C" w:rsidRDefault="00F5060C" w:rsidP="0033572B">
            <w:r>
              <w:sym w:font="Wingdings" w:char="F0FC"/>
            </w:r>
          </w:p>
        </w:tc>
        <w:tc>
          <w:tcPr>
            <w:tcW w:w="1105" w:type="dxa"/>
          </w:tcPr>
          <w:p w14:paraId="5BCB1B3F" w14:textId="3341145E" w:rsidR="00F5060C" w:rsidRDefault="00F5060C" w:rsidP="0033572B">
            <w:r>
              <w:sym w:font="Wingdings" w:char="F0FC"/>
            </w:r>
          </w:p>
        </w:tc>
        <w:tc>
          <w:tcPr>
            <w:tcW w:w="1744" w:type="dxa"/>
          </w:tcPr>
          <w:p w14:paraId="19E12365" w14:textId="7496F213" w:rsidR="00F5060C" w:rsidRDefault="00F5060C" w:rsidP="0033572B">
            <w:r>
              <w:t>Prompted for meal time</w:t>
            </w:r>
          </w:p>
        </w:tc>
        <w:tc>
          <w:tcPr>
            <w:tcW w:w="1348" w:type="dxa"/>
          </w:tcPr>
          <w:p w14:paraId="5875A47A" w14:textId="6559AC00" w:rsidR="00F5060C" w:rsidRDefault="00F5060C" w:rsidP="0033572B">
            <w:r w:rsidRPr="004E0624">
              <w:rPr>
                <w:color w:val="70AD47" w:themeColor="accent6"/>
              </w:rPr>
              <w:t>YES</w:t>
            </w:r>
          </w:p>
        </w:tc>
      </w:tr>
      <w:tr w:rsidR="00A03BCA" w14:paraId="50B7DE48" w14:textId="3433B5F0" w:rsidTr="00BC68E0">
        <w:tc>
          <w:tcPr>
            <w:tcW w:w="1297" w:type="dxa"/>
          </w:tcPr>
          <w:p w14:paraId="3CD16DCF" w14:textId="77777777" w:rsidR="00F5060C" w:rsidRPr="00D80EE5" w:rsidRDefault="00F5060C" w:rsidP="0033572B">
            <w:pPr>
              <w:rPr>
                <w:i/>
                <w:iCs/>
              </w:rPr>
            </w:pPr>
            <w:r w:rsidRPr="00D80EE5">
              <w:rPr>
                <w:i/>
                <w:iCs/>
              </w:rPr>
              <w:t>“I had an olive and avocado baguette for lunch”</w:t>
            </w:r>
          </w:p>
        </w:tc>
        <w:tc>
          <w:tcPr>
            <w:tcW w:w="1119" w:type="dxa"/>
          </w:tcPr>
          <w:p w14:paraId="496E768A" w14:textId="77777777" w:rsidR="00F5060C" w:rsidRDefault="00F5060C" w:rsidP="0033572B">
            <w:r>
              <w:sym w:font="Wingdings" w:char="F0FC"/>
            </w:r>
          </w:p>
        </w:tc>
        <w:tc>
          <w:tcPr>
            <w:tcW w:w="1119" w:type="dxa"/>
          </w:tcPr>
          <w:p w14:paraId="2DC66BE5" w14:textId="77777777" w:rsidR="00F5060C" w:rsidRDefault="00F5060C" w:rsidP="0033572B">
            <w:r>
              <w:sym w:font="Wingdings" w:char="F0FC"/>
            </w:r>
          </w:p>
        </w:tc>
        <w:tc>
          <w:tcPr>
            <w:tcW w:w="866" w:type="dxa"/>
          </w:tcPr>
          <w:p w14:paraId="3025E8EA" w14:textId="77777777" w:rsidR="00F5060C" w:rsidRDefault="00F5060C" w:rsidP="0033572B">
            <w:r>
              <w:sym w:font="Wingdings" w:char="F0FC"/>
            </w:r>
          </w:p>
        </w:tc>
        <w:tc>
          <w:tcPr>
            <w:tcW w:w="880" w:type="dxa"/>
          </w:tcPr>
          <w:p w14:paraId="39651FBE" w14:textId="77777777" w:rsidR="00F5060C" w:rsidRDefault="00F5060C" w:rsidP="0033572B">
            <w:r>
              <w:sym w:font="Wingdings" w:char="F0FC"/>
            </w:r>
          </w:p>
        </w:tc>
        <w:tc>
          <w:tcPr>
            <w:tcW w:w="1105" w:type="dxa"/>
          </w:tcPr>
          <w:p w14:paraId="777F817B" w14:textId="77777777" w:rsidR="00F5060C" w:rsidRDefault="00F5060C" w:rsidP="0033572B">
            <w:r>
              <w:sym w:font="Wingdings" w:char="F0FC"/>
            </w:r>
          </w:p>
        </w:tc>
        <w:tc>
          <w:tcPr>
            <w:tcW w:w="1744" w:type="dxa"/>
          </w:tcPr>
          <w:p w14:paraId="71973422" w14:textId="77777777" w:rsidR="00F5060C" w:rsidRDefault="00F5060C" w:rsidP="0033572B"/>
        </w:tc>
        <w:tc>
          <w:tcPr>
            <w:tcW w:w="1348" w:type="dxa"/>
          </w:tcPr>
          <w:p w14:paraId="3ED774F4" w14:textId="047F271B" w:rsidR="00F5060C" w:rsidRDefault="006D021C" w:rsidP="0033572B">
            <w:r>
              <w:t>NO</w:t>
            </w:r>
          </w:p>
        </w:tc>
      </w:tr>
      <w:tr w:rsidR="00A03BCA" w14:paraId="46AB7067" w14:textId="6AAE9A64" w:rsidTr="00BC68E0">
        <w:tc>
          <w:tcPr>
            <w:tcW w:w="1297" w:type="dxa"/>
          </w:tcPr>
          <w:p w14:paraId="38D75995" w14:textId="602C3038" w:rsidR="00F5060C" w:rsidRPr="00D80EE5" w:rsidRDefault="00F5060C" w:rsidP="0033572B">
            <w:pPr>
              <w:rPr>
                <w:i/>
                <w:iCs/>
              </w:rPr>
            </w:pPr>
            <w:r w:rsidRPr="00D80EE5">
              <w:rPr>
                <w:i/>
                <w:iCs/>
              </w:rPr>
              <w:t>“I had an iced coffee with oat milk at 3</w:t>
            </w:r>
            <w:r w:rsidR="00A93019">
              <w:rPr>
                <w:i/>
                <w:iCs/>
              </w:rPr>
              <w:t xml:space="preserve"> </w:t>
            </w:r>
            <w:r w:rsidRPr="00D80EE5">
              <w:rPr>
                <w:i/>
                <w:iCs/>
              </w:rPr>
              <w:t>pm”</w:t>
            </w:r>
          </w:p>
        </w:tc>
        <w:tc>
          <w:tcPr>
            <w:tcW w:w="1119" w:type="dxa"/>
          </w:tcPr>
          <w:p w14:paraId="38947269" w14:textId="684D091B" w:rsidR="00F5060C" w:rsidRDefault="00A03BCA" w:rsidP="0033572B">
            <w:r>
              <w:sym w:font="Wingdings" w:char="F0FC"/>
            </w:r>
          </w:p>
        </w:tc>
        <w:tc>
          <w:tcPr>
            <w:tcW w:w="1119" w:type="dxa"/>
          </w:tcPr>
          <w:p w14:paraId="31F5F259" w14:textId="77777777" w:rsidR="00F5060C" w:rsidRDefault="00F5060C" w:rsidP="0033572B">
            <w:r>
              <w:sym w:font="Wingdings 2" w:char="F0CE"/>
            </w:r>
          </w:p>
        </w:tc>
        <w:tc>
          <w:tcPr>
            <w:tcW w:w="866" w:type="dxa"/>
          </w:tcPr>
          <w:p w14:paraId="435F0FC2" w14:textId="77777777" w:rsidR="00F5060C" w:rsidRDefault="00F5060C" w:rsidP="0033572B">
            <w:r>
              <w:sym w:font="Wingdings 2" w:char="F0CE"/>
            </w:r>
          </w:p>
        </w:tc>
        <w:tc>
          <w:tcPr>
            <w:tcW w:w="880" w:type="dxa"/>
          </w:tcPr>
          <w:p w14:paraId="30EC4DA2" w14:textId="7089EFE4" w:rsidR="00F5060C" w:rsidRDefault="00A03BCA" w:rsidP="0033572B">
            <w:r>
              <w:sym w:font="Wingdings" w:char="F0FC"/>
            </w:r>
          </w:p>
        </w:tc>
        <w:tc>
          <w:tcPr>
            <w:tcW w:w="1105" w:type="dxa"/>
          </w:tcPr>
          <w:p w14:paraId="746B169E" w14:textId="7E6F095B" w:rsidR="00F5060C" w:rsidRDefault="00A03BCA" w:rsidP="0033572B">
            <w:r>
              <w:sym w:font="Wingdings" w:char="F0FC"/>
            </w:r>
          </w:p>
        </w:tc>
        <w:tc>
          <w:tcPr>
            <w:tcW w:w="1744" w:type="dxa"/>
          </w:tcPr>
          <w:p w14:paraId="4B4F9246" w14:textId="1E0EF086" w:rsidR="00F5060C" w:rsidRDefault="00A03BCA" w:rsidP="0033572B">
            <w:r>
              <w:t>Triggered LogMealIntent instead of LogDrinkIntent</w:t>
            </w:r>
          </w:p>
        </w:tc>
        <w:tc>
          <w:tcPr>
            <w:tcW w:w="1348" w:type="dxa"/>
          </w:tcPr>
          <w:p w14:paraId="4765E1CB" w14:textId="00D3F504" w:rsidR="00F5060C" w:rsidRDefault="00A03BCA" w:rsidP="0033572B">
            <w:r w:rsidRPr="004E0624">
              <w:rPr>
                <w:color w:val="70AD47" w:themeColor="accent6"/>
              </w:rPr>
              <w:t>YES</w:t>
            </w:r>
          </w:p>
        </w:tc>
      </w:tr>
      <w:tr w:rsidR="00A03BCA" w14:paraId="5F2F7C21" w14:textId="2A93FF11" w:rsidTr="00BC68E0">
        <w:tc>
          <w:tcPr>
            <w:tcW w:w="1297" w:type="dxa"/>
          </w:tcPr>
          <w:p w14:paraId="3A040B9D" w14:textId="77777777" w:rsidR="00F5060C" w:rsidRPr="00D80EE5" w:rsidRDefault="00F5060C" w:rsidP="0033572B">
            <w:pPr>
              <w:rPr>
                <w:i/>
                <w:iCs/>
              </w:rPr>
            </w:pPr>
            <w:r w:rsidRPr="00D80EE5">
              <w:rPr>
                <w:i/>
                <w:iCs/>
              </w:rPr>
              <w:t>“I had a salad with sweet potato and goats cheese for dinner”</w:t>
            </w:r>
          </w:p>
        </w:tc>
        <w:tc>
          <w:tcPr>
            <w:tcW w:w="1119" w:type="dxa"/>
          </w:tcPr>
          <w:p w14:paraId="483E6AF7" w14:textId="77777777" w:rsidR="00F5060C" w:rsidRDefault="00F5060C" w:rsidP="0033572B">
            <w:r>
              <w:sym w:font="Wingdings" w:char="F0FC"/>
            </w:r>
          </w:p>
        </w:tc>
        <w:tc>
          <w:tcPr>
            <w:tcW w:w="1119" w:type="dxa"/>
          </w:tcPr>
          <w:p w14:paraId="1D9A52E9" w14:textId="77777777" w:rsidR="00F5060C" w:rsidRDefault="00F5060C" w:rsidP="0033572B">
            <w:r>
              <w:sym w:font="Wingdings" w:char="F0FC"/>
            </w:r>
          </w:p>
        </w:tc>
        <w:tc>
          <w:tcPr>
            <w:tcW w:w="866" w:type="dxa"/>
          </w:tcPr>
          <w:p w14:paraId="446B6B91" w14:textId="77777777" w:rsidR="00F5060C" w:rsidRDefault="00F5060C" w:rsidP="0033572B">
            <w:r>
              <w:sym w:font="Wingdings" w:char="F0FC"/>
            </w:r>
          </w:p>
        </w:tc>
        <w:tc>
          <w:tcPr>
            <w:tcW w:w="880" w:type="dxa"/>
          </w:tcPr>
          <w:p w14:paraId="680A78FC" w14:textId="77777777" w:rsidR="00F5060C" w:rsidRDefault="00F5060C" w:rsidP="0033572B">
            <w:r>
              <w:sym w:font="Wingdings" w:char="F0FC"/>
            </w:r>
          </w:p>
        </w:tc>
        <w:tc>
          <w:tcPr>
            <w:tcW w:w="1105" w:type="dxa"/>
          </w:tcPr>
          <w:p w14:paraId="74D0372E" w14:textId="77777777" w:rsidR="00F5060C" w:rsidRDefault="00F5060C" w:rsidP="0033572B">
            <w:r>
              <w:sym w:font="Wingdings" w:char="F0FC"/>
            </w:r>
          </w:p>
        </w:tc>
        <w:tc>
          <w:tcPr>
            <w:tcW w:w="1744" w:type="dxa"/>
          </w:tcPr>
          <w:p w14:paraId="72E1E588" w14:textId="77777777" w:rsidR="00F5060C" w:rsidRDefault="00F5060C" w:rsidP="0033572B"/>
        </w:tc>
        <w:tc>
          <w:tcPr>
            <w:tcW w:w="1348" w:type="dxa"/>
          </w:tcPr>
          <w:p w14:paraId="0AACEC3F" w14:textId="1EA6DB14" w:rsidR="00F5060C" w:rsidRDefault="00C77C38" w:rsidP="0033572B">
            <w:r>
              <w:t>NO</w:t>
            </w:r>
          </w:p>
        </w:tc>
      </w:tr>
      <w:tr w:rsidR="00A03BCA" w14:paraId="775E63FF" w14:textId="26EFE1CA" w:rsidTr="00BC68E0">
        <w:tc>
          <w:tcPr>
            <w:tcW w:w="1297" w:type="dxa"/>
          </w:tcPr>
          <w:p w14:paraId="3BB9E338" w14:textId="77777777" w:rsidR="00F5060C" w:rsidRPr="00D80EE5" w:rsidRDefault="00F5060C" w:rsidP="0033572B">
            <w:pPr>
              <w:rPr>
                <w:i/>
                <w:iCs/>
              </w:rPr>
            </w:pPr>
            <w:r w:rsidRPr="00D80EE5">
              <w:rPr>
                <w:i/>
                <w:iCs/>
              </w:rPr>
              <w:t>“I had a burger with chips and a coke for dinner last night”</w:t>
            </w:r>
          </w:p>
        </w:tc>
        <w:tc>
          <w:tcPr>
            <w:tcW w:w="1119" w:type="dxa"/>
          </w:tcPr>
          <w:p w14:paraId="654E9E07" w14:textId="77777777" w:rsidR="00F5060C" w:rsidRDefault="00F5060C" w:rsidP="0033572B">
            <w:r>
              <w:sym w:font="Wingdings 2" w:char="F0CE"/>
            </w:r>
          </w:p>
        </w:tc>
        <w:tc>
          <w:tcPr>
            <w:tcW w:w="1119" w:type="dxa"/>
          </w:tcPr>
          <w:p w14:paraId="141165B6" w14:textId="77777777" w:rsidR="00F5060C" w:rsidRDefault="00F5060C" w:rsidP="0033572B">
            <w:r>
              <w:sym w:font="Wingdings 2" w:char="F0CE"/>
            </w:r>
          </w:p>
        </w:tc>
        <w:tc>
          <w:tcPr>
            <w:tcW w:w="866" w:type="dxa"/>
          </w:tcPr>
          <w:p w14:paraId="7A77B18F" w14:textId="77777777" w:rsidR="00F5060C" w:rsidRDefault="00F5060C" w:rsidP="0033572B">
            <w:r>
              <w:sym w:font="Wingdings 2" w:char="F0CE"/>
            </w:r>
          </w:p>
        </w:tc>
        <w:tc>
          <w:tcPr>
            <w:tcW w:w="880" w:type="dxa"/>
          </w:tcPr>
          <w:p w14:paraId="5CE3AEDD" w14:textId="77777777" w:rsidR="00F5060C" w:rsidRDefault="00F5060C" w:rsidP="0033572B">
            <w:r>
              <w:sym w:font="Wingdings 2" w:char="F0CE"/>
            </w:r>
          </w:p>
        </w:tc>
        <w:tc>
          <w:tcPr>
            <w:tcW w:w="1105" w:type="dxa"/>
          </w:tcPr>
          <w:p w14:paraId="25B82E20" w14:textId="77777777" w:rsidR="00F5060C" w:rsidRDefault="00F5060C" w:rsidP="0033572B">
            <w:r>
              <w:sym w:font="Wingdings 2" w:char="F0CE"/>
            </w:r>
          </w:p>
        </w:tc>
        <w:tc>
          <w:tcPr>
            <w:tcW w:w="1744" w:type="dxa"/>
          </w:tcPr>
          <w:p w14:paraId="25CE534C" w14:textId="77777777" w:rsidR="00F5060C" w:rsidRDefault="00F5060C" w:rsidP="0033572B">
            <w:r>
              <w:t>Doesn’t trigger any intent</w:t>
            </w:r>
          </w:p>
        </w:tc>
        <w:tc>
          <w:tcPr>
            <w:tcW w:w="1348" w:type="dxa"/>
          </w:tcPr>
          <w:p w14:paraId="5BB5BF00" w14:textId="3E4D28C5" w:rsidR="00F5060C" w:rsidRDefault="002A03B2" w:rsidP="0033572B">
            <w:r>
              <w:t>NO</w:t>
            </w:r>
          </w:p>
        </w:tc>
      </w:tr>
      <w:tr w:rsidR="00A03BCA" w14:paraId="22A342C3" w14:textId="666D3AD0" w:rsidTr="00BC68E0">
        <w:tc>
          <w:tcPr>
            <w:tcW w:w="1297" w:type="dxa"/>
          </w:tcPr>
          <w:p w14:paraId="7B2F2239" w14:textId="77777777" w:rsidR="00F5060C" w:rsidRPr="00D80EE5" w:rsidRDefault="00F5060C" w:rsidP="0033572B">
            <w:pPr>
              <w:rPr>
                <w:i/>
                <w:iCs/>
              </w:rPr>
            </w:pPr>
            <w:r w:rsidRPr="00D80EE5">
              <w:rPr>
                <w:i/>
                <w:iCs/>
              </w:rPr>
              <w:t>“At lunch time I had a ham and cheese sandwich and a bag of crisps”</w:t>
            </w:r>
          </w:p>
        </w:tc>
        <w:tc>
          <w:tcPr>
            <w:tcW w:w="1119" w:type="dxa"/>
          </w:tcPr>
          <w:p w14:paraId="5A40D6D2" w14:textId="2991C413" w:rsidR="00F5060C" w:rsidRDefault="002A03B2" w:rsidP="0033572B">
            <w:r>
              <w:sym w:font="Wingdings" w:char="F0FC"/>
            </w:r>
          </w:p>
        </w:tc>
        <w:tc>
          <w:tcPr>
            <w:tcW w:w="1119" w:type="dxa"/>
          </w:tcPr>
          <w:p w14:paraId="047E28B5" w14:textId="77777777" w:rsidR="00F5060C" w:rsidRDefault="00F5060C" w:rsidP="0033572B">
            <w:r>
              <w:sym w:font="Wingdings 2" w:char="F0CE"/>
            </w:r>
          </w:p>
        </w:tc>
        <w:tc>
          <w:tcPr>
            <w:tcW w:w="866" w:type="dxa"/>
          </w:tcPr>
          <w:p w14:paraId="76EC693D" w14:textId="77777777" w:rsidR="00F5060C" w:rsidRDefault="00F5060C" w:rsidP="0033572B">
            <w:r>
              <w:sym w:font="Wingdings 2" w:char="F0CE"/>
            </w:r>
          </w:p>
        </w:tc>
        <w:tc>
          <w:tcPr>
            <w:tcW w:w="880" w:type="dxa"/>
          </w:tcPr>
          <w:p w14:paraId="668E3FEB" w14:textId="409282A7" w:rsidR="00F5060C" w:rsidRDefault="002A03B2" w:rsidP="0033572B">
            <w:r>
              <w:sym w:font="Wingdings" w:char="F0FC"/>
            </w:r>
          </w:p>
        </w:tc>
        <w:tc>
          <w:tcPr>
            <w:tcW w:w="1105" w:type="dxa"/>
          </w:tcPr>
          <w:p w14:paraId="7A3716D3" w14:textId="77777777" w:rsidR="00F5060C" w:rsidRDefault="00F5060C" w:rsidP="0033572B">
            <w:r>
              <w:sym w:font="Wingdings 2" w:char="F0CE"/>
            </w:r>
          </w:p>
        </w:tc>
        <w:tc>
          <w:tcPr>
            <w:tcW w:w="1744" w:type="dxa"/>
          </w:tcPr>
          <w:p w14:paraId="2E73918B" w14:textId="01FEA3F2" w:rsidR="00F5060C" w:rsidRDefault="002A03B2" w:rsidP="0033572B">
            <w:r>
              <w:t>Only logged Ham as food and triggered LogMealIntent instead of food only</w:t>
            </w:r>
          </w:p>
        </w:tc>
        <w:tc>
          <w:tcPr>
            <w:tcW w:w="1348" w:type="dxa"/>
          </w:tcPr>
          <w:p w14:paraId="07763946" w14:textId="51515A67" w:rsidR="00F5060C" w:rsidRDefault="002A03B2" w:rsidP="0033572B">
            <w:r w:rsidRPr="004E0624">
              <w:rPr>
                <w:color w:val="70AD47" w:themeColor="accent6"/>
              </w:rPr>
              <w:t>YES</w:t>
            </w:r>
          </w:p>
        </w:tc>
      </w:tr>
      <w:tr w:rsidR="00A03BCA" w14:paraId="48235A78" w14:textId="5D7FE1A2" w:rsidTr="00BC68E0">
        <w:tc>
          <w:tcPr>
            <w:tcW w:w="1297" w:type="dxa"/>
          </w:tcPr>
          <w:p w14:paraId="6C44EE55" w14:textId="77777777" w:rsidR="00F5060C" w:rsidRPr="00D80EE5" w:rsidRDefault="00F5060C" w:rsidP="0033572B">
            <w:pPr>
              <w:rPr>
                <w:i/>
                <w:iCs/>
              </w:rPr>
            </w:pPr>
            <w:r w:rsidRPr="00D80EE5">
              <w:rPr>
                <w:i/>
                <w:iCs/>
              </w:rPr>
              <w:t>“Tonight I am going to have spaghetti carbonara with a glass of red wine”</w:t>
            </w:r>
          </w:p>
        </w:tc>
        <w:tc>
          <w:tcPr>
            <w:tcW w:w="1119" w:type="dxa"/>
          </w:tcPr>
          <w:p w14:paraId="2B781543" w14:textId="69B30BB8" w:rsidR="00F5060C" w:rsidRDefault="00D80415" w:rsidP="0033572B">
            <w:r>
              <w:sym w:font="Wingdings 2" w:char="F0CE"/>
            </w:r>
          </w:p>
        </w:tc>
        <w:tc>
          <w:tcPr>
            <w:tcW w:w="1119" w:type="dxa"/>
          </w:tcPr>
          <w:p w14:paraId="38D471D9" w14:textId="77777777" w:rsidR="00F5060C" w:rsidRDefault="00F5060C" w:rsidP="0033572B">
            <w:r>
              <w:sym w:font="Wingdings 2" w:char="F0CE"/>
            </w:r>
          </w:p>
        </w:tc>
        <w:tc>
          <w:tcPr>
            <w:tcW w:w="866" w:type="dxa"/>
          </w:tcPr>
          <w:p w14:paraId="492068C0" w14:textId="5EA45B4D" w:rsidR="00F5060C" w:rsidRDefault="00D80415" w:rsidP="0033572B">
            <w:r>
              <w:sym w:font="Wingdings 2" w:char="F0CE"/>
            </w:r>
          </w:p>
        </w:tc>
        <w:tc>
          <w:tcPr>
            <w:tcW w:w="880" w:type="dxa"/>
          </w:tcPr>
          <w:p w14:paraId="7B5F5C32" w14:textId="77777777" w:rsidR="00F5060C" w:rsidRDefault="00F5060C" w:rsidP="0033572B">
            <w:r>
              <w:sym w:font="Wingdings 2" w:char="F0CE"/>
            </w:r>
          </w:p>
        </w:tc>
        <w:tc>
          <w:tcPr>
            <w:tcW w:w="1105" w:type="dxa"/>
          </w:tcPr>
          <w:p w14:paraId="1460F130" w14:textId="77777777" w:rsidR="00F5060C" w:rsidRDefault="00F5060C" w:rsidP="0033572B">
            <w:r>
              <w:sym w:font="Wingdings 2" w:char="F0CE"/>
            </w:r>
          </w:p>
        </w:tc>
        <w:tc>
          <w:tcPr>
            <w:tcW w:w="1744" w:type="dxa"/>
          </w:tcPr>
          <w:p w14:paraId="66117E33" w14:textId="1D1057C9" w:rsidR="00F5060C" w:rsidRDefault="00D80415" w:rsidP="0033572B">
            <w:r>
              <w:t>Didn’t trigger any intent</w:t>
            </w:r>
          </w:p>
        </w:tc>
        <w:tc>
          <w:tcPr>
            <w:tcW w:w="1348" w:type="dxa"/>
          </w:tcPr>
          <w:p w14:paraId="0DFFEE54" w14:textId="17C9E21A" w:rsidR="00F5060C" w:rsidRDefault="00D80415" w:rsidP="0033572B">
            <w:r w:rsidRPr="004E0624">
              <w:rPr>
                <w:color w:val="FF0000"/>
              </w:rPr>
              <w:t>YES</w:t>
            </w:r>
          </w:p>
        </w:tc>
      </w:tr>
      <w:tr w:rsidR="00A03BCA" w14:paraId="4E43B945" w14:textId="2E66C444" w:rsidTr="00BC68E0">
        <w:tc>
          <w:tcPr>
            <w:tcW w:w="1297" w:type="dxa"/>
          </w:tcPr>
          <w:p w14:paraId="0F5295AC" w14:textId="77777777" w:rsidR="00F5060C" w:rsidRPr="00D80EE5" w:rsidRDefault="00F5060C" w:rsidP="0033572B">
            <w:pPr>
              <w:rPr>
                <w:i/>
                <w:iCs/>
              </w:rPr>
            </w:pPr>
            <w:r w:rsidRPr="00D80EE5">
              <w:rPr>
                <w:i/>
                <w:iCs/>
              </w:rPr>
              <w:t xml:space="preserve">“Tomorrow morning </w:t>
            </w:r>
            <w:r w:rsidRPr="00D80EE5">
              <w:rPr>
                <w:i/>
                <w:iCs/>
              </w:rPr>
              <w:lastRenderedPageBreak/>
              <w:t>I am going to have a bowl of porridge with raspberries and honey”</w:t>
            </w:r>
          </w:p>
        </w:tc>
        <w:tc>
          <w:tcPr>
            <w:tcW w:w="1119" w:type="dxa"/>
          </w:tcPr>
          <w:p w14:paraId="6E44A66C" w14:textId="713D2E53" w:rsidR="00F5060C" w:rsidRDefault="008977BB" w:rsidP="0033572B">
            <w:r>
              <w:lastRenderedPageBreak/>
              <w:sym w:font="Wingdings 2" w:char="F0CE"/>
            </w:r>
          </w:p>
        </w:tc>
        <w:tc>
          <w:tcPr>
            <w:tcW w:w="1119" w:type="dxa"/>
          </w:tcPr>
          <w:p w14:paraId="5AB16D40" w14:textId="77777777" w:rsidR="00F5060C" w:rsidRDefault="00F5060C" w:rsidP="0033572B">
            <w:r>
              <w:sym w:font="Wingdings 2" w:char="F0CE"/>
            </w:r>
          </w:p>
        </w:tc>
        <w:tc>
          <w:tcPr>
            <w:tcW w:w="866" w:type="dxa"/>
          </w:tcPr>
          <w:p w14:paraId="63B91F5E" w14:textId="77777777" w:rsidR="00F5060C" w:rsidRDefault="00F5060C" w:rsidP="0033572B">
            <w:r>
              <w:sym w:font="Wingdings 2" w:char="F0CE"/>
            </w:r>
          </w:p>
        </w:tc>
        <w:tc>
          <w:tcPr>
            <w:tcW w:w="880" w:type="dxa"/>
          </w:tcPr>
          <w:p w14:paraId="4FF5414C" w14:textId="1C178F80" w:rsidR="00F5060C" w:rsidRDefault="008977BB" w:rsidP="0033572B">
            <w:r>
              <w:sym w:font="Wingdings 2" w:char="F0CE"/>
            </w:r>
          </w:p>
        </w:tc>
        <w:tc>
          <w:tcPr>
            <w:tcW w:w="1105" w:type="dxa"/>
          </w:tcPr>
          <w:p w14:paraId="0ED6ECE2" w14:textId="77777777" w:rsidR="00F5060C" w:rsidRDefault="00F5060C" w:rsidP="0033572B">
            <w:r>
              <w:sym w:font="Wingdings 2" w:char="F0CE"/>
            </w:r>
          </w:p>
        </w:tc>
        <w:tc>
          <w:tcPr>
            <w:tcW w:w="1744" w:type="dxa"/>
          </w:tcPr>
          <w:p w14:paraId="664A5FA2" w14:textId="147B1D0B" w:rsidR="00F5060C" w:rsidRDefault="008977BB" w:rsidP="0033572B">
            <w:pPr>
              <w:keepNext/>
            </w:pPr>
            <w:r>
              <w:t>Didn’t trigger any intent</w:t>
            </w:r>
          </w:p>
        </w:tc>
        <w:tc>
          <w:tcPr>
            <w:tcW w:w="1348" w:type="dxa"/>
          </w:tcPr>
          <w:p w14:paraId="37841D93" w14:textId="07BC4B03" w:rsidR="00F5060C" w:rsidRDefault="008977BB" w:rsidP="008B221C">
            <w:pPr>
              <w:keepNext/>
            </w:pPr>
            <w:r w:rsidRPr="004426FF">
              <w:rPr>
                <w:color w:val="FF0000"/>
              </w:rPr>
              <w:t>YES</w:t>
            </w:r>
          </w:p>
        </w:tc>
      </w:tr>
    </w:tbl>
    <w:p w14:paraId="2C65A0CF" w14:textId="037AC298" w:rsidR="00D31F11" w:rsidRDefault="008B221C" w:rsidP="008B221C">
      <w:pPr>
        <w:pStyle w:val="Caption"/>
      </w:pPr>
      <w:r>
        <w:t xml:space="preserve">Figure </w:t>
      </w:r>
      <w:r>
        <w:fldChar w:fldCharType="begin"/>
      </w:r>
      <w:r>
        <w:instrText xml:space="preserve"> SEQ Figure \* ARABIC </w:instrText>
      </w:r>
      <w:r>
        <w:fldChar w:fldCharType="separate"/>
      </w:r>
      <w:r w:rsidR="00F51274">
        <w:rPr>
          <w:noProof/>
        </w:rPr>
        <w:t>21</w:t>
      </w:r>
      <w:r>
        <w:fldChar w:fldCharType="end"/>
      </w:r>
      <w:r>
        <w:t>: Spoken T</w:t>
      </w:r>
      <w:r w:rsidRPr="002F265A">
        <w:t xml:space="preserve">est </w:t>
      </w:r>
      <w:r>
        <w:t>T</w:t>
      </w:r>
      <w:r w:rsidRPr="002F265A">
        <w:t>rial #</w:t>
      </w:r>
      <w:r>
        <w:t>1</w:t>
      </w:r>
    </w:p>
    <w:p w14:paraId="2DA05083" w14:textId="1F266188" w:rsidR="00D31F11" w:rsidRDefault="00851A0B" w:rsidP="00E90288">
      <w:r>
        <w:t xml:space="preserve">As it is not possible to see exactly what speech the device picked up or if the utterances were understood correctly, this may be at fault for the differences in results when compared to the typed input. </w:t>
      </w:r>
      <w:r w:rsidR="00003481">
        <w:t xml:space="preserve">However, most 5 out of 7 differences between the tests showed better results, in </w:t>
      </w:r>
      <w:r w:rsidR="00590944">
        <w:t xml:space="preserve">terms of responses and logging. </w:t>
      </w:r>
      <w:r w:rsidR="00B435AA">
        <w:t xml:space="preserve">It is possible that the Echo dot device processes speech input slightly differently than in the developer portal and thus providing different results. </w:t>
      </w:r>
    </w:p>
    <w:p w14:paraId="1E786E48" w14:textId="0D2B8BC3" w:rsidR="0033572B" w:rsidRDefault="0033572B" w:rsidP="00E90288"/>
    <w:p w14:paraId="5A9D75E1" w14:textId="3823D369" w:rsidR="0033572B" w:rsidRDefault="0033572B" w:rsidP="0033572B">
      <w:pPr>
        <w:pStyle w:val="Heading1"/>
        <w:numPr>
          <w:ilvl w:val="1"/>
          <w:numId w:val="2"/>
        </w:numPr>
      </w:pPr>
      <w:bookmarkStart w:id="44" w:name="_Ref16767574"/>
      <w:r>
        <w:t>HTTPS Support</w:t>
      </w:r>
      <w:bookmarkEnd w:id="44"/>
    </w:p>
    <w:p w14:paraId="7298ABB0" w14:textId="10CA9A19" w:rsidR="003E319B" w:rsidRDefault="003E319B" w:rsidP="003E319B">
      <w:r>
        <w:t xml:space="preserve">This section follows a similar procedure to </w:t>
      </w:r>
      <w:r>
        <w:fldChar w:fldCharType="begin"/>
      </w:r>
      <w:r>
        <w:instrText xml:space="preserve"> REF _Ref16765773 \h </w:instrText>
      </w:r>
      <w:r>
        <w:fldChar w:fldCharType="separate"/>
      </w:r>
      <w:r>
        <w:t>Creating a custom Web Server</w:t>
      </w:r>
      <w:r>
        <w:fldChar w:fldCharType="end"/>
      </w:r>
      <w:r>
        <w:t xml:space="preserve">, however </w:t>
      </w:r>
      <w:r w:rsidR="000402ED">
        <w:t xml:space="preserve">throughout development it became apparent that for successful https support the server had to be configured differently, which is explained in this section. </w:t>
      </w:r>
    </w:p>
    <w:p w14:paraId="47866F7F" w14:textId="77777777" w:rsidR="00381078" w:rsidRPr="003E319B" w:rsidRDefault="00381078" w:rsidP="003E319B"/>
    <w:p w14:paraId="54F88785" w14:textId="64EF567E" w:rsidR="001A1EB1" w:rsidRDefault="0000047C" w:rsidP="0033572B">
      <w:r>
        <w:t xml:space="preserve">For testing purposes ‘ngrok’ has been used, as it is an easy way of providing an endpoint with ‘https’ support. </w:t>
      </w:r>
      <w:r w:rsidR="005F7B5D">
        <w:t>‘https’ is required when setting the endpoint for the Alexa skill. Without it, the skill will not run.</w:t>
      </w:r>
      <w:r w:rsidR="002A4DAF">
        <w:t xml:space="preserve"> The standard port for secure socket layer (SSL) communication is 443</w:t>
      </w:r>
      <w:r w:rsidR="001A1EB1">
        <w:t>. HTTPS communication uses Transport Layer Security (TLS) to secure the data, providing the following three layers of protection</w:t>
      </w:r>
      <w:r w:rsidR="00173391">
        <w:rPr>
          <w:rStyle w:val="EndnoteReference"/>
        </w:rPr>
        <w:endnoteReference w:id="13"/>
      </w:r>
      <w:r w:rsidR="001A1EB1">
        <w:t xml:space="preserve">: </w:t>
      </w:r>
    </w:p>
    <w:p w14:paraId="2080970B" w14:textId="77777777" w:rsidR="001A1EB1" w:rsidRDefault="001A1EB1" w:rsidP="001A1EB1">
      <w:pPr>
        <w:pStyle w:val="ListParagraph"/>
        <w:numPr>
          <w:ilvl w:val="1"/>
          <w:numId w:val="15"/>
        </w:numPr>
      </w:pPr>
      <w:r>
        <w:t>Encryption</w:t>
      </w:r>
    </w:p>
    <w:p w14:paraId="26CA8157" w14:textId="36BBFD40" w:rsidR="001A1EB1" w:rsidRDefault="001A1EB1" w:rsidP="001A1EB1">
      <w:pPr>
        <w:pStyle w:val="ListParagraph"/>
        <w:numPr>
          <w:ilvl w:val="1"/>
          <w:numId w:val="15"/>
        </w:numPr>
      </w:pPr>
      <w:r>
        <w:t xml:space="preserve">Data </w:t>
      </w:r>
      <w:r w:rsidR="00173391">
        <w:t>Integrity</w:t>
      </w:r>
    </w:p>
    <w:p w14:paraId="0F299243" w14:textId="59168101" w:rsidR="0033572B" w:rsidRPr="0033572B" w:rsidRDefault="001A1EB1" w:rsidP="001A1EB1">
      <w:pPr>
        <w:pStyle w:val="ListParagraph"/>
        <w:numPr>
          <w:ilvl w:val="1"/>
          <w:numId w:val="15"/>
        </w:numPr>
      </w:pPr>
      <w:r>
        <w:t>Authentication</w:t>
      </w:r>
      <w:r w:rsidR="005F7B5D">
        <w:t xml:space="preserve"> </w:t>
      </w:r>
    </w:p>
    <w:p w14:paraId="2C46B2B3" w14:textId="77777777" w:rsidR="005F15EB" w:rsidRDefault="005B2486" w:rsidP="00E90288">
      <w:r>
        <w:t xml:space="preserve">For this, security certificates necessary to enable https. Security certificates are files that establish </w:t>
      </w:r>
      <w:r w:rsidR="00703E1A">
        <w:t>identity</w:t>
      </w:r>
      <w:r>
        <w:t>, authenticity</w:t>
      </w:r>
      <w:r w:rsidR="00703E1A">
        <w:t xml:space="preserve"> and reliability of a website or web application.</w:t>
      </w:r>
      <w:r w:rsidR="004D4C8F">
        <w:rPr>
          <w:rStyle w:val="EndnoteReference"/>
        </w:rPr>
        <w:endnoteReference w:id="14"/>
      </w:r>
      <w:r w:rsidR="00703E1A">
        <w:t xml:space="preserve"> </w:t>
      </w:r>
      <w:r w:rsidR="009D680D">
        <w:t xml:space="preserve">A security certificate can be issued by a certificate authority. </w:t>
      </w:r>
      <w:r w:rsidR="00CF2453">
        <w:t xml:space="preserve">However, for testing it is possible to secure a web application using a self-signed certificate. </w:t>
      </w:r>
      <w:r w:rsidR="003D6084">
        <w:t xml:space="preserve">The following steps explain the necessary configuration for successful creation and usage of a self-signed certificate with a Tomcat server. </w:t>
      </w:r>
    </w:p>
    <w:p w14:paraId="23D0030D" w14:textId="77777777" w:rsidR="00ED73FD" w:rsidRPr="00726336" w:rsidRDefault="005F15EB" w:rsidP="00ED73FD">
      <w:pPr>
        <w:pStyle w:val="ListParagraph"/>
        <w:numPr>
          <w:ilvl w:val="0"/>
          <w:numId w:val="17"/>
        </w:numPr>
        <w:rPr>
          <w:i/>
          <w:iCs/>
        </w:rPr>
      </w:pPr>
      <w:r w:rsidRPr="00726336">
        <w:rPr>
          <w:i/>
          <w:iCs/>
        </w:rPr>
        <w:t>Create a private-key</w:t>
      </w:r>
    </w:p>
    <w:p w14:paraId="7CFFB9C0" w14:textId="7E11DD90" w:rsidR="00ED73FD" w:rsidRDefault="00ED73FD" w:rsidP="00ED73FD">
      <w:r>
        <w:t>A private key is used as a pair with a public key to decrypt and encrypt the communicated data to a readable format.</w:t>
      </w:r>
      <w:r>
        <w:rPr>
          <w:rStyle w:val="EndnoteReference"/>
        </w:rPr>
        <w:endnoteReference w:id="15"/>
      </w:r>
      <w:r>
        <w:t xml:space="preserve"> To create a private-key.pem file the following command is executed: </w:t>
      </w:r>
    </w:p>
    <w:p w14:paraId="798600A5" w14:textId="3320A303" w:rsidR="00ED73FD" w:rsidRDefault="00ED73FD" w:rsidP="00ED73FD">
      <w:pPr>
        <w:rPr>
          <w:rFonts w:ascii="Monaco" w:eastAsia="Times New Roman" w:hAnsi="Monaco" w:cs="Courier New"/>
          <w:color w:val="C7254E"/>
          <w:sz w:val="21"/>
          <w:szCs w:val="21"/>
          <w:shd w:val="clear" w:color="auto" w:fill="F8F8F8"/>
          <w:lang w:val="de-DE" w:eastAsia="en-GB"/>
        </w:rPr>
      </w:pPr>
      <w:r w:rsidRPr="00ED73FD">
        <w:rPr>
          <w:rFonts w:ascii="Monaco" w:eastAsia="Times New Roman" w:hAnsi="Monaco" w:cs="Courier New"/>
          <w:color w:val="C7254E"/>
          <w:sz w:val="21"/>
          <w:szCs w:val="21"/>
          <w:shd w:val="clear" w:color="auto" w:fill="F8F8F8"/>
          <w:lang w:val="de-DE" w:eastAsia="en-GB"/>
        </w:rPr>
        <w:t>openssl genrsa -out private-key.pem 2048</w:t>
      </w:r>
    </w:p>
    <w:p w14:paraId="061A84D5" w14:textId="77777777" w:rsidR="009D29C8" w:rsidRPr="00ED73FD" w:rsidRDefault="009D29C8" w:rsidP="00ED73FD"/>
    <w:p w14:paraId="7CB669A4" w14:textId="49DA80E9" w:rsidR="00ED73FD" w:rsidRDefault="00B93968" w:rsidP="00ED73FD">
      <w:pPr>
        <w:pStyle w:val="ListParagraph"/>
        <w:numPr>
          <w:ilvl w:val="0"/>
          <w:numId w:val="17"/>
        </w:numPr>
        <w:rPr>
          <w:i/>
          <w:iCs/>
        </w:rPr>
      </w:pPr>
      <w:r w:rsidRPr="00726336">
        <w:rPr>
          <w:i/>
          <w:iCs/>
        </w:rPr>
        <w:t>Create configuration.cnf file</w:t>
      </w:r>
    </w:p>
    <w:p w14:paraId="2FB622E3" w14:textId="77777777" w:rsidR="003262F2" w:rsidRDefault="003262F2" w:rsidP="003262F2">
      <w:r>
        <w:t xml:space="preserve">This file is essential for providing useful information for the certificate such as “country”, “city”, “orginisation” that is was created by. Most importantly, however, this file configures the ‘Domain Name System’ (DNS), which needs to be reflected in the final url. As this </w:t>
      </w:r>
      <w:r>
        <w:lastRenderedPageBreak/>
        <w:t xml:space="preserve">servers DNS is ‘jojo.epi.bris.ac.uk’, this is represented in the configuration file, using the following line: </w:t>
      </w:r>
    </w:p>
    <w:p w14:paraId="79652B43" w14:textId="77777777" w:rsidR="003262F2" w:rsidRPr="00161670" w:rsidRDefault="003262F2" w:rsidP="003262F2">
      <w:r w:rsidRPr="003262F2">
        <w:rPr>
          <w:rFonts w:ascii="Monaco" w:eastAsia="Times New Roman" w:hAnsi="Monaco" w:cs="Courier New"/>
          <w:color w:val="C7254E"/>
          <w:sz w:val="21"/>
          <w:szCs w:val="21"/>
          <w:shd w:val="clear" w:color="auto" w:fill="F8F8F8"/>
          <w:lang w:val="de-DE" w:eastAsia="en-GB"/>
        </w:rPr>
        <w:t>[subject_alternate_names]</w:t>
      </w:r>
    </w:p>
    <w:p w14:paraId="3939B083" w14:textId="77777777" w:rsidR="003262F2" w:rsidRPr="003262F2" w:rsidRDefault="003262F2" w:rsidP="003262F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300" w:line="360" w:lineRule="atLeast"/>
        <w:rPr>
          <w:rFonts w:ascii="Monaco" w:eastAsia="Times New Roman" w:hAnsi="Monaco" w:cs="Courier New"/>
          <w:color w:val="C7254E"/>
          <w:sz w:val="21"/>
          <w:szCs w:val="21"/>
          <w:shd w:val="clear" w:color="auto" w:fill="F8F8F8"/>
          <w:lang w:val="de-DE" w:eastAsia="en-GB"/>
        </w:rPr>
      </w:pPr>
      <w:r w:rsidRPr="003262F2">
        <w:rPr>
          <w:rFonts w:ascii="Monaco" w:eastAsia="Times New Roman" w:hAnsi="Monaco" w:cs="Courier New"/>
          <w:color w:val="C7254E"/>
          <w:sz w:val="21"/>
          <w:szCs w:val="21"/>
          <w:shd w:val="clear" w:color="auto" w:fill="F8F8F8"/>
          <w:lang w:val="de-DE" w:eastAsia="en-GB"/>
        </w:rPr>
        <w:t>DNS.</w:t>
      </w:r>
      <w:r w:rsidRPr="003262F2">
        <w:rPr>
          <w:rFonts w:ascii="Monaco" w:eastAsia="Times New Roman" w:hAnsi="Monaco" w:cs="Courier New"/>
          <w:color w:val="009999"/>
          <w:sz w:val="21"/>
          <w:szCs w:val="21"/>
          <w:shd w:val="clear" w:color="auto" w:fill="F8F8F8"/>
          <w:lang w:val="de-DE" w:eastAsia="en-GB"/>
        </w:rPr>
        <w:t>1</w:t>
      </w:r>
      <w:r w:rsidRPr="003262F2">
        <w:rPr>
          <w:rFonts w:ascii="Monaco" w:eastAsia="Times New Roman" w:hAnsi="Monaco" w:cs="Courier New"/>
          <w:color w:val="C7254E"/>
          <w:sz w:val="21"/>
          <w:szCs w:val="21"/>
          <w:shd w:val="clear" w:color="auto" w:fill="F8F8F8"/>
          <w:lang w:val="de-DE" w:eastAsia="en-GB"/>
        </w:rPr>
        <w:t xml:space="preserve"> = jojo.epi.bris.ac.uk</w:t>
      </w:r>
    </w:p>
    <w:p w14:paraId="5E903A11" w14:textId="42669195" w:rsidR="003262F2" w:rsidRDefault="003262F2" w:rsidP="003262F2">
      <w:r>
        <w:t xml:space="preserve">For the full configuration.cnf file please see APPENDIX. </w:t>
      </w:r>
    </w:p>
    <w:p w14:paraId="73EBCF6D" w14:textId="77777777" w:rsidR="009D29C8" w:rsidRPr="003262F2" w:rsidRDefault="009D29C8" w:rsidP="003262F2"/>
    <w:p w14:paraId="1AB35CB4" w14:textId="713D8F6C" w:rsidR="003262F2" w:rsidRDefault="003262F2" w:rsidP="00ED73FD">
      <w:pPr>
        <w:pStyle w:val="ListParagraph"/>
        <w:numPr>
          <w:ilvl w:val="0"/>
          <w:numId w:val="17"/>
        </w:numPr>
        <w:rPr>
          <w:i/>
          <w:iCs/>
        </w:rPr>
      </w:pPr>
      <w:r>
        <w:rPr>
          <w:i/>
          <w:iCs/>
        </w:rPr>
        <w:t>Create certificate.pem</w:t>
      </w:r>
    </w:p>
    <w:p w14:paraId="68878196" w14:textId="3EB4D51D" w:rsidR="00726336" w:rsidRDefault="00DF4692" w:rsidP="00C63B36">
      <w:r>
        <w:t xml:space="preserve">Once the private key and the configuration files are set up, the certificate is created by the following command: </w:t>
      </w:r>
    </w:p>
    <w:p w14:paraId="275EBBA6" w14:textId="23099E89" w:rsidR="006C75D3" w:rsidRDefault="006C75D3" w:rsidP="00C63B36">
      <w:r w:rsidRPr="006C75D3">
        <w:rPr>
          <w:b/>
          <w:bCs/>
          <w:i/>
          <w:iCs/>
        </w:rPr>
        <w:t>“openssl req -new -x509 -days 365 -key private-key.pem -config configuration.cnf -out certificate.pem</w:t>
      </w:r>
      <w:r>
        <w:t>”</w:t>
      </w:r>
    </w:p>
    <w:p w14:paraId="39595085" w14:textId="63E1B4ED" w:rsidR="00860596" w:rsidRDefault="00FC5C72" w:rsidP="00C63B36">
      <w:r>
        <w:rPr>
          <w:noProof/>
        </w:rPr>
        <mc:AlternateContent>
          <mc:Choice Requires="wpg">
            <w:drawing>
              <wp:anchor distT="0" distB="0" distL="114300" distR="114300" simplePos="0" relativeHeight="251714560" behindDoc="0" locked="0" layoutInCell="1" allowOverlap="1" wp14:anchorId="6492E5A1" wp14:editId="08A2F9B5">
                <wp:simplePos x="0" y="0"/>
                <wp:positionH relativeFrom="column">
                  <wp:posOffset>0</wp:posOffset>
                </wp:positionH>
                <wp:positionV relativeFrom="paragraph">
                  <wp:posOffset>602818</wp:posOffset>
                </wp:positionV>
                <wp:extent cx="5727700" cy="2017395"/>
                <wp:effectExtent l="0" t="0" r="0" b="1905"/>
                <wp:wrapSquare wrapText="bothSides"/>
                <wp:docPr id="59" name="Group 59"/>
                <wp:cNvGraphicFramePr/>
                <a:graphic xmlns:a="http://schemas.openxmlformats.org/drawingml/2006/main">
                  <a:graphicData uri="http://schemas.microsoft.com/office/word/2010/wordprocessingGroup">
                    <wpg:wgp>
                      <wpg:cNvGrpSpPr/>
                      <wpg:grpSpPr>
                        <a:xfrm>
                          <a:off x="0" y="0"/>
                          <a:ext cx="5727700" cy="2017395"/>
                          <a:chOff x="0" y="0"/>
                          <a:chExt cx="5727700" cy="2017395"/>
                        </a:xfrm>
                      </wpg:grpSpPr>
                      <pic:pic xmlns:pic="http://schemas.openxmlformats.org/drawingml/2006/picture">
                        <pic:nvPicPr>
                          <pic:cNvPr id="57" name="Picture 57" descr="A screenshot of a cell phone&#10;&#10;Description automatically generated"/>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5727700" cy="1694815"/>
                          </a:xfrm>
                          <a:prstGeom prst="rect">
                            <a:avLst/>
                          </a:prstGeom>
                        </pic:spPr>
                      </pic:pic>
                      <wps:wsp>
                        <wps:cNvPr id="58" name="Text Box 58"/>
                        <wps:cNvSpPr txBox="1"/>
                        <wps:spPr>
                          <a:xfrm>
                            <a:off x="0" y="1750695"/>
                            <a:ext cx="5727700" cy="266700"/>
                          </a:xfrm>
                          <a:prstGeom prst="rect">
                            <a:avLst/>
                          </a:prstGeom>
                          <a:solidFill>
                            <a:prstClr val="white"/>
                          </a:solidFill>
                          <a:ln>
                            <a:noFill/>
                          </a:ln>
                        </wps:spPr>
                        <wps:txbx>
                          <w:txbxContent>
                            <w:p w14:paraId="1D500751" w14:textId="3D0F6DD8" w:rsidR="00FC5C72" w:rsidRPr="000C1004" w:rsidRDefault="00FC5C72" w:rsidP="00FC5C72">
                              <w:pPr>
                                <w:pStyle w:val="Caption"/>
                              </w:pPr>
                              <w:bookmarkStart w:id="45" w:name="_Ref16765022"/>
                              <w:r>
                                <w:t xml:space="preserve">Figure </w:t>
                              </w:r>
                              <w:r>
                                <w:fldChar w:fldCharType="begin"/>
                              </w:r>
                              <w:r>
                                <w:instrText xml:space="preserve"> SEQ Figure \* ARABIC </w:instrText>
                              </w:r>
                              <w:r>
                                <w:fldChar w:fldCharType="separate"/>
                              </w:r>
                              <w:r w:rsidR="00F51274">
                                <w:rPr>
                                  <w:noProof/>
                                </w:rPr>
                                <w:t>22</w:t>
                              </w:r>
                              <w:r>
                                <w:fldChar w:fldCharType="end"/>
                              </w:r>
                              <w:r>
                                <w:t>: Uploading Self-signed Certificate to Skill</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92E5A1" id="Group 59" o:spid="_x0000_s1077" style="position:absolute;margin-left:0;margin-top:47.45pt;width:451pt;height:158.85pt;z-index:251714560" coordsize="57277,20173"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13;&#10;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&#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13;&#10;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13;&#10;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&#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13;&#10;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&#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13;&#10;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">
                <v:shape id="Picture 57" o:spid="_x0000_s1078" type="#_x0000_t75" alt="A screenshot of a cell phone&#10;&#10;Description automatically generated" style="position:absolute;width:57277;height:169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">
                  <v:imagedata r:id="rId52" o:title="A screenshot of a cell phone&#10;&#10;Description automatically generated"/>
                </v:shape>
                <v:shape id="Text Box 58" o:spid="_x0000_s1079" type="#_x0000_t202" style="position:absolute;top:17506;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" stroked="f">
                  <v:textbox style="mso-fit-shape-to-text:t" inset="0,0,0,0">
                    <w:txbxContent>
                      <w:p w14:paraId="1D500751" w14:textId="3D0F6DD8" w:rsidR="00FC5C72" w:rsidRPr="000C1004" w:rsidRDefault="00FC5C72" w:rsidP="00FC5C72">
                        <w:pPr>
                          <w:pStyle w:val="Caption"/>
                        </w:pPr>
                        <w:bookmarkStart w:id="46" w:name="_Ref16765022"/>
                        <w:r>
                          <w:t xml:space="preserve">Figure </w:t>
                        </w:r>
                        <w:r>
                          <w:fldChar w:fldCharType="begin"/>
                        </w:r>
                        <w:r>
                          <w:instrText xml:space="preserve"> SEQ Figure \* ARABIC </w:instrText>
                        </w:r>
                        <w:r>
                          <w:fldChar w:fldCharType="separate"/>
                        </w:r>
                        <w:r w:rsidR="00F51274">
                          <w:rPr>
                            <w:noProof/>
                          </w:rPr>
                          <w:t>22</w:t>
                        </w:r>
                        <w:r>
                          <w:fldChar w:fldCharType="end"/>
                        </w:r>
                        <w:r>
                          <w:t>: Uploading Self-signed Certificate to Skill</w:t>
                        </w:r>
                        <w:bookmarkEnd w:id="46"/>
                      </w:p>
                    </w:txbxContent>
                  </v:textbox>
                </v:shape>
                <w10:wrap type="square"/>
              </v:group>
            </w:pict>
          </mc:Fallback>
        </mc:AlternateContent>
      </w:r>
      <w:r w:rsidR="00860596">
        <w:t xml:space="preserve">This creates the certificate in the format “certificate.pem”. </w:t>
      </w:r>
      <w:r w:rsidR="00B13DD4">
        <w:t>The Alexa skill requires this certificate for authentication with the web app and can be imported when setting the skills endpoint</w:t>
      </w:r>
      <w:r w:rsidR="007630AD">
        <w:t xml:space="preserve"> as seen in </w:t>
      </w:r>
      <w:r>
        <w:fldChar w:fldCharType="begin"/>
      </w:r>
      <w:r>
        <w:instrText xml:space="preserve"> REF _Ref16765022 \h </w:instrText>
      </w:r>
      <w:r>
        <w:fldChar w:fldCharType="separate"/>
      </w:r>
      <w:r>
        <w:t xml:space="preserve">Figure </w:t>
      </w:r>
      <w:r>
        <w:rPr>
          <w:noProof/>
        </w:rPr>
        <w:t>22</w:t>
      </w:r>
      <w:r>
        <w:t>: Uploading Self-signed Certificate to Skill</w:t>
      </w:r>
      <w:r>
        <w:fldChar w:fldCharType="end"/>
      </w:r>
      <w:r w:rsidR="007630AD">
        <w:t>.</w:t>
      </w:r>
      <w:r w:rsidR="00584983">
        <w:t xml:space="preserve"> </w:t>
      </w:r>
    </w:p>
    <w:p w14:paraId="4986E297" w14:textId="607724D9" w:rsidR="00FC5C72" w:rsidRPr="00B02882" w:rsidRDefault="00B02882" w:rsidP="00AB38E3">
      <w:pPr>
        <w:pStyle w:val="ListParagraph"/>
        <w:numPr>
          <w:ilvl w:val="0"/>
          <w:numId w:val="17"/>
        </w:numPr>
        <w:rPr>
          <w:i/>
          <w:iCs/>
        </w:rPr>
      </w:pPr>
      <w:r w:rsidRPr="00B02882">
        <w:rPr>
          <w:i/>
          <w:iCs/>
        </w:rPr>
        <w:t>Tomcat https configuration</w:t>
      </w:r>
    </w:p>
    <w:p w14:paraId="55CD91EA" w14:textId="043FB9BF" w:rsidR="00B02882" w:rsidRDefault="00B02882" w:rsidP="00B02882">
      <w:r>
        <w:t xml:space="preserve">The Tomcat server needs to be configured to present the certificate when a client connects to the server via a secure port. </w:t>
      </w:r>
      <w:r w:rsidR="00F3359D">
        <w:t>This configuration is done by adding the following connector to the server.xml file found in the Tomcat configuration directory:</w:t>
      </w:r>
    </w:p>
    <w:p w14:paraId="1BC581A5" w14:textId="77777777" w:rsidR="00905A43" w:rsidRDefault="00905A43" w:rsidP="00B02882"/>
    <w:p w14:paraId="3CBFAB91" w14:textId="77777777" w:rsidR="003E319B" w:rsidRDefault="003E319B" w:rsidP="003E319B">
      <w:r>
        <w:t>&lt;Connector port="8443"</w:t>
      </w:r>
    </w:p>
    <w:p w14:paraId="2025AF9F" w14:textId="77777777" w:rsidR="003E319B" w:rsidRDefault="003E319B" w:rsidP="003E319B">
      <w:r>
        <w:t xml:space="preserve">               maxThreads="150"</w:t>
      </w:r>
    </w:p>
    <w:p w14:paraId="60CF2759" w14:textId="77777777" w:rsidR="003E319B" w:rsidRDefault="003E319B" w:rsidP="003E319B">
      <w:r>
        <w:t xml:space="preserve">               enableLookups="false"</w:t>
      </w:r>
    </w:p>
    <w:p w14:paraId="06257134" w14:textId="77777777" w:rsidR="003E319B" w:rsidRDefault="003E319B" w:rsidP="003E319B">
      <w:r>
        <w:t xml:space="preserve">               disableUploadTimeout="true"</w:t>
      </w:r>
    </w:p>
    <w:p w14:paraId="657492A2" w14:textId="77777777" w:rsidR="003E319B" w:rsidRDefault="003E319B" w:rsidP="003E319B">
      <w:r>
        <w:t xml:space="preserve">               acceptCount="100"</w:t>
      </w:r>
    </w:p>
    <w:p w14:paraId="442A3A47" w14:textId="77777777" w:rsidR="003E319B" w:rsidRDefault="003E319B" w:rsidP="003E319B">
      <w:r>
        <w:t xml:space="preserve">               scheme="https"</w:t>
      </w:r>
    </w:p>
    <w:p w14:paraId="230A7F13" w14:textId="77777777" w:rsidR="003E319B" w:rsidRDefault="003E319B" w:rsidP="003E319B">
      <w:r>
        <w:t xml:space="preserve">               secure="true"</w:t>
      </w:r>
    </w:p>
    <w:p w14:paraId="64B9C81A" w14:textId="77777777" w:rsidR="003E319B" w:rsidRDefault="003E319B" w:rsidP="003E319B">
      <w:r>
        <w:t xml:space="preserve">               SSLEnabled="true"</w:t>
      </w:r>
    </w:p>
    <w:p w14:paraId="463E833C" w14:textId="77777777" w:rsidR="003E319B" w:rsidRDefault="003E319B" w:rsidP="003E319B">
      <w:r>
        <w:t xml:space="preserve">               SSLCertificateFile="conf/certificate.pem"</w:t>
      </w:r>
    </w:p>
    <w:p w14:paraId="14A54211" w14:textId="30384A57" w:rsidR="003E319B" w:rsidRDefault="003E319B" w:rsidP="003E319B">
      <w:r>
        <w:t xml:space="preserve">               SSLCertificateKeyFile="conf/private-key.pem" /&gt;</w:t>
      </w:r>
    </w:p>
    <w:p w14:paraId="7A88AAFE" w14:textId="030B65B2" w:rsidR="00E41F37" w:rsidRDefault="00E41F37" w:rsidP="003E319B"/>
    <w:p w14:paraId="67490D77" w14:textId="5DCB07F2" w:rsidR="00905A43" w:rsidRDefault="00B518A0" w:rsidP="003E319B">
      <w:r>
        <w:t xml:space="preserve">The certificate and private-key files are referenced and presented when a URL either connects or is redirected to connector port 8443. </w:t>
      </w:r>
    </w:p>
    <w:p w14:paraId="50FCB9D6" w14:textId="2B75141D" w:rsidR="00557B95" w:rsidRDefault="00557B95" w:rsidP="003E319B">
      <w:r>
        <w:t xml:space="preserve">The Tomcat server is now configuration to support https communication over the </w:t>
      </w:r>
      <w:r w:rsidR="00A416B3">
        <w:t>URL</w:t>
      </w:r>
      <w:r>
        <w:t xml:space="preserve"> https://jojo.epi.bris.ac.uk:9449</w:t>
      </w:r>
      <w:r w:rsidR="00D9350B">
        <w:t>.</w:t>
      </w:r>
    </w:p>
    <w:p w14:paraId="1AB54543" w14:textId="699696B4" w:rsidR="001342B0" w:rsidRDefault="001342B0" w:rsidP="001342B0">
      <w:pPr>
        <w:pStyle w:val="Heading1"/>
        <w:numPr>
          <w:ilvl w:val="1"/>
          <w:numId w:val="2"/>
        </w:numPr>
      </w:pPr>
      <w:r>
        <w:lastRenderedPageBreak/>
        <w:t>Docker</w:t>
      </w:r>
    </w:p>
    <w:p w14:paraId="48DF092B" w14:textId="1D4486DE" w:rsidR="00D977C9" w:rsidRDefault="00DF789B" w:rsidP="001342B0">
      <w:r>
        <w:rPr>
          <w:noProof/>
        </w:rPr>
        <mc:AlternateContent>
          <mc:Choice Requires="wpg">
            <w:drawing>
              <wp:anchor distT="0" distB="0" distL="114300" distR="114300" simplePos="0" relativeHeight="251710464" behindDoc="0" locked="0" layoutInCell="1" allowOverlap="1" wp14:anchorId="71D100EE" wp14:editId="6F52399E">
                <wp:simplePos x="0" y="0"/>
                <wp:positionH relativeFrom="column">
                  <wp:posOffset>1342390</wp:posOffset>
                </wp:positionH>
                <wp:positionV relativeFrom="paragraph">
                  <wp:posOffset>2327275</wp:posOffset>
                </wp:positionV>
                <wp:extent cx="4453890" cy="2950845"/>
                <wp:effectExtent l="0" t="0" r="3810" b="0"/>
                <wp:wrapSquare wrapText="bothSides"/>
                <wp:docPr id="56" name="Group 56"/>
                <wp:cNvGraphicFramePr/>
                <a:graphic xmlns:a="http://schemas.openxmlformats.org/drawingml/2006/main">
                  <a:graphicData uri="http://schemas.microsoft.com/office/word/2010/wordprocessingGroup">
                    <wpg:wgp>
                      <wpg:cNvGrpSpPr/>
                      <wpg:grpSpPr>
                        <a:xfrm>
                          <a:off x="0" y="0"/>
                          <a:ext cx="4453890" cy="2950845"/>
                          <a:chOff x="0" y="0"/>
                          <a:chExt cx="5110947" cy="3145790"/>
                        </a:xfrm>
                      </wpg:grpSpPr>
                      <pic:pic xmlns:pic="http://schemas.openxmlformats.org/drawingml/2006/picture">
                        <pic:nvPicPr>
                          <pic:cNvPr id="54" name="Picture 54" descr="A screenshot of a cell phone&#10;&#10;Description automatically generated"/>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5077460" cy="2857500"/>
                          </a:xfrm>
                          <a:prstGeom prst="rect">
                            <a:avLst/>
                          </a:prstGeom>
                        </pic:spPr>
                      </pic:pic>
                      <wps:wsp>
                        <wps:cNvPr id="55" name="Text Box 55"/>
                        <wps:cNvSpPr txBox="1"/>
                        <wps:spPr>
                          <a:xfrm>
                            <a:off x="33487" y="2879090"/>
                            <a:ext cx="5077460" cy="266700"/>
                          </a:xfrm>
                          <a:prstGeom prst="rect">
                            <a:avLst/>
                          </a:prstGeom>
                          <a:solidFill>
                            <a:prstClr val="white"/>
                          </a:solidFill>
                          <a:ln>
                            <a:noFill/>
                          </a:ln>
                        </wps:spPr>
                        <wps:txbx>
                          <w:txbxContent>
                            <w:p w14:paraId="458A46A2" w14:textId="4BAF57DB" w:rsidR="0033572B" w:rsidRPr="00396107" w:rsidRDefault="0033572B" w:rsidP="00D977C9">
                              <w:pPr>
                                <w:pStyle w:val="Caption"/>
                                <w:rPr>
                                  <w:noProof/>
                                  <w:lang w:val="en-US"/>
                                </w:rPr>
                              </w:pPr>
                              <w:bookmarkStart w:id="47" w:name="_Ref16692982"/>
                              <w:r>
                                <w:t xml:space="preserve">Figure </w:t>
                              </w:r>
                              <w:r>
                                <w:fldChar w:fldCharType="begin"/>
                              </w:r>
                              <w:r>
                                <w:instrText xml:space="preserve"> SEQ Figure \* ARABIC </w:instrText>
                              </w:r>
                              <w:r>
                                <w:fldChar w:fldCharType="separate"/>
                              </w:r>
                              <w:r w:rsidR="00F51274">
                                <w:rPr>
                                  <w:noProof/>
                                </w:rPr>
                                <w:t>23</w:t>
                              </w:r>
                              <w:r>
                                <w:fldChar w:fldCharType="end"/>
                              </w:r>
                              <w:r>
                                <w:t>: Docker Container vs Virtual Machine</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1D100EE" id="Group 56" o:spid="_x0000_s1080" style="position:absolute;margin-left:105.7pt;margin-top:183.25pt;width:350.7pt;height:232.35pt;z-index:251710464;mso-width-relative:margin;mso-height-relative:margin" coordsize="51109,31457"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">
                <v:shape id="Picture 54" o:spid="_x0000_s1081" type="#_x0000_t75" alt="A screenshot of a cell phone&#10;&#10;Description automatically generated" style="position:absolute;width:50774;height:285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">
                  <v:imagedata r:id="rId54" o:title="A screenshot of a cell phone&#10;&#10;Description automatically generated"/>
                </v:shape>
                <v:shape id="Text Box 55" o:spid="_x0000_s1082" type="#_x0000_t202" style="position:absolute;left:334;top:28790;width:5077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" stroked="f">
                  <v:textbox inset="0,0,0,0">
                    <w:txbxContent>
                      <w:p w14:paraId="458A46A2" w14:textId="4BAF57DB" w:rsidR="0033572B" w:rsidRPr="00396107" w:rsidRDefault="0033572B" w:rsidP="00D977C9">
                        <w:pPr>
                          <w:pStyle w:val="Caption"/>
                          <w:rPr>
                            <w:noProof/>
                            <w:lang w:val="en-US"/>
                          </w:rPr>
                        </w:pPr>
                        <w:bookmarkStart w:id="48" w:name="_Ref16692982"/>
                        <w:r>
                          <w:t xml:space="preserve">Figure </w:t>
                        </w:r>
                        <w:r>
                          <w:fldChar w:fldCharType="begin"/>
                        </w:r>
                        <w:r>
                          <w:instrText xml:space="preserve"> SEQ Figure \* ARABIC </w:instrText>
                        </w:r>
                        <w:r>
                          <w:fldChar w:fldCharType="separate"/>
                        </w:r>
                        <w:r w:rsidR="00F51274">
                          <w:rPr>
                            <w:noProof/>
                          </w:rPr>
                          <w:t>23</w:t>
                        </w:r>
                        <w:r>
                          <w:fldChar w:fldCharType="end"/>
                        </w:r>
                        <w:r>
                          <w:t>: Docker Container vs Virtual Machine</w:t>
                        </w:r>
                        <w:bookmarkEnd w:id="48"/>
                      </w:p>
                    </w:txbxContent>
                  </v:textbox>
                </v:shape>
                <w10:wrap type="square"/>
              </v:group>
            </w:pict>
          </mc:Fallback>
        </mc:AlternateContent>
      </w:r>
      <w:r w:rsidR="001342B0">
        <w:t xml:space="preserve">To make the application accessible to as many users as possible, it should be run continuously on a server. To achieve this a server on University ground was provided, with the capability of running a docker cluster. </w:t>
      </w:r>
      <w:r w:rsidR="00E85B8C">
        <w:t>A docker cluster consists of multiple docker containers. A docker container is used to package applications, together with all their dependencie</w:t>
      </w:r>
      <w:r w:rsidR="002A6C80">
        <w:t>s, and capable of running on a docker daemon. This ensures that the environment the application was developed in remains consistent independent on the machine it runs on.</w:t>
      </w:r>
      <w:r w:rsidR="0030162E">
        <w:t xml:space="preserve"> A docker container differs from a virtual machine in the fact that a container is a set of processes that are isolated from the rest of the </w:t>
      </w:r>
      <w:r w:rsidR="000A6D7E">
        <w:t>operating system</w:t>
      </w:r>
      <w:r w:rsidR="0030162E">
        <w:t>, however still utilizing the host operating system. A virtual machine provides a completely new operating system that is run on top of the already existing host OS.</w:t>
      </w:r>
      <w:r w:rsidR="00D977C9">
        <w:t xml:space="preserve"> As visualized in </w:t>
      </w:r>
      <w:r w:rsidR="00D977C9">
        <w:fldChar w:fldCharType="begin"/>
      </w:r>
      <w:r w:rsidR="00D977C9">
        <w:instrText xml:space="preserve"> REF _Ref16692982 \h </w:instrText>
      </w:r>
      <w:r w:rsidR="00D977C9">
        <w:fldChar w:fldCharType="separate"/>
      </w:r>
      <w:r w:rsidR="00D977C9">
        <w:t xml:space="preserve">Figure </w:t>
      </w:r>
      <w:r w:rsidR="00D977C9">
        <w:rPr>
          <w:noProof/>
        </w:rPr>
        <w:t>22</w:t>
      </w:r>
      <w:r w:rsidR="00D977C9">
        <w:t>: Docker Container vs Virtual Machine</w:t>
      </w:r>
      <w:r w:rsidR="00D977C9">
        <w:fldChar w:fldCharType="end"/>
      </w:r>
      <w:r>
        <w:rPr>
          <w:rStyle w:val="EndnoteReference"/>
        </w:rPr>
        <w:endnoteReference w:id="16"/>
      </w:r>
      <w:r w:rsidR="00D977C9">
        <w:t>, a docker engine (also called Docker Daemon) is capable of running multiple container and requires less computing power than a gues</w:t>
      </w:r>
      <w:r w:rsidR="00CC27B7">
        <w:t>t</w:t>
      </w:r>
      <w:r w:rsidR="00D977C9">
        <w:t xml:space="preserve"> OS. As seen in</w:t>
      </w:r>
      <w:r w:rsidR="0030162E">
        <w:t xml:space="preserve"> </w:t>
      </w:r>
      <w:r w:rsidR="00857A33">
        <w:t>Docker containers require much less space on the machine as well as being easier to distribute when compared to virtual machines.</w:t>
      </w:r>
      <w:r w:rsidR="0088492A">
        <w:rPr>
          <w:rStyle w:val="EndnoteReference"/>
        </w:rPr>
        <w:endnoteReference w:id="17"/>
      </w:r>
      <w:r w:rsidR="00214D59">
        <w:t xml:space="preserve"> </w:t>
      </w:r>
    </w:p>
    <w:p w14:paraId="68F6C119" w14:textId="5D5ABCBD" w:rsidR="00591FC2" w:rsidRDefault="00591FC2" w:rsidP="001342B0"/>
    <w:p w14:paraId="7D0784A2" w14:textId="42EBF26A" w:rsidR="00591FC2" w:rsidRPr="001342B0" w:rsidRDefault="00591FC2" w:rsidP="00591FC2">
      <w:pPr>
        <w:pStyle w:val="Heading2"/>
        <w:numPr>
          <w:ilvl w:val="2"/>
          <w:numId w:val="2"/>
        </w:numPr>
      </w:pPr>
      <w:r>
        <w:t>Containerize Tomcat</w:t>
      </w:r>
    </w:p>
    <w:p w14:paraId="231E2F09" w14:textId="4BCAA12A" w:rsidR="00D31F11" w:rsidRDefault="00591FC2" w:rsidP="00E90288">
      <w:r>
        <w:t>In order to run the food diary application on the docker cluster, a Tomcat docker image is necessary. To create docker images, a ‘Dockerfile’ is used. Docker hub is a Docker service, enables sharing docker images.</w:t>
      </w:r>
      <w:r>
        <w:rPr>
          <w:rStyle w:val="EndnoteReference"/>
        </w:rPr>
        <w:endnoteReference w:id="18"/>
      </w:r>
      <w:r w:rsidR="00E33F33">
        <w:t xml:space="preserve"> As the food diary application runs on a Tomcat server, a basic Tomcat image is configured as the base for the custom docker image. The following code are implemented in the dockerfile to achieve this:</w:t>
      </w:r>
    </w:p>
    <w:p w14:paraId="6A2D790C" w14:textId="77777777" w:rsidR="00950430" w:rsidRPr="00950430" w:rsidRDefault="00950430" w:rsidP="00950430">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950430">
        <w:rPr>
          <w:rFonts w:ascii="Menlo" w:eastAsia="Times New Roman" w:hAnsi="Menlo" w:cs="Menlo"/>
          <w:color w:val="CC7832"/>
          <w:sz w:val="18"/>
          <w:szCs w:val="18"/>
          <w:lang w:val="en-US" w:eastAsia="en-GB"/>
        </w:rPr>
        <w:t xml:space="preserve">FROM </w:t>
      </w:r>
      <w:r w:rsidRPr="00950430">
        <w:rPr>
          <w:rFonts w:ascii="Menlo" w:eastAsia="Times New Roman" w:hAnsi="Menlo" w:cs="Menlo"/>
          <w:color w:val="A9B7C6"/>
          <w:sz w:val="18"/>
          <w:szCs w:val="18"/>
          <w:lang w:val="en-US" w:eastAsia="en-GB"/>
        </w:rPr>
        <w:t>tomcat:</w:t>
      </w:r>
      <w:r w:rsidRPr="00950430">
        <w:rPr>
          <w:rFonts w:ascii="Menlo" w:eastAsia="Times New Roman" w:hAnsi="Menlo" w:cs="Menlo"/>
          <w:color w:val="6897BB"/>
          <w:sz w:val="18"/>
          <w:szCs w:val="18"/>
          <w:lang w:val="en-US" w:eastAsia="en-GB"/>
        </w:rPr>
        <w:t>8.0</w:t>
      </w:r>
      <w:r w:rsidRPr="00950430">
        <w:rPr>
          <w:rFonts w:ascii="Menlo" w:eastAsia="Times New Roman" w:hAnsi="Menlo" w:cs="Menlo"/>
          <w:color w:val="CC7832"/>
          <w:sz w:val="18"/>
          <w:szCs w:val="18"/>
          <w:lang w:val="en-US" w:eastAsia="en-GB"/>
        </w:rPr>
        <w:t>-</w:t>
      </w:r>
      <w:r w:rsidRPr="00950430">
        <w:rPr>
          <w:rFonts w:ascii="Menlo" w:eastAsia="Times New Roman" w:hAnsi="Menlo" w:cs="Menlo"/>
          <w:color w:val="A9B7C6"/>
          <w:sz w:val="18"/>
          <w:szCs w:val="18"/>
          <w:lang w:val="en-US" w:eastAsia="en-GB"/>
        </w:rPr>
        <w:t>alpine</w:t>
      </w:r>
    </w:p>
    <w:p w14:paraId="19C57F95" w14:textId="2ED83E9F" w:rsidR="00950430" w:rsidRDefault="00950430" w:rsidP="00E90288">
      <w:r>
        <w:t xml:space="preserve">Everything that was built on top of the basic Tomcat image, needs to be included in the dockerfile. </w:t>
      </w:r>
      <w:r w:rsidR="00425350">
        <w:t xml:space="preserve">To make the food diary java program an executable file, </w:t>
      </w:r>
      <w:r w:rsidR="00D03F13">
        <w:t xml:space="preserve">artifacts are configured, producing a .war file. </w:t>
      </w:r>
      <w:r w:rsidR="003869B9">
        <w:t xml:space="preserve">This .war file is included in the docker image by adding the following </w:t>
      </w:r>
      <w:r w:rsidR="00CE7D4D">
        <w:t>line:</w:t>
      </w:r>
    </w:p>
    <w:p w14:paraId="667B3320" w14:textId="77777777" w:rsidR="00CE7D4D" w:rsidRPr="00CE7D4D" w:rsidRDefault="00CE7D4D" w:rsidP="00CE7D4D">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CE7D4D">
        <w:rPr>
          <w:rFonts w:ascii="Menlo" w:eastAsia="Times New Roman" w:hAnsi="Menlo" w:cs="Menlo"/>
          <w:color w:val="CC7832"/>
          <w:sz w:val="18"/>
          <w:szCs w:val="18"/>
          <w:lang w:val="en-US" w:eastAsia="en-GB"/>
        </w:rPr>
        <w:t xml:space="preserve">ADD </w:t>
      </w:r>
      <w:r w:rsidRPr="00CE7D4D">
        <w:rPr>
          <w:rFonts w:ascii="Menlo" w:eastAsia="Times New Roman" w:hAnsi="Menlo" w:cs="Menlo"/>
          <w:color w:val="A9B7C6"/>
          <w:sz w:val="18"/>
          <w:szCs w:val="18"/>
          <w:lang w:val="en-US" w:eastAsia="en-GB"/>
        </w:rPr>
        <w:t xml:space="preserve">helloworldservlet.war </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usr</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local</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tomcat</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webapps</w:t>
      </w:r>
      <w:r w:rsidRPr="00CE7D4D">
        <w:rPr>
          <w:rFonts w:ascii="Menlo" w:eastAsia="Times New Roman" w:hAnsi="Menlo" w:cs="Menlo"/>
          <w:color w:val="CC7832"/>
          <w:sz w:val="18"/>
          <w:szCs w:val="18"/>
          <w:lang w:val="en-US" w:eastAsia="en-GB"/>
        </w:rPr>
        <w:t>/</w:t>
      </w:r>
    </w:p>
    <w:p w14:paraId="532873EF" w14:textId="5C37665E" w:rsidR="00CE488F" w:rsidRDefault="008D5880" w:rsidP="00E90288">
      <w:r>
        <w:t xml:space="preserve">“helloworldservlet.war” is the </w:t>
      </w:r>
      <w:r w:rsidR="00832370">
        <w:t>packaged-up</w:t>
      </w:r>
      <w:r>
        <w:t xml:space="preserve"> food diary executable, placed in the same directory as the dockerfile. </w:t>
      </w:r>
      <w:r w:rsidR="007F312D">
        <w:t xml:space="preserve">‘/usr/local/tomcat/webapps/’ represents the target directory of the executable within the docker image once it is built. </w:t>
      </w:r>
      <w:r w:rsidR="00CE488F">
        <w:t xml:space="preserve">To expose the port that is used for https communication the following line is added to the dockerfile: </w:t>
      </w:r>
    </w:p>
    <w:p w14:paraId="32B689CA" w14:textId="77777777" w:rsidR="00CE488F" w:rsidRPr="00CE488F" w:rsidRDefault="00CE488F" w:rsidP="00CE488F">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CE488F">
        <w:rPr>
          <w:rFonts w:ascii="Menlo" w:eastAsia="Times New Roman" w:hAnsi="Menlo" w:cs="Menlo"/>
          <w:color w:val="CC7832"/>
          <w:sz w:val="18"/>
          <w:szCs w:val="18"/>
          <w:lang w:val="en-US" w:eastAsia="en-GB"/>
        </w:rPr>
        <w:t xml:space="preserve">EXPOSE </w:t>
      </w:r>
      <w:r w:rsidRPr="00CE488F">
        <w:rPr>
          <w:rFonts w:ascii="Menlo" w:eastAsia="Times New Roman" w:hAnsi="Menlo" w:cs="Menlo"/>
          <w:color w:val="6897BB"/>
          <w:sz w:val="18"/>
          <w:szCs w:val="18"/>
          <w:lang w:val="en-US" w:eastAsia="en-GB"/>
        </w:rPr>
        <w:t>443</w:t>
      </w:r>
    </w:p>
    <w:p w14:paraId="52714808" w14:textId="362E95E4" w:rsidR="00CE488F" w:rsidRDefault="00CE488F" w:rsidP="00E90288">
      <w:r>
        <w:lastRenderedPageBreak/>
        <w:t>This makes port 443 inside the docker container available for usage outside.</w:t>
      </w:r>
      <w:r w:rsidR="00D51A04">
        <w:t xml:space="preserve"> The final line in the dockerfile calls a bash script, which run basic commands to start up the Tomcat server, similar to calling ./startup.sh manually through its /bin directory. </w:t>
      </w:r>
    </w:p>
    <w:p w14:paraId="2BFB988F" w14:textId="77777777" w:rsidR="002960FB" w:rsidRPr="002960FB" w:rsidRDefault="002960FB" w:rsidP="002960F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de-DE" w:eastAsia="en-GB"/>
        </w:rPr>
      </w:pPr>
      <w:r w:rsidRPr="002960FB">
        <w:rPr>
          <w:rFonts w:ascii="Menlo" w:eastAsia="Times New Roman" w:hAnsi="Menlo" w:cs="Menlo"/>
          <w:color w:val="CC7832"/>
          <w:sz w:val="18"/>
          <w:szCs w:val="18"/>
          <w:lang w:val="de-DE" w:eastAsia="en-GB"/>
        </w:rPr>
        <w:t xml:space="preserve">CMD </w:t>
      </w:r>
      <w:r w:rsidRPr="002960FB">
        <w:rPr>
          <w:rFonts w:ascii="Menlo" w:eastAsia="Times New Roman" w:hAnsi="Menlo" w:cs="Menlo"/>
          <w:color w:val="A9B7C6"/>
          <w:sz w:val="18"/>
          <w:szCs w:val="18"/>
          <w:lang w:val="de-DE" w:eastAsia="en-GB"/>
        </w:rPr>
        <w:t>[</w:t>
      </w:r>
      <w:r w:rsidRPr="002960FB">
        <w:rPr>
          <w:rFonts w:ascii="Menlo" w:eastAsia="Times New Roman" w:hAnsi="Menlo" w:cs="Menlo"/>
          <w:color w:val="6A8759"/>
          <w:sz w:val="18"/>
          <w:szCs w:val="18"/>
          <w:lang w:val="de-DE" w:eastAsia="en-GB"/>
        </w:rPr>
        <w:t>"catalina.sh"</w:t>
      </w:r>
      <w:r w:rsidRPr="002960FB">
        <w:rPr>
          <w:rFonts w:ascii="Menlo" w:eastAsia="Times New Roman" w:hAnsi="Menlo" w:cs="Menlo"/>
          <w:color w:val="CC7832"/>
          <w:sz w:val="18"/>
          <w:szCs w:val="18"/>
          <w:lang w:val="de-DE" w:eastAsia="en-GB"/>
        </w:rPr>
        <w:t xml:space="preserve">, </w:t>
      </w:r>
      <w:r w:rsidRPr="002960FB">
        <w:rPr>
          <w:rFonts w:ascii="Menlo" w:eastAsia="Times New Roman" w:hAnsi="Menlo" w:cs="Menlo"/>
          <w:color w:val="6A8759"/>
          <w:sz w:val="18"/>
          <w:szCs w:val="18"/>
          <w:lang w:val="de-DE" w:eastAsia="en-GB"/>
        </w:rPr>
        <w:t>"run"</w:t>
      </w:r>
      <w:r w:rsidRPr="002960FB">
        <w:rPr>
          <w:rFonts w:ascii="Menlo" w:eastAsia="Times New Roman" w:hAnsi="Menlo" w:cs="Menlo"/>
          <w:color w:val="A9B7C6"/>
          <w:sz w:val="18"/>
          <w:szCs w:val="18"/>
          <w:lang w:val="de-DE" w:eastAsia="en-GB"/>
        </w:rPr>
        <w:t>]</w:t>
      </w:r>
    </w:p>
    <w:p w14:paraId="34391F4D" w14:textId="3453FEDB" w:rsidR="002960FB" w:rsidRDefault="002960FB" w:rsidP="00E90288"/>
    <w:p w14:paraId="47A3DD4D" w14:textId="025C01FB" w:rsidR="00EF3383" w:rsidRDefault="00BA58B1" w:rsidP="00E90288">
      <w:r>
        <w:t xml:space="preserve">The dockerfile is now complete </w:t>
      </w:r>
      <w:r w:rsidR="00BB0DAF">
        <w:t xml:space="preserve">and capable of containerizing the food diary application with all its dependencies and running it </w:t>
      </w:r>
      <w:r w:rsidR="00FC6D47">
        <w:t>o</w:t>
      </w:r>
      <w:r w:rsidR="00BB0DAF">
        <w:t xml:space="preserve">n a tomcat server. </w:t>
      </w:r>
      <w:r w:rsidR="00FC6D47">
        <w:t xml:space="preserve">However, </w:t>
      </w:r>
      <w:r w:rsidR="008E37E4">
        <w:t>the food diary app requires five additional files to run successfully</w:t>
      </w:r>
      <w:r w:rsidR="00EF3383">
        <w:t xml:space="preserve"> that changed or were added throughout development:</w:t>
      </w:r>
    </w:p>
    <w:p w14:paraId="370DFE0E" w14:textId="1A739617" w:rsidR="00CE7D4D" w:rsidRDefault="00EF3383" w:rsidP="00ED73FD">
      <w:pPr>
        <w:pStyle w:val="ListParagraph"/>
        <w:numPr>
          <w:ilvl w:val="1"/>
          <w:numId w:val="17"/>
        </w:numPr>
      </w:pPr>
      <w:r>
        <w:t xml:space="preserve">Certificate.pem </w:t>
      </w:r>
    </w:p>
    <w:p w14:paraId="5F51A481" w14:textId="1D2AE388" w:rsidR="00EF3383" w:rsidRDefault="00EF3383" w:rsidP="00ED73FD">
      <w:pPr>
        <w:pStyle w:val="ListParagraph"/>
        <w:numPr>
          <w:ilvl w:val="1"/>
          <w:numId w:val="17"/>
        </w:numPr>
      </w:pPr>
      <w:r>
        <w:t>Private-key.pem</w:t>
      </w:r>
    </w:p>
    <w:p w14:paraId="11679B3F" w14:textId="1B48016C" w:rsidR="00EF3383" w:rsidRDefault="00EF3383" w:rsidP="00ED73FD">
      <w:pPr>
        <w:pStyle w:val="ListParagraph"/>
        <w:numPr>
          <w:ilvl w:val="1"/>
          <w:numId w:val="17"/>
        </w:numPr>
      </w:pPr>
      <w:r>
        <w:t>Server.xml</w:t>
      </w:r>
    </w:p>
    <w:p w14:paraId="346B5E95" w14:textId="78670F85" w:rsidR="00EF3383" w:rsidRDefault="00EF3383" w:rsidP="00ED73FD">
      <w:pPr>
        <w:pStyle w:val="ListParagraph"/>
        <w:numPr>
          <w:ilvl w:val="1"/>
          <w:numId w:val="17"/>
        </w:numPr>
      </w:pPr>
      <w:r>
        <w:t>Context.xml</w:t>
      </w:r>
    </w:p>
    <w:p w14:paraId="24CB5EC0" w14:textId="08064A19" w:rsidR="00EF3383" w:rsidRDefault="00EF3383" w:rsidP="00ED73FD">
      <w:pPr>
        <w:pStyle w:val="ListParagraph"/>
        <w:numPr>
          <w:ilvl w:val="1"/>
          <w:numId w:val="17"/>
        </w:numPr>
      </w:pPr>
      <w:r>
        <w:t>Web.xml</w:t>
      </w:r>
    </w:p>
    <w:p w14:paraId="745544F8" w14:textId="2E646EFD" w:rsidR="00054388" w:rsidRDefault="00DC7609" w:rsidP="00054388">
      <w:r>
        <w:t xml:space="preserve">These files relate to the SSL configuration for the docker tomcat image running on the cluster and therefore need to be available outside of the container as well. Thus, these files are </w:t>
      </w:r>
      <w:r w:rsidR="00690E0A">
        <w:t>transferred</w:t>
      </w:r>
      <w:r>
        <w:t xml:space="preserve"> to the jojo server using the following </w:t>
      </w:r>
      <w:r w:rsidR="00D14856">
        <w:t xml:space="preserve">‘scp’ </w:t>
      </w:r>
      <w:r>
        <w:t>commands</w:t>
      </w:r>
      <w:r w:rsidR="00D14856">
        <w:t>:</w:t>
      </w:r>
    </w:p>
    <w:p w14:paraId="50D0CA5C" w14:textId="77777777" w:rsidR="00D14856" w:rsidRPr="00D14856" w:rsidRDefault="00D14856" w:rsidP="00D14856">
      <w:pPr>
        <w:numPr>
          <w:ilvl w:val="0"/>
          <w:numId w:val="16"/>
        </w:numPr>
        <w:ind w:left="540"/>
        <w:textAlignment w:val="center"/>
        <w:rPr>
          <w:rFonts w:ascii="Calibri" w:eastAsia="Times New Roman" w:hAnsi="Calibri" w:cs="Times New Roman"/>
          <w:lang w:eastAsia="en-GB"/>
        </w:rPr>
      </w:pPr>
      <w:r w:rsidRPr="00D14856">
        <w:rPr>
          <w:rFonts w:ascii="Calibri" w:eastAsia="Times New Roman" w:hAnsi="Calibri" w:cs="Times New Roman"/>
          <w:lang w:eastAsia="en-GB"/>
        </w:rPr>
        <w:t>scp server.xml so18266@jojo.epi.bris.ac.uk</w:t>
      </w:r>
    </w:p>
    <w:p w14:paraId="74F0099B" w14:textId="0B20D52E" w:rsidR="00D14856" w:rsidRPr="00D14856" w:rsidRDefault="00D14856" w:rsidP="00D14856">
      <w:pPr>
        <w:numPr>
          <w:ilvl w:val="0"/>
          <w:numId w:val="16"/>
        </w:numPr>
        <w:ind w:left="540"/>
        <w:textAlignment w:val="center"/>
        <w:rPr>
          <w:rFonts w:ascii="Calibri" w:eastAsia="Times New Roman" w:hAnsi="Calibri" w:cs="Times New Roman"/>
          <w:lang w:eastAsia="en-GB"/>
        </w:rPr>
      </w:pPr>
      <w:r w:rsidRPr="00D14856">
        <w:rPr>
          <w:rFonts w:ascii="Calibri" w:eastAsia="Times New Roman" w:hAnsi="Calibri" w:cs="Times New Roman"/>
          <w:lang w:eastAsia="en-GB"/>
        </w:rPr>
        <w:t>scp</w:t>
      </w:r>
      <w:r w:rsidRPr="00D14856">
        <w:rPr>
          <w:rFonts w:ascii="Calibri" w:eastAsia="Times New Roman" w:hAnsi="Calibri" w:cs="Times New Roman"/>
          <w:lang w:val="en-US" w:eastAsia="en-GB"/>
        </w:rPr>
        <w:t> </w:t>
      </w:r>
      <w:r>
        <w:rPr>
          <w:rFonts w:ascii="Calibri" w:eastAsia="Times New Roman" w:hAnsi="Calibri" w:cs="Times New Roman"/>
          <w:lang w:eastAsia="en-GB"/>
        </w:rPr>
        <w:t>certificate.pem</w:t>
      </w:r>
      <w:r w:rsidRPr="00D14856">
        <w:rPr>
          <w:rFonts w:ascii="Calibri" w:eastAsia="Times New Roman" w:hAnsi="Calibri" w:cs="Times New Roman"/>
          <w:lang w:val="en-US" w:eastAsia="en-GB"/>
        </w:rPr>
        <w:t xml:space="preserve"> </w:t>
      </w:r>
      <w:r w:rsidRPr="00D14856">
        <w:rPr>
          <w:rFonts w:ascii="Calibri" w:eastAsia="Times New Roman" w:hAnsi="Calibri" w:cs="Times New Roman"/>
          <w:lang w:eastAsia="en-GB"/>
        </w:rPr>
        <w:t>so18266@jojo.epi.bris.ac.uk:</w:t>
      </w:r>
    </w:p>
    <w:p w14:paraId="37AD6583" w14:textId="2D9280FE" w:rsidR="00D14856" w:rsidRDefault="00D14856" w:rsidP="00D14856">
      <w:pPr>
        <w:numPr>
          <w:ilvl w:val="0"/>
          <w:numId w:val="16"/>
        </w:numPr>
        <w:ind w:left="540"/>
        <w:textAlignment w:val="center"/>
        <w:rPr>
          <w:rFonts w:ascii="Calibri" w:eastAsia="Times New Roman" w:hAnsi="Calibri" w:cs="Times New Roman"/>
          <w:lang w:eastAsia="en-GB"/>
        </w:rPr>
      </w:pPr>
      <w:r w:rsidRPr="00D14856">
        <w:rPr>
          <w:rFonts w:ascii="Calibri" w:eastAsia="Times New Roman" w:hAnsi="Calibri" w:cs="Times New Roman"/>
          <w:lang w:eastAsia="en-GB"/>
        </w:rPr>
        <w:t xml:space="preserve">scp </w:t>
      </w:r>
      <w:r>
        <w:rPr>
          <w:rFonts w:ascii="Calibri" w:eastAsia="Times New Roman" w:hAnsi="Calibri" w:cs="Times New Roman"/>
          <w:lang w:eastAsia="en-GB"/>
        </w:rPr>
        <w:t>private-key.pem</w:t>
      </w:r>
      <w:r w:rsidRPr="00D14856">
        <w:rPr>
          <w:rFonts w:ascii="Calibri" w:eastAsia="Times New Roman" w:hAnsi="Calibri" w:cs="Times New Roman"/>
          <w:lang w:eastAsia="en-GB"/>
        </w:rPr>
        <w:t xml:space="preserve"> </w:t>
      </w:r>
      <w:hyperlink r:id="rId55" w:history="1">
        <w:r w:rsidRPr="00D14856">
          <w:rPr>
            <w:rStyle w:val="Hyperlink"/>
            <w:rFonts w:ascii="Calibri" w:eastAsia="Times New Roman" w:hAnsi="Calibri" w:cs="Times New Roman"/>
            <w:lang w:eastAsia="en-GB"/>
          </w:rPr>
          <w:t>so18266@jojo.epi.bris.ac.uk</w:t>
        </w:r>
      </w:hyperlink>
      <w:r w:rsidRPr="00D14856">
        <w:rPr>
          <w:rFonts w:ascii="Calibri" w:eastAsia="Times New Roman" w:hAnsi="Calibri" w:cs="Times New Roman"/>
          <w:lang w:eastAsia="en-GB"/>
        </w:rPr>
        <w:t>:</w:t>
      </w:r>
    </w:p>
    <w:p w14:paraId="600D4F6D" w14:textId="433B0A61" w:rsidR="00D14856" w:rsidRDefault="00D14856" w:rsidP="00D14856">
      <w:pPr>
        <w:numPr>
          <w:ilvl w:val="0"/>
          <w:numId w:val="16"/>
        </w:numPr>
        <w:ind w:left="540"/>
        <w:textAlignment w:val="center"/>
        <w:rPr>
          <w:rFonts w:ascii="Calibri" w:eastAsia="Times New Roman" w:hAnsi="Calibri" w:cs="Times New Roman"/>
          <w:lang w:eastAsia="en-GB"/>
        </w:rPr>
      </w:pPr>
      <w:r>
        <w:rPr>
          <w:rFonts w:ascii="Calibri" w:eastAsia="Times New Roman" w:hAnsi="Calibri" w:cs="Times New Roman"/>
          <w:lang w:eastAsia="en-GB"/>
        </w:rPr>
        <w:t xml:space="preserve">scp context.xml </w:t>
      </w:r>
      <w:hyperlink r:id="rId56" w:history="1">
        <w:r w:rsidRPr="00904E94">
          <w:rPr>
            <w:rStyle w:val="Hyperlink"/>
            <w:rFonts w:ascii="Calibri" w:eastAsia="Times New Roman" w:hAnsi="Calibri" w:cs="Times New Roman"/>
            <w:lang w:eastAsia="en-GB"/>
          </w:rPr>
          <w:t>so18266@jojo.epi.bris.ac.uk</w:t>
        </w:r>
      </w:hyperlink>
      <w:r>
        <w:rPr>
          <w:rFonts w:ascii="Calibri" w:eastAsia="Times New Roman" w:hAnsi="Calibri" w:cs="Times New Roman"/>
          <w:lang w:eastAsia="en-GB"/>
        </w:rPr>
        <w:t>:</w:t>
      </w:r>
    </w:p>
    <w:p w14:paraId="3B6FABE7" w14:textId="46E0F3E9" w:rsidR="00D14856" w:rsidRDefault="00D14856" w:rsidP="00D14856">
      <w:pPr>
        <w:numPr>
          <w:ilvl w:val="0"/>
          <w:numId w:val="16"/>
        </w:numPr>
        <w:ind w:left="540"/>
        <w:textAlignment w:val="center"/>
        <w:rPr>
          <w:rFonts w:ascii="Calibri" w:eastAsia="Times New Roman" w:hAnsi="Calibri" w:cs="Times New Roman"/>
          <w:lang w:eastAsia="en-GB"/>
        </w:rPr>
      </w:pPr>
      <w:r>
        <w:rPr>
          <w:rFonts w:ascii="Calibri" w:eastAsia="Times New Roman" w:hAnsi="Calibri" w:cs="Times New Roman"/>
          <w:lang w:eastAsia="en-GB"/>
        </w:rPr>
        <w:t xml:space="preserve">scp web.xml </w:t>
      </w:r>
      <w:hyperlink r:id="rId57" w:history="1">
        <w:r w:rsidRPr="00904E94">
          <w:rPr>
            <w:rStyle w:val="Hyperlink"/>
            <w:rFonts w:ascii="Calibri" w:eastAsia="Times New Roman" w:hAnsi="Calibri" w:cs="Times New Roman"/>
            <w:lang w:eastAsia="en-GB"/>
          </w:rPr>
          <w:t>so18266@jojo.epi.bris.ac.uk</w:t>
        </w:r>
      </w:hyperlink>
      <w:r>
        <w:rPr>
          <w:rFonts w:ascii="Calibri" w:eastAsia="Times New Roman" w:hAnsi="Calibri" w:cs="Times New Roman"/>
          <w:lang w:eastAsia="en-GB"/>
        </w:rPr>
        <w:t>:</w:t>
      </w:r>
    </w:p>
    <w:p w14:paraId="6FF8CF47" w14:textId="3F0222DE" w:rsidR="00195448" w:rsidRDefault="00195448" w:rsidP="00195448">
      <w:pPr>
        <w:textAlignment w:val="center"/>
        <w:rPr>
          <w:rFonts w:ascii="Calibri" w:eastAsia="Times New Roman" w:hAnsi="Calibri" w:cs="Times New Roman"/>
          <w:lang w:eastAsia="en-GB"/>
        </w:rPr>
      </w:pPr>
    </w:p>
    <w:p w14:paraId="50006A66" w14:textId="575051D1" w:rsidR="00C843FF" w:rsidRDefault="005C7151" w:rsidP="00195448">
      <w:pPr>
        <w:textAlignment w:val="center"/>
        <w:rPr>
          <w:rFonts w:ascii="Calibri" w:eastAsia="Times New Roman" w:hAnsi="Calibri" w:cs="Times New Roman"/>
          <w:lang w:eastAsia="en-GB"/>
        </w:rPr>
      </w:pPr>
      <w:r>
        <w:rPr>
          <w:rFonts w:ascii="Calibri" w:eastAsia="Times New Roman" w:hAnsi="Calibri" w:cs="Times New Roman"/>
          <w:lang w:eastAsia="en-GB"/>
        </w:rPr>
        <w:t xml:space="preserve">The correct files are </w:t>
      </w:r>
      <w:r w:rsidR="00AE0913">
        <w:rPr>
          <w:rFonts w:ascii="Calibri" w:eastAsia="Times New Roman" w:hAnsi="Calibri" w:cs="Times New Roman"/>
          <w:lang w:eastAsia="en-GB"/>
        </w:rPr>
        <w:t>available</w:t>
      </w:r>
      <w:r>
        <w:rPr>
          <w:rFonts w:ascii="Calibri" w:eastAsia="Times New Roman" w:hAnsi="Calibri" w:cs="Times New Roman"/>
          <w:lang w:eastAsia="en-GB"/>
        </w:rPr>
        <w:t xml:space="preserve"> on the jojo server side, however the docker image has not yet been build. </w:t>
      </w:r>
      <w:r w:rsidR="003C5CF4">
        <w:rPr>
          <w:rFonts w:ascii="Calibri" w:eastAsia="Times New Roman" w:hAnsi="Calibri" w:cs="Times New Roman"/>
          <w:lang w:eastAsia="en-GB"/>
        </w:rPr>
        <w:t xml:space="preserve">To build it the following docker command is run from within the same directory as the dockerfile: </w:t>
      </w:r>
    </w:p>
    <w:p w14:paraId="25770A96" w14:textId="77777777" w:rsidR="00E2385E" w:rsidRDefault="00E2385E" w:rsidP="00195448">
      <w:pPr>
        <w:textAlignment w:val="center"/>
        <w:rPr>
          <w:rFonts w:ascii="Calibri" w:eastAsia="Times New Roman" w:hAnsi="Calibri" w:cs="Times New Roman"/>
          <w:lang w:eastAsia="en-GB"/>
        </w:rPr>
      </w:pPr>
    </w:p>
    <w:p w14:paraId="779B250F" w14:textId="225F64DC" w:rsidR="003C5CF4" w:rsidRDefault="007F07D4" w:rsidP="00195448">
      <w:pPr>
        <w:textAlignment w:val="center"/>
        <w:rPr>
          <w:rFonts w:ascii="Calibri" w:eastAsia="Times New Roman" w:hAnsi="Calibri" w:cs="Times New Roman"/>
          <w:b/>
          <w:bCs/>
          <w:i/>
          <w:iCs/>
          <w:lang w:val="de-DE" w:eastAsia="en-GB"/>
        </w:rPr>
      </w:pPr>
      <w:r w:rsidRPr="007F07D4">
        <w:rPr>
          <w:rFonts w:ascii="Calibri" w:eastAsia="Times New Roman" w:hAnsi="Calibri" w:cs="Times New Roman"/>
          <w:b/>
          <w:bCs/>
          <w:i/>
          <w:iCs/>
          <w:lang w:val="de-DE" w:eastAsia="en-GB"/>
        </w:rPr>
        <w:t xml:space="preserve">“docker build -t poldigoldi/fooddiary_https:firsttry .“ </w:t>
      </w:r>
    </w:p>
    <w:p w14:paraId="40AD1E7E" w14:textId="62DDECBD" w:rsidR="00E2385E" w:rsidRDefault="00E2385E" w:rsidP="00195448">
      <w:pPr>
        <w:textAlignment w:val="center"/>
        <w:rPr>
          <w:rFonts w:ascii="Calibri" w:eastAsia="Times New Roman" w:hAnsi="Calibri" w:cs="Times New Roman"/>
          <w:b/>
          <w:bCs/>
          <w:lang w:val="de-DE" w:eastAsia="en-GB"/>
        </w:rPr>
      </w:pPr>
    </w:p>
    <w:p w14:paraId="3B6A31AF" w14:textId="47B4C8F5" w:rsidR="009B734C" w:rsidRDefault="00BB2842" w:rsidP="00195448">
      <w:pPr>
        <w:textAlignment w:val="center"/>
        <w:rPr>
          <w:rFonts w:ascii="Calibri" w:eastAsia="Times New Roman" w:hAnsi="Calibri" w:cs="Times New Roman"/>
          <w:lang w:eastAsia="en-GB"/>
        </w:rPr>
      </w:pPr>
      <w:r>
        <w:rPr>
          <w:rFonts w:ascii="Calibri" w:eastAsia="Times New Roman" w:hAnsi="Calibri" w:cs="Times New Roman"/>
          <w:lang w:val="de-DE" w:eastAsia="en-GB"/>
        </w:rPr>
        <w:t xml:space="preserve">The flag </w:t>
      </w:r>
      <w:r>
        <w:rPr>
          <w:rFonts w:ascii="Calibri" w:eastAsia="Times New Roman" w:hAnsi="Calibri" w:cs="Times New Roman"/>
          <w:lang w:eastAsia="en-GB"/>
        </w:rPr>
        <w:t>‘-t’ gives the docker image the tag name following this format “DockerHubUsername/appName:ImageID”</w:t>
      </w:r>
      <w:r w:rsidR="00E828AE">
        <w:rPr>
          <w:rFonts w:ascii="Calibri" w:eastAsia="Times New Roman" w:hAnsi="Calibri" w:cs="Times New Roman"/>
          <w:lang w:eastAsia="en-GB"/>
        </w:rPr>
        <w:t xml:space="preserve">. This tag name is necessary when pushing the docker image onto Docker hub. </w:t>
      </w:r>
      <w:r w:rsidR="000424AA">
        <w:rPr>
          <w:rFonts w:ascii="Calibri" w:eastAsia="Times New Roman" w:hAnsi="Calibri" w:cs="Times New Roman"/>
          <w:lang w:eastAsia="en-GB"/>
        </w:rPr>
        <w:t xml:space="preserve">To push the image and make it </w:t>
      </w:r>
      <w:r w:rsidR="008C039A">
        <w:rPr>
          <w:rFonts w:ascii="Calibri" w:eastAsia="Times New Roman" w:hAnsi="Calibri" w:cs="Times New Roman"/>
          <w:lang w:eastAsia="en-GB"/>
        </w:rPr>
        <w:t>available</w:t>
      </w:r>
      <w:r w:rsidR="000424AA">
        <w:rPr>
          <w:rFonts w:ascii="Calibri" w:eastAsia="Times New Roman" w:hAnsi="Calibri" w:cs="Times New Roman"/>
          <w:lang w:eastAsia="en-GB"/>
        </w:rPr>
        <w:t xml:space="preserve"> for anyone to use the following commands are executed: </w:t>
      </w:r>
    </w:p>
    <w:p w14:paraId="25F0398A" w14:textId="6A18B2BD" w:rsidR="009B734C" w:rsidRDefault="009B734C" w:rsidP="00ED73FD">
      <w:pPr>
        <w:pStyle w:val="ListParagraph"/>
        <w:numPr>
          <w:ilvl w:val="1"/>
          <w:numId w:val="17"/>
        </w:numPr>
        <w:textAlignment w:val="center"/>
        <w:rPr>
          <w:rFonts w:ascii="Calibri" w:eastAsia="Times New Roman" w:hAnsi="Calibri" w:cs="Times New Roman"/>
          <w:lang w:eastAsia="en-GB"/>
        </w:rPr>
      </w:pPr>
      <w:r>
        <w:rPr>
          <w:rFonts w:ascii="Calibri" w:eastAsia="Times New Roman" w:hAnsi="Calibri" w:cs="Times New Roman"/>
          <w:lang w:eastAsia="en-GB"/>
        </w:rPr>
        <w:t>“</w:t>
      </w:r>
      <w:r w:rsidRPr="003C0FC4">
        <w:rPr>
          <w:rFonts w:ascii="Calibri" w:eastAsia="Times New Roman" w:hAnsi="Calibri" w:cs="Times New Roman"/>
          <w:i/>
          <w:iCs/>
          <w:lang w:eastAsia="en-GB"/>
        </w:rPr>
        <w:t>docker</w:t>
      </w:r>
      <w:r>
        <w:rPr>
          <w:rFonts w:ascii="Calibri" w:eastAsia="Times New Roman" w:hAnsi="Calibri" w:cs="Times New Roman"/>
          <w:lang w:eastAsia="en-GB"/>
        </w:rPr>
        <w:t xml:space="preserve"> </w:t>
      </w:r>
      <w:r w:rsidRPr="003C0FC4">
        <w:rPr>
          <w:rFonts w:ascii="Calibri" w:eastAsia="Times New Roman" w:hAnsi="Calibri" w:cs="Times New Roman"/>
          <w:i/>
          <w:iCs/>
          <w:lang w:eastAsia="en-GB"/>
        </w:rPr>
        <w:t>login</w:t>
      </w:r>
      <w:r>
        <w:rPr>
          <w:rFonts w:ascii="Calibri" w:eastAsia="Times New Roman" w:hAnsi="Calibri" w:cs="Times New Roman"/>
          <w:lang w:eastAsia="en-GB"/>
        </w:rPr>
        <w:t>” prompts for docker hub login details</w:t>
      </w:r>
    </w:p>
    <w:p w14:paraId="76CFFD1A" w14:textId="460D6F28" w:rsidR="00E2385E" w:rsidRPr="003C0FC4" w:rsidRDefault="009B734C" w:rsidP="00ED73FD">
      <w:pPr>
        <w:pStyle w:val="ListParagraph"/>
        <w:numPr>
          <w:ilvl w:val="1"/>
          <w:numId w:val="17"/>
        </w:numPr>
        <w:textAlignment w:val="center"/>
        <w:rPr>
          <w:rFonts w:ascii="Calibri" w:eastAsia="Times New Roman" w:hAnsi="Calibri" w:cs="Times New Roman"/>
          <w:i/>
          <w:iCs/>
          <w:lang w:eastAsia="en-GB"/>
        </w:rPr>
      </w:pPr>
      <w:r w:rsidRPr="003C0FC4">
        <w:rPr>
          <w:rFonts w:ascii="Calibri" w:eastAsia="Times New Roman" w:hAnsi="Calibri" w:cs="Times New Roman"/>
          <w:i/>
          <w:iCs/>
          <w:lang w:eastAsia="en-GB"/>
        </w:rPr>
        <w:t>“docker push poldigoldi/fooddiary_https:firsttry”</w:t>
      </w:r>
      <w:r w:rsidR="00BB2842" w:rsidRPr="003C0FC4">
        <w:rPr>
          <w:rFonts w:ascii="Calibri" w:eastAsia="Times New Roman" w:hAnsi="Calibri" w:cs="Times New Roman"/>
          <w:i/>
          <w:iCs/>
          <w:lang w:eastAsia="en-GB"/>
        </w:rPr>
        <w:t xml:space="preserve"> </w:t>
      </w:r>
    </w:p>
    <w:p w14:paraId="02B0D139" w14:textId="0F46551D" w:rsidR="00D14856" w:rsidRDefault="00E27171" w:rsidP="00054388">
      <w:r>
        <w:t xml:space="preserve">The second command pushes the docker image to the Docker hub, making it </w:t>
      </w:r>
      <w:r w:rsidR="00F64C72">
        <w:t>available</w:t>
      </w:r>
      <w:r>
        <w:t xml:space="preserve"> to run on the jojo server. </w:t>
      </w:r>
    </w:p>
    <w:p w14:paraId="183BE7B2" w14:textId="77777777" w:rsidR="006E2579" w:rsidRDefault="006E2579" w:rsidP="00054388"/>
    <w:p w14:paraId="781E9F36" w14:textId="0EEAF5C3" w:rsidR="006E2579" w:rsidRDefault="006E2579" w:rsidP="006E2579">
      <w:pPr>
        <w:pStyle w:val="Heading2"/>
        <w:numPr>
          <w:ilvl w:val="2"/>
          <w:numId w:val="2"/>
        </w:numPr>
      </w:pPr>
      <w:r>
        <w:t>Running</w:t>
      </w:r>
      <w:r w:rsidR="0033572B">
        <w:t xml:space="preserve"> the Docker Image</w:t>
      </w:r>
    </w:p>
    <w:p w14:paraId="3465DC6E" w14:textId="73C9D10C" w:rsidR="0033572B" w:rsidRDefault="005701F7" w:rsidP="0033572B">
      <w:r>
        <w:t xml:space="preserve">The </w:t>
      </w:r>
      <w:r w:rsidR="00D47BA7">
        <w:t xml:space="preserve">docker image is now ready to be run on the jojo server. However, the server needs to mount the missing </w:t>
      </w:r>
      <w:r w:rsidR="00772A48">
        <w:t>files</w:t>
      </w:r>
      <w:r w:rsidR="00D47BA7">
        <w:t xml:space="preserve">, to make them </w:t>
      </w:r>
      <w:r w:rsidR="00E025F4">
        <w:t>available</w:t>
      </w:r>
      <w:r w:rsidR="00D47BA7">
        <w:t xml:space="preserve"> </w:t>
      </w:r>
      <w:r w:rsidR="00772A48">
        <w:t>within the docker image.</w:t>
      </w:r>
      <w:r w:rsidR="00D47BA7">
        <w:t xml:space="preserve"> </w:t>
      </w:r>
      <w:r w:rsidR="00063F6D">
        <w:t>The certificate and private key files need to</w:t>
      </w:r>
      <w:r w:rsidR="001F517A">
        <w:t xml:space="preserve"> be available on the operating system level of the host as otherwise the https authentication does not work.</w:t>
      </w:r>
      <w:r w:rsidR="00152D49">
        <w:t xml:space="preserve"> However, they also need to be available inside the docker image. The missing files are therefore mounted to the docker image when executing the run command using the ‘-v’ flat as shown below: </w:t>
      </w:r>
    </w:p>
    <w:p w14:paraId="2065A4BC" w14:textId="77777777" w:rsidR="001F7CDD" w:rsidRDefault="001F7CDD" w:rsidP="0033572B"/>
    <w:p w14:paraId="454B0559" w14:textId="77777777" w:rsidR="00D139ED" w:rsidRDefault="00D139ED" w:rsidP="0033572B">
      <w:pPr>
        <w:rPr>
          <w:rFonts w:ascii="Calibri" w:hAnsi="Calibri" w:cs="Andale Mono"/>
          <w:i/>
          <w:iCs/>
        </w:rPr>
      </w:pPr>
      <w:r w:rsidRPr="00D139ED">
        <w:rPr>
          <w:rFonts w:ascii="Calibri" w:hAnsi="Calibri" w:cs="Andale Mono"/>
          <w:i/>
          <w:iCs/>
        </w:rPr>
        <w:t xml:space="preserve">-v /home/so18266/server.xml:/usr/local/tomcat/conf/server.xml </w:t>
      </w:r>
    </w:p>
    <w:p w14:paraId="72F9B2C1" w14:textId="20ED2902" w:rsidR="00D139ED" w:rsidRPr="00D139ED" w:rsidRDefault="00D139ED" w:rsidP="0033572B">
      <w:pPr>
        <w:rPr>
          <w:rFonts w:ascii="Calibri" w:hAnsi="Calibri" w:cs="Andale Mono"/>
          <w:i/>
          <w:iCs/>
        </w:rPr>
      </w:pPr>
      <w:r w:rsidRPr="00D139ED">
        <w:rPr>
          <w:rFonts w:ascii="Calibri" w:hAnsi="Calibri" w:cs="Andale Mono"/>
          <w:i/>
          <w:iCs/>
        </w:rPr>
        <w:lastRenderedPageBreak/>
        <w:t>-v</w:t>
      </w:r>
      <w:r w:rsidRPr="00D139ED">
        <w:rPr>
          <w:rFonts w:ascii="Calibri" w:hAnsi="Calibri" w:cs="Andale Mono"/>
          <w:i/>
          <w:iCs/>
        </w:rPr>
        <w:t xml:space="preserve"> </w:t>
      </w:r>
      <w:r w:rsidRPr="00D139ED">
        <w:rPr>
          <w:rFonts w:ascii="Calibri" w:hAnsi="Calibri" w:cs="Andale Mono"/>
          <w:i/>
          <w:iCs/>
        </w:rPr>
        <w:t xml:space="preserve">/home/so18266/certificate.pem:/usr/local/tomcat/conf/certificate.pem </w:t>
      </w:r>
    </w:p>
    <w:p w14:paraId="1B883924" w14:textId="77777777" w:rsidR="00D139ED" w:rsidRPr="00D139ED" w:rsidRDefault="00D139ED" w:rsidP="0033572B">
      <w:pPr>
        <w:rPr>
          <w:rFonts w:ascii="Calibri" w:hAnsi="Calibri" w:cs="Andale Mono"/>
          <w:i/>
          <w:iCs/>
        </w:rPr>
      </w:pPr>
      <w:r w:rsidRPr="00D139ED">
        <w:rPr>
          <w:rFonts w:ascii="Calibri" w:hAnsi="Calibri" w:cs="Andale Mono"/>
          <w:i/>
          <w:iCs/>
        </w:rPr>
        <w:t xml:space="preserve">-v /home/so18266/private-key.pem:/usr/local/tomcat/conf/private-key.pem </w:t>
      </w:r>
    </w:p>
    <w:p w14:paraId="63B89730" w14:textId="704B805C" w:rsidR="00965A4B" w:rsidRPr="00D139ED" w:rsidRDefault="00D139ED" w:rsidP="0033572B">
      <w:pPr>
        <w:rPr>
          <w:rFonts w:ascii="Calibri" w:hAnsi="Calibri"/>
          <w:i/>
          <w:iCs/>
        </w:rPr>
      </w:pPr>
      <w:r w:rsidRPr="00D139ED">
        <w:rPr>
          <w:rFonts w:ascii="Calibri" w:hAnsi="Calibri" w:cs="Andale Mono"/>
          <w:i/>
          <w:iCs/>
        </w:rPr>
        <w:t>-v /home/so18266/web.xml:/usr/local/tomcat/webapps/ROOT/WEB-INF/web.xml</w:t>
      </w:r>
    </w:p>
    <w:p w14:paraId="74AD8ECF" w14:textId="766D7F02" w:rsidR="00D31F11" w:rsidRDefault="00D31F11" w:rsidP="00E90288">
      <w:pPr>
        <w:rPr>
          <w:lang w:val="de-DE"/>
        </w:rPr>
      </w:pPr>
    </w:p>
    <w:p w14:paraId="7D11CFA1" w14:textId="70406368" w:rsidR="00194CA4" w:rsidRDefault="000C2789" w:rsidP="00E90288">
      <w:r>
        <w:rPr>
          <w:lang w:val="de-DE"/>
        </w:rPr>
        <w:t xml:space="preserve">Additionally, </w:t>
      </w:r>
      <w:r>
        <w:t>the container port needs to be mapped to the host port. The means that any communication through a certain port on the host side, get mapped to another port inside the docker container. This is done by using the ‘-p’ flag in the docker run command. To map host port ‘9449’ to container port ‘8443’ the following flag is used:</w:t>
      </w:r>
    </w:p>
    <w:p w14:paraId="61AE7133" w14:textId="6DE81F9E" w:rsidR="001F7CDD" w:rsidRDefault="000C2789" w:rsidP="00E90288">
      <w:r>
        <w:t xml:space="preserve"> </w:t>
      </w:r>
    </w:p>
    <w:p w14:paraId="473D7CA6" w14:textId="31F499D8" w:rsidR="000C2789" w:rsidRDefault="000C2789" w:rsidP="00E90288">
      <w:pPr>
        <w:rPr>
          <w:i/>
          <w:iCs/>
        </w:rPr>
      </w:pPr>
      <w:r w:rsidRPr="000C2789">
        <w:rPr>
          <w:i/>
          <w:iCs/>
        </w:rPr>
        <w:t>-p 9449:8443</w:t>
      </w:r>
    </w:p>
    <w:p w14:paraId="0FBEC153" w14:textId="2F574E99" w:rsidR="000C2789" w:rsidRDefault="000C2789" w:rsidP="00E90288">
      <w:pPr>
        <w:rPr>
          <w:i/>
          <w:iCs/>
        </w:rPr>
      </w:pPr>
    </w:p>
    <w:p w14:paraId="436F07D8" w14:textId="37FBCDC1" w:rsidR="00194CA4" w:rsidRDefault="009B5095" w:rsidP="00E90288">
      <w:r>
        <w:t xml:space="preserve">Port 8443 is configured to support https as explained in section </w:t>
      </w:r>
      <w:r>
        <w:fldChar w:fldCharType="begin"/>
      </w:r>
      <w:r>
        <w:instrText xml:space="preserve"> REF _Ref16767574 \h </w:instrText>
      </w:r>
      <w:r>
        <w:fldChar w:fldCharType="separate"/>
      </w:r>
      <w:r>
        <w:t>HTTPS Support</w:t>
      </w:r>
      <w:r>
        <w:fldChar w:fldCharType="end"/>
      </w:r>
      <w:r>
        <w:t xml:space="preserve">, making the endpoint available at the url </w:t>
      </w:r>
      <w:hyperlink r:id="rId58" w:history="1">
        <w:r w:rsidR="00D60078" w:rsidRPr="00904E94">
          <w:rPr>
            <w:rStyle w:val="Hyperlink"/>
          </w:rPr>
          <w:t>https://jojo.epi.bris.ac.uk:9449</w:t>
        </w:r>
      </w:hyperlink>
      <w:r w:rsidR="00C74142">
        <w:t>. The full docker run command to start the docker container is as follows:</w:t>
      </w:r>
    </w:p>
    <w:p w14:paraId="52112421" w14:textId="76A3D69C" w:rsidR="0045041F" w:rsidRDefault="0045041F" w:rsidP="00E90288"/>
    <w:p w14:paraId="34B91C4E" w14:textId="77777777" w:rsidR="0045041F" w:rsidRDefault="0045041F" w:rsidP="00E90288">
      <w:pPr>
        <w:rPr>
          <w:rFonts w:ascii="Calibri" w:hAnsi="Calibri" w:cs="Andale Mono"/>
          <w:i/>
          <w:iCs/>
        </w:rPr>
      </w:pPr>
      <w:r w:rsidRPr="0045041F">
        <w:rPr>
          <w:rFonts w:ascii="Calibri" w:hAnsi="Calibri" w:cs="Andale Mono"/>
          <w:i/>
          <w:iCs/>
        </w:rPr>
        <w:t xml:space="preserve">docker run -it -p 9449:8443 </w:t>
      </w:r>
    </w:p>
    <w:p w14:paraId="06CAF892" w14:textId="77777777" w:rsidR="0045041F" w:rsidRDefault="0045041F" w:rsidP="00E90288">
      <w:pPr>
        <w:rPr>
          <w:rFonts w:ascii="Calibri" w:hAnsi="Calibri" w:cs="Andale Mono"/>
          <w:i/>
          <w:iCs/>
        </w:rPr>
      </w:pPr>
      <w:r w:rsidRPr="0045041F">
        <w:rPr>
          <w:rFonts w:ascii="Calibri" w:hAnsi="Calibri" w:cs="Andale Mono"/>
          <w:i/>
          <w:iCs/>
        </w:rPr>
        <w:t xml:space="preserve">-v /home/so18266/server.xml:/usr/local/tomcat/conf/server.xml </w:t>
      </w:r>
    </w:p>
    <w:p w14:paraId="3D522329" w14:textId="3C7F9D86" w:rsidR="0045041F" w:rsidRDefault="0045041F" w:rsidP="00E90288">
      <w:pPr>
        <w:rPr>
          <w:rFonts w:ascii="Calibri" w:hAnsi="Calibri" w:cs="Andale Mono"/>
          <w:i/>
          <w:iCs/>
        </w:rPr>
      </w:pPr>
      <w:r w:rsidRPr="0045041F">
        <w:rPr>
          <w:rFonts w:ascii="Calibri" w:hAnsi="Calibri" w:cs="Andale Mono"/>
          <w:i/>
          <w:iCs/>
        </w:rPr>
        <w:t>-v /home/so18266/certificate.pem:/usr/local/tomcat/conf/certificate.pem</w:t>
      </w:r>
    </w:p>
    <w:p w14:paraId="0DC30CA2" w14:textId="77777777" w:rsidR="0045041F" w:rsidRDefault="0045041F" w:rsidP="00E90288">
      <w:pPr>
        <w:rPr>
          <w:rFonts w:ascii="Calibri" w:hAnsi="Calibri" w:cs="Andale Mono"/>
          <w:i/>
          <w:iCs/>
        </w:rPr>
      </w:pPr>
      <w:r w:rsidRPr="0045041F">
        <w:rPr>
          <w:rFonts w:ascii="Calibri" w:hAnsi="Calibri" w:cs="Andale Mono"/>
          <w:i/>
          <w:iCs/>
        </w:rPr>
        <w:t>-v /home/so18266/private-key.pem:/usr/local/tomcat/conf/private-key.pem</w:t>
      </w:r>
      <w:r>
        <w:rPr>
          <w:rFonts w:ascii="Calibri" w:hAnsi="Calibri" w:cs="Andale Mono"/>
          <w:i/>
          <w:iCs/>
        </w:rPr>
        <w:t xml:space="preserve"> </w:t>
      </w:r>
    </w:p>
    <w:p w14:paraId="066D0999" w14:textId="2F98A372" w:rsidR="0045041F" w:rsidRPr="0045041F" w:rsidRDefault="0045041F" w:rsidP="00E90288">
      <w:pPr>
        <w:rPr>
          <w:rFonts w:ascii="Calibri" w:hAnsi="Calibri"/>
          <w:i/>
          <w:iCs/>
        </w:rPr>
      </w:pPr>
      <w:r w:rsidRPr="0045041F">
        <w:rPr>
          <w:rFonts w:ascii="Calibri" w:hAnsi="Calibri" w:cs="Andale Mono"/>
          <w:i/>
          <w:iCs/>
        </w:rPr>
        <w:t>-v /home/so18266/web.xml:/usr/local/tomcat/webapps/ROOT/WEB-INF/web.xml poldigoldi/fooddiary_https:fourthtry</w:t>
      </w:r>
    </w:p>
    <w:p w14:paraId="5D25E465" w14:textId="77777777" w:rsidR="000C2789" w:rsidRPr="000C2789" w:rsidRDefault="000C2789" w:rsidP="00E90288">
      <w:pPr>
        <w:rPr>
          <w:i/>
          <w:iCs/>
        </w:rPr>
      </w:pPr>
    </w:p>
    <w:p w14:paraId="5FC7AB56" w14:textId="4777834A" w:rsidR="00732779" w:rsidRDefault="00CF39C2" w:rsidP="00E90288">
      <w:r>
        <w:t xml:space="preserve">Once the command is executed, the docker image is running at endpoint </w:t>
      </w:r>
      <w:hyperlink r:id="rId59" w:history="1">
        <w:r w:rsidRPr="00904E94">
          <w:rPr>
            <w:rStyle w:val="Hyperlink"/>
          </w:rPr>
          <w:t>https://jojo.epi.bris.ac.uk:9449</w:t>
        </w:r>
      </w:hyperlink>
      <w:r w:rsidR="004161B2">
        <w:t>. To test this endpoint, navigating to this URL will present the standard Tomcat web page as seen in</w:t>
      </w:r>
      <w:r w:rsidR="00F51274">
        <w:t xml:space="preserve"> </w:t>
      </w:r>
      <w:r w:rsidR="00F51274">
        <w:fldChar w:fldCharType="begin"/>
      </w:r>
      <w:r w:rsidR="00F51274">
        <w:instrText xml:space="preserve"> REF _Ref16768106 \h </w:instrText>
      </w:r>
      <w:r w:rsidR="00F51274">
        <w:fldChar w:fldCharType="separate"/>
      </w:r>
      <w:r w:rsidR="00F51274">
        <w:t xml:space="preserve">Figure </w:t>
      </w:r>
      <w:r w:rsidR="00F51274">
        <w:rPr>
          <w:noProof/>
        </w:rPr>
        <w:t>24</w:t>
      </w:r>
      <w:r w:rsidR="00F51274">
        <w:t>: Docker Image Endpoint</w:t>
      </w:r>
      <w:r w:rsidR="00F51274">
        <w:fldChar w:fldCharType="end"/>
      </w:r>
      <w:r w:rsidR="004161B2">
        <w:t xml:space="preserve">. </w:t>
      </w:r>
    </w:p>
    <w:p w14:paraId="291B2F80" w14:textId="2DE24E80" w:rsidR="00D977C9" w:rsidRDefault="00F51274" w:rsidP="00E90288">
      <w:r>
        <w:rPr>
          <w:noProof/>
        </w:rPr>
        <mc:AlternateContent>
          <mc:Choice Requires="wpg">
            <w:drawing>
              <wp:anchor distT="0" distB="0" distL="114300" distR="114300" simplePos="0" relativeHeight="251718656" behindDoc="0" locked="0" layoutInCell="1" allowOverlap="1" wp14:anchorId="059521B8" wp14:editId="2C3360CE">
                <wp:simplePos x="0" y="0"/>
                <wp:positionH relativeFrom="column">
                  <wp:posOffset>0</wp:posOffset>
                </wp:positionH>
                <wp:positionV relativeFrom="paragraph">
                  <wp:posOffset>183907</wp:posOffset>
                </wp:positionV>
                <wp:extent cx="5727700" cy="2105025"/>
                <wp:effectExtent l="0" t="0" r="0" b="3175"/>
                <wp:wrapSquare wrapText="bothSides"/>
                <wp:docPr id="63" name="Group 63"/>
                <wp:cNvGraphicFramePr/>
                <a:graphic xmlns:a="http://schemas.openxmlformats.org/drawingml/2006/main">
                  <a:graphicData uri="http://schemas.microsoft.com/office/word/2010/wordprocessingGroup">
                    <wpg:wgp>
                      <wpg:cNvGrpSpPr/>
                      <wpg:grpSpPr>
                        <a:xfrm>
                          <a:off x="0" y="0"/>
                          <a:ext cx="5727700" cy="2105025"/>
                          <a:chOff x="0" y="0"/>
                          <a:chExt cx="5727700" cy="2105025"/>
                        </a:xfrm>
                      </wpg:grpSpPr>
                      <pic:pic xmlns:pic="http://schemas.openxmlformats.org/drawingml/2006/picture">
                        <pic:nvPicPr>
                          <pic:cNvPr id="61" name="Picture 61" descr="A screenshot of a cell phone&#10;&#10;Description automatically generated"/>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727700" cy="1778635"/>
                          </a:xfrm>
                          <a:prstGeom prst="rect">
                            <a:avLst/>
                          </a:prstGeom>
                        </pic:spPr>
                      </pic:pic>
                      <wps:wsp>
                        <wps:cNvPr id="62" name="Text Box 62"/>
                        <wps:cNvSpPr txBox="1"/>
                        <wps:spPr>
                          <a:xfrm>
                            <a:off x="0" y="1838325"/>
                            <a:ext cx="5727700" cy="266700"/>
                          </a:xfrm>
                          <a:prstGeom prst="rect">
                            <a:avLst/>
                          </a:prstGeom>
                          <a:solidFill>
                            <a:prstClr val="white"/>
                          </a:solidFill>
                          <a:ln>
                            <a:noFill/>
                          </a:ln>
                        </wps:spPr>
                        <wps:txbx>
                          <w:txbxContent>
                            <w:p w14:paraId="45079AC9" w14:textId="700234F4" w:rsidR="00F51274" w:rsidRPr="00044128" w:rsidRDefault="00F51274" w:rsidP="00F51274">
                              <w:pPr>
                                <w:pStyle w:val="Caption"/>
                              </w:pPr>
                              <w:bookmarkStart w:id="49" w:name="_Ref16768106"/>
                              <w:r>
                                <w:t xml:space="preserve">Figure </w:t>
                              </w:r>
                              <w:r>
                                <w:fldChar w:fldCharType="begin"/>
                              </w:r>
                              <w:r>
                                <w:instrText xml:space="preserve"> SEQ Figure \* ARABIC </w:instrText>
                              </w:r>
                              <w:r>
                                <w:fldChar w:fldCharType="separate"/>
                              </w:r>
                              <w:r>
                                <w:rPr>
                                  <w:noProof/>
                                </w:rPr>
                                <w:t>24</w:t>
                              </w:r>
                              <w:r>
                                <w:fldChar w:fldCharType="end"/>
                              </w:r>
                              <w:r>
                                <w:t>: Docker Image Endpoint</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9521B8" id="Group 63" o:spid="_x0000_s1083" style="position:absolute;margin-left:0;margin-top:14.5pt;width:451pt;height:165.75pt;z-index:251718656" coordsize="57277,2105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LzM2/ywwM/8qLzH/KS0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qLjH/LTI0/zI2Of8yNjn/MjY5/zI2Of8yNjn/MjY5/zI2Of8y&#13;&#10;Njn/MjY5/zI2Of8yNjn/MjY5/zI2Of8yNjn/MjY5/zI2Of8yNjn/MjY5/zI2Of8yNjn/MjY5/zI2&#13;&#10;Of8yNjn/MjY5/zI2Of8yNjn/MjY5/zI2Of8yNjn/MjY5/zI2Of8yNjn/MjY5/zI2Of8yNjn/MjY5&#13;&#10;/zI2Of8yNjn/MjY5/zI2Of8yNjn/MjY5/zI2Of8yNjn/MjY5/zI2Of8wNDf/Ki8x/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ovMf8wNDf/MjY5/zI2Of8yNjn/MjY5/zI2Of8yNjn/MjY5&#13;&#10;/zI2Of8yNjn/MjY5/zI2Of8yNjn/MjY5/zI2Of8yNjn/MjY5/zI2Of8yNjn/MjY5/zI2Of8yNjn/&#13;&#10;MjY5/zI2Of8yNjn/MjY5/zI2Of8yNjn/MjY5/zI2Of8yNjn/MjY5/zI2Of8yNjn/MjY5/zI2Of8y&#13;&#10;Njn/MjY5/zI2Of8yNjn/MjY5/zI2Of8yNjn/MjY5/y8zNf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LzM1/zI2Of8yNjn/MjY5/zI2Of8yNjn/MjY5/zI2Of8y&#13;&#10;Njn/MjY5/zI2Of8yNjn/MjY5/zI2Of8yNjn/MjY5/zI2Of8yNjn/MjY5/zI2Of8yNjn/MjY5/zI2&#13;&#10;Of8yNjn/MjY5/zI2Of8yNjn/MjY5/zI2Of8yNjn/MjY5/zI2Of8yNjn/MjY5/zI2Of8yNjn/MjY5&#13;&#10;/zI2Of8yNjn/MjY5/zI2Of8yNjn/LzM1/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8zNf8yNjn/MjY5/zI2Of8yNjn/MjY5/zI2Of8yNjn/MjY5&#13;&#10;/zI2Of8yNjn/MjY5/zI2Of8yNjn/MjY5/zI2Of8yNjn/MjY5/zI2Of8yNjn/MjY5/zI2Of8yNjn/&#13;&#10;MjY5/zI2Of8yNjn/MjY5/zI2Of8yNjn/MjY5/zI2Of8yNjn/MjY5/zI2Of8yNjn/MjY5/zI2Of8y&#13;&#10;Njn/MjY5/zI2Of8wNDf/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wNDf/MjY5/zI2Of8yNjn/MjY5/zI2Of8yNjn/MjY5/zI2Of8y&#13;&#10;Njn/MjY5/zI2Of8yNjn/MjY5/zI2Of8yNjn/MjY5/zI2Of8yNjn/MjY5/zI2Of8yNjn/MjY5/zI2&#13;&#10;Of8yNjn/MjY5/zI2Of8yNjn/MjY5/zI2Of8yNjn/MjY5/zI2Of8yNjn/MjY5/zI2Of8yNjn/MjY5&#13;&#10;/zI2Of8qLzH/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gYOF&#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gYOF/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gYOF/ygsL/8oLC//KCwv/ygsL/8oLC//KCwv/ygs&#13;&#10;L/8oLC//KCwv/ygsL//p6+z/8fP0/zxAQv8oLC//KCwv/ygsL/8oLC//KCwv/ygsL/8oLC//KCwv&#13;&#10;/4qNj//u8PH/5ujp/ygsL/8oLC//KCwv/ygsL/8oLC//KCwv/ygsL/8oLC//KCwv/ygsL/8oLC//&#13;&#10;KCwv/ygsL/8oLC//KCwv/ygsL/8oLC//KCwv/ygsL/8oLC//KCwv/ygsL/+0trj/7O7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gYOF/ygsL/8oLC//KCwv/ygsL/8oLC//KCwv/ygsL/8oLC//&#13;&#10;KCwv/ygsL/+kp6j/T1JV/ygsL/8oLC//KCwv/ygsL/8oLC//KCwv/ygsL/8oLC//KCwv/3Z5e/+S&#13;&#10;lZf/PUFE/ygsL/8oLC//KCwv/ygsL/8oLC//KCwv/ygsL/8oLC//KCwv/ygsL/8oLC//KCwv/ygs&#13;&#10;L/8oLC//KCwv/ygsL/8oLC//KCwv/ygsL/8oLC//KCwv/ygsL/9tcHL/nqGj/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qLzH/MjY5/zI2Of8yNjn/MjY5&#13;&#10;/zI2Of8yNjn/MjY5/zI2Of8yNjn/MjY5/zI2Of8yNjn/MjY5/zI2Of8yNjn/MjY5/zI2Of8yNjn/&#13;&#10;MjY5/zI2Of8zOkL/YHB+/6u7xv/I1+L/yNjk/7TCzP+Klp3/SlFV/zI2Of8yNjn/MjY5/zI2Of8y&#13;&#10;Njn/MjY5/zI2Of8yNjn/MjY5/zI2Of8wNDf/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wNDf/MjY5/zI2Of8yNjn/MjY5/zI2Of8y&#13;&#10;Njn/MjY5/zI2Of8yNjn/MjY5/zI2Of8yNjn/MjY5/zI2Of8yNjn/MjY5/zI2Of8yNjn/MjY5/zI2&#13;&#10;Of8yNjn/MjY5/zI2Of8yNjn/MjY5/zI2Of8yNjn/MjY5/zI2Of8yNjn/MjY5/zI2Of8yNjn/MjY5&#13;&#10;/zI2Of8yNjn/MjY5/zI2Of8yNjn/LzM1/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8zNf8yNjn/MjY5/zI2Of8yNjn/MjY5/zI2Of8yNjn/MjY5&#13;&#10;/zI2Of8yNjn/MjY5/zI2Of8yNjn/MjY5/zI2Of8yNjn/MjY5/zI2Of8yNjn/MjY5/zI2Of8yNjn/&#13;&#10;MjY5/zI2Of8yNjn/MjY5/zI2Of8yNjn/MjY5/zI2Of8yNjn/MjY5/zI2Of8yNjn/MjY5/zI2Of8y&#13;&#10;Njn/MjY5/zI2Of8yNjn/MjY5/y8zNf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LzM1/zI2Of8yNjn/MjY5/zI2Of8yNjn/MjY5/zI2Of8yNjn/MjY5/zI2Of8y&#13;&#10;Njn/MjY5/zI2Of8yNjn/MjY5/zI2Of8yNjn/MjY5/zI2Of8yNjn/MjY5/zI2Of8yNjn/MjY5/zI2&#13;&#10;Of8yNjn/MjY5/zI2Of8yNjn/MjY5/zI2Of8yNjn/MjY5/zI2Of8yNjn/MjY5/zI2Of8yNjn/MjY5&#13;&#10;/zI2Of8yNjn/MjY5/zI2Of8wNDf/Ki8x/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ov&#13;&#10;Mf8wNDf/MjY5/zI2Of8yNjn/MjY5/zI2Of8yNjn/MjY5/zI2Of8yNjn/MjY5/zI2Of8yNjn/MjY5&#13;&#10;/zI2Of8yNjn/MjY5/zI2Of8yNjn/MjY5/zI2Of8yNjn/MjY5/zI2Of8yNjn/MjY5/zI2Of8yNjn/&#13;&#10;MjY5/zI2Of8yNjn/MjY5/zI2Of8yNjn/MjY5/zI2Of8yNjn/MjY5/zI2Of8yNjn/MjY5/zI2Of8y&#13;&#10;Njn/MjY5/zI2Of8yNjn/MjY5/y0yNP8qLjH/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qLjH/LTI0/zI2Of8yNjn/&#13;&#10;MjY5/zI2Of8yNjn/MjY5/zI2Of8yNjn/MjY5/zI2Of8yNjn/MjY5/zI2Of8yNjn/MjY5/zI2Of8y&#13;&#10;Njn/MjY5/zI2Of8yNjn/MjY5/zI2Of8yNjn/MjY5/zI2Of8yNjn/MjY5/zI2Of8yNjn/MjY5/zI2&#13;&#10;Of8yNjn/MjY5/zI2Of8yNjn/MjY5/zI2Of8yNjn/MjY5/zI2Of8yNjn/MjY5/zI2Of8yNjn/MjY5&#13;&#10;/zI2Of8yNjn/MjY5/zI2Of8yNjn/LzM2/ywwM/8qLzH/KS0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ktL/8qLzH/LDAz/y8zNv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Pz/+vr6//n5+f/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vr6&#13;&#10;////////////////////////////////////////////////////////////////////////////&#13;&#10;////////////////////////////////////////////////////////////////////////////&#13;&#10;////////////////////////////////////////////////////////////////////////////&#13;&#10;/////////////////////////////////////////////////////////////////////////Pz8&#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z8/P//&#13;&#10;////////////////////////////////////////////////////////////////////////////&#13;&#10;////////////////////////////////////////////////////////////////////////////&#13;&#10;////////////////////////////////////////////////////////////////////////////&#13;&#10;////////////////////////////////////////////////////////////////9/f2//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f29///////////&#13;&#10;////////////////////////////////////////////////////////////////////////////&#13;&#10;////////////////////////////////////////////////////////////////////////////&#13;&#10;////////////////////////////////////////////////////////////////////////////&#13;&#10;///////////////////////////////////////////////////7/Pv/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7+/v/////////////&#13;&#10;////////////////////////////////////////////////////////////////////////////&#13;&#10;////////////////////////////////////////////////////////////////////////////&#13;&#10;////////////////////////////////////////////////////////////////////////////&#13;&#10;///////////////////////////////////////////4+Pj/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4+Pj/////////////////////&#13;&#10;////////////////////////////////////////////////////////////////////////////&#13;&#10;////////////////////////////////////////////////////////////////////////////&#13;&#10;////////////////////////////////////////////////////////////////////////////&#13;&#10;///////////////////////////////////19fX/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19fX/////////////////////////////&#13;&#10;////////////////////////////////////////////////////////////////////////////&#13;&#10;////////////////////////////////////////////////////////////////////////////&#13;&#10;////////////////////////////////////////////////////////////////////////////&#13;&#10;///////////////////////////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13;&#10;////////////////////////////////////////////////////////////////////////////&#13;&#10;////////////////////////////////////////////////////////////////////////////&#13;&#10;////////////////////////////////////////////////////////////////////////////&#13;&#10;///////////////////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13;&#10;////////////////////////////////////////////////////////////////////////////&#13;&#10;////////////////////////////////////////////////////////////////////////////&#13;&#10;////////////////////////////////////////////////////////////////////////////&#13;&#10;///////////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m5ub/4ODg//Hw8f/y8vL/8vLx//Ly8v/y8vH/8fHy//Ly8v/y8vH/&#13;&#10;8vLy//Ly8v/y8fL/8vLy//Ly8f/y8vL/8vLx//Hx8v/y8vL/8vLx//Ly8v/y8vL/8vHy//Ly8v/y&#13;&#10;8vH/8vLy//Ly8f/x8fL/8vLy/+Tk4//i4uL/8fHx//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13;&#10;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l5eX/5eXl/+Tk5f/l5eX/5eXl/+Xl5f/k5eT/5eTl/+Xl5f/l5eX/&#13;&#10;5eXl/+Xl5f/k5OX/6Ojo/+rq6v/Ozs7/xcXF/9TU1P/u7u7//Pz8//f39//o6Oj/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3d3d/9/f3//o6Oj/+vr6/+fn5//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rq6v/h4eH/y8vL/8fHx//Z2dn/&#13;&#10;9fX1//z8/P/z8vP/5+fn/+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l5eX/5eXl/+Tk5f/l5eX/5eXl/+Xl5f/k5eT/5eTl/+Xl5f/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Y2Nj/4eHh/+/v7//4+Pj/5+fn/+Tl5P/l5OX/5eXl/+Xl5f/l5eX/&#13;&#10;5eXl/+Tk5f/l5eX/5eXl/+Xl5f/k5eT/5eTl/+Xl5f/l5eX/////////////////////////////&#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m5+f/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j4+T/&#13;&#10;4+Pj/+Pj4//j4+P/5OTk/+Xl5f/k5OT/5OTl/+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k&#13;&#10;5OT/5OTl/+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5OTl/+Tk5P/k5OT/5OTk/+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j4+T/&#13;&#10;4+Pj/+Pj4//j4+P/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Xl&#13;&#10;5f//////////////////////////////////////////////////////////////////////////&#13;&#10;////////////////////////////////////////////////////////////////////////////&#13;&#10;////////////////////////////////////////////////////////////////////////////&#13;&#10;////////////////////////////////////////////////////////////////////8/P0/+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T08///////&#13;&#10;////////////////////////////////////////////////////////////////////////////&#13;&#10;////////////////////////////////////////////////////////////////////////////&#13;&#10;////////////////////////////////////////////////////////////////////////////&#13;&#10;/////////////////////////////////////////////////////////////////+3t7f/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7e3t////////////////////&#13;&#10;////////////////////////////////////////////////////////////////////////////&#13;&#10;////////////////////////////////////////////////////////////////////////////&#13;&#10;////////////////////////////////////////////////////////////////////////////&#13;&#10;///////////////////////////////////////////////////////////////t7e3/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t7e3/////////////////////////////////&#13;&#10;////////////////////////////////////////////////////////////////////////////&#13;&#10;////////////////////////////////////////////////////////////////////////////&#13;&#10;////////////////////////////////////////////////////////////////////////////&#13;&#10;////////////////////////////////////////////////////////////8/Pz/+Pj4//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4uLj&#13;&#10;/+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tl//q8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pX//6mED/+pg///mUP//2jD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OT/rHWo/38peP/GoMP/gCl3/4Ipd/+PPoP/xZq+////////////&#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jbn/rHqt/6Joof/Mrcz/za7M/+LP4f/59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13;&#10;/8620///////7OLt/4I6hv/j0+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qrL/9zK3///////49Pk////////////////////////////////////////////////////&#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nG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n2+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CsM//0L7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da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LC0f/Q0N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13;&#10;////////////////////////////////////////////////////////////////////////////&#13;&#10;////////////////////////////////////////////////////////////////////////////&#13;&#10;////////////////////////////////////////////////////////////////////////////&#13;&#10;//////////////////////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13;&#10;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13;&#10;////////////////////////////////////////////////////////////////////////////&#13;&#10;////////////////////////////////////////////////////////////////////////////&#13;&#10;////////////////////////////////////////////////////////////////////////////&#13;&#10;//////////////////////////////////////////////////////////////////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13;&#10;////////////////////////////////////////////////////////////////////////////&#13;&#10;////////////////////////////////////////////////////////////////////////////&#13;&#10;////////////////////////////////////////////////////////////////////////////&#13;&#10;///////////////////////////////////////////////////////////////+//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13;&#10;////////////////////////////////////////////////////////////////////////////&#13;&#10;////////////////////////////////////////////////////////////////////////////&#13;&#10;////////////////////////////////////////////////////////////////////////////&#13;&#10;/////////////////////////////////////////////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13;&#10;////////////////////////////////////////////////////////////////////////////&#13;&#10;////////////////////////////////////////////////////////////////////////////&#13;&#10;////////////////////////////////////////////////////////////////////////////&#13;&#10;/////////////////////////////////////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13;&#10;////////////////////////////////////////////////////////////////////////////&#13;&#10;////////////////////////////////////////////////////////////////////////////&#13;&#10;////////////////////////////////////////////////////////////////////////////&#13;&#10;///////////////////////+//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13;&#10;////////////////////////////////////////////////////////////////////////////&#13;&#10;////////////////////////////////////////////////////////////////////////////&#13;&#10;////////////////////////////////////////////////////////////////////////////&#13;&#10;///////////////+//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13;&#10;////////////////////////////////////////////////////////////////////////////&#13;&#10;////////////////////////////////////////////////////////////////////////////&#13;&#10;////////////////////////////////////////////////////////////////////////////&#13;&#10;///////+//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13;&#10;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&#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rdez/9Tq1//v9/D/////&#13;&#10;////////////ptSt/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&#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8zm0P/c7t///f79////////////6PTq/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U6tf/////////////&#13;&#10;////1OrX/9Do1P/1+vb////////////i8e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xOLI///////////////////////l&#13;&#10;8uf/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n8+v//////////////////////p9Su/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j0qr//f79////////////////&#13;&#10;//////////////////7//v+g0aj/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rde0//z9/P/+//7/+v37/9/v4f+XzZ//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bz&#13;&#10;6P/9/v3//f79//P59P+227v/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ptSt/+Ty5v/4/Pn//f79//3+/f/4&#13;&#10;/Pn/6PTq/6rWsP+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13;&#10;////////////////////////////////////////////////////////////////////////////&#13;&#10;////////////////////////////////////////////////////////////////////////////&#13;&#10;////////////////////////////////////////////////////////////////////////////&#13;&#10;///////////////////////////////////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13;&#10;////////////////////////////////////////////////////////////////////////////&#13;&#10;////////////////////////////////////////////////////////////////////////////&#13;&#10;////////////////////////////////////////////////////////////////////////////&#13;&#10;///////////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13;&#10;////////////////////////////////////////////////////////////////////////////&#13;&#10;////////////////////////////////////////////////////////////////////////////&#13;&#10;////////////////////////////////////////////////////////////////////////////&#13;&#10;///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13;&#10;////////////////////////////////////////////////////////////////////////////&#13;&#10;////////////////////////////////////////////////////////////////////////////&#13;&#10;///////////////////////////////////////////////////////////////////////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13;&#10;////////////////////////////////////////////////////////////////////////////&#13;&#10;////////////////////////////////////////////////////////////////////////////&#13;&#10;///////////////////////////////////////////////////////////////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13;&#10;////////////////////////////////////////////////////////////////////////////&#13;&#10;////////////////////////////////////////////////////////////////////////////&#13;&#10;///////////////////////////////////////////////////////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13;&#10;////////////////////////////////////////////////////////////////////////////&#13;&#10;////////////////////////////////////////////////////////////////////////////&#13;&#10;////////////////////////////////////////////////////////////////////////////&#13;&#10;///////////////////////////////////////////////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13;&#10;////////////////////////////////////////////////////////////////////////////&#13;&#10;////////////////////////////////////////////////////////////////////////////&#13;&#10;////////////////////////////////////////////////////////////////////////////&#13;&#10;///////////////////////////////////////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13;&#10;////////////////////////////////////////////////////////////////////////////&#13;&#10;////////////////////////////////////////////////////////////////////////////&#13;&#10;////////////////////////////////////////////////////////////////////////////&#13;&#10;///////////////////////////////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13;&#10;////////////////////////////////////////////////////////////////////////////&#13;&#10;////////////////////////////////////////////////////////////////////////////&#13;&#10;////////////////////////////////////////////////////////////////////////////&#13;&#10;///////////////////////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13;&#10;////////////////////////////////////////////////////////////////////////////&#13;&#10;////////////////////////////////////////////////////////////////////////////&#13;&#10;////////////////////////////////////////////////////////////////////////////&#13;&#10;///////////////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13;&#10;////////////////////////////////////////////////////////////////////////////&#13;&#10;////////////////////////////////////////////////////////////////////////////&#13;&#10;////////////////////////////////////////////////////////////////////////////&#13;&#10;///////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13;&#10;////////////////////////////////////////////////////////////////////////////&#13;&#10;////////////////////////////////////////////////////////////////////////////&#13;&#10;///////////////////////////////////////////////////////////////////////////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13;&#10;////////////////////////////////////////////////////////////////////////////&#13;&#10;////////////////////////////////////////////////////////////////////////////&#13;&#10;///////////////////////////////////////////////////////////////////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13;&#10;////////////////////////////////////////////////////////////////////////////&#13;&#10;////////////////////////////////////////////////////////////////////////////&#13;&#10;///////////////////////////////////////////////////////////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13;&#10;////////////////////////////////////////////////////////////////////////////&#13;&#10;////////////////////////////////////////////////////////////////////////////&#13;&#10;////////////////////////////////////////////////////////////////////////////&#13;&#10;///////////////////////////////////////////////////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13;&#10;////////////////////////////////////////////////////////////////////////////&#13;&#10;////////////////////////////////////////////////////////////////////////////&#13;&#10;////////////////////////////////////////////////////////////////////////////&#13;&#10;///////////////////////////////////////////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13;&#10;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38&#13;&#10;6f/n9eT/2ujX/+Ln4P/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v55v/e69n/&#13;&#10;1d3T//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b04f/O28r/6+3r//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fzo/9/t2v/Dzr//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Prn/9nn1f+9xrr/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ztLT/&#13;&#10;BAcH/wQHB/+pk1///tyE//7chP/+3IT//tyE//7chP/+3IT//tyE//7chP/+3IT//tyE//7chP/+&#13;&#10;3IT//tyE//7chP/+3IT//tyE//7chP/+3IT//tyE//7chP/+3IT//tyE//7chP9wbF//BAcH/wQH&#13;&#10;B/9wbF///tyE//7chP/+3IT//tyE//7chP/+3IT//tyE//7chP/+3IT//tyE//7chP/+3IT//tyE&#13;&#10;//7chP/+3IT//tyE//7chP/+3IT//tyE//7chP/+3IT/qZNf/wQHB/8EBwf/kpKR/+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6fzk/+n95P/q/OT/6vzl/+r85f/q/eX/6fzk/+r95f/q&#13;&#10;/OX/6vzl/+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M58r/Yplr/2KZa/9km23/o8il/57Fof9onnH/Yplr/2Sbbf/j99//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p/OT/ibWO/2KZa/9imWv/Yplr/2KZa/9imWv/Yplr/67Rr//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q/OT/6vzk/+r95P/p/eT/6vzk&#13;&#10;/+n85P/p/OX/6v3l/+n95P/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6fzk/+n85P/p/OT/6fzk/+n95P/p/OT/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8Thw/+fxqL/kLqU/5K8lv+my6j/0OnN/+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5fjf/8/g&#13;&#10;yv+uuav/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5fjf/8/gyv+vuq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5vnf/9HizP+suaj/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Pvi/9Xmz/+vvan/ycvI/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vvh/9ns1P+6y7X/n6id/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D02//J28X/orGe/5yjm//T09L/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T53v/Y7NT/v9K7/52smv+Ik4X/mp+Y/6yvq/+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l+9//4vjd/9ru1f/P48r/xdfA/73PuP+3yLL/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13;&#10;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W9dT/&#13;&#10;xu7H/+T73//l/OD/5vzf/+b74P/m/N//5vzg/+b84P/m++D/5fzg/+X83//m/OD/5fzg/+b83//m&#13;&#10;++D/5vzf/+b84P/m/OD/5vvg/+X84P/l/N//5vzg/+X84P/m/N//5vvg/+b83//m/OD/5vzg/+b7&#13;&#10;4P/l/OD/5fzf/+b84P/l/OD/5vzf/+b74P/m/N//5vzg/+b84P/m++D/5fzg/+X83//X9dT/xu7H&#13;&#10;/+T73v/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13;&#10;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13;&#10;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T83v/k/N7/5fvd/+T83v/k/N7/&#13;&#10;5Pze/+T73f/l+97/5fve/+T73v/j+93/3/bZ/9frz//V5tH/4erf/+zw6//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P73f/e9Nf/0ebM/93m2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d59v/0ebL/9702P/j+tz/5Pvd/+P73f/k+93/5Pve/+T83v/k/N3/&#13;&#10;5Pze/+T73f/k+97/5Pvd/+T73f/j+93/5Pvd/+T73v/k/N7/////////////////////////////&#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9vy&#13;&#10;1f/F2sD/6u3p//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&#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vvb/9Xrzv+7zLb/&#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fra/8/lyf+2xbL/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3/jZ/8vgxP+xwK3/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sZ//+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83yy/8AmC3/AJgt/wCY&#13;&#10;Lf82sFf/4Pra/+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D72f+e3ab/j9eb/7DltP/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PjU/8jh&#13;&#10;wf+luKD/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frV/9Hryf+yyaz/m6eY/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&#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v30//Q6sj/udCx/5erkf+Ekn//mJ+W/6qu&#13;&#10;qf+8vrv/vL67/7y+u/+8vrv/vL67/7y+u/+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13;&#10;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13;&#10;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13;&#10;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13;&#10;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13;&#10;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JqlK/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13;&#10;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T+M3/oN+l/4vXlv+Y3KD/t+q4/9r70v/c+tL/3PvT/9z60//c+9P/2vvS/9z60//c&#13;&#10;+9P/3PrT/9r60//a+9L/3PrS/9z70//c+tP/3PvT/9r70v/c+tP/3PvT/9z60//a+tP/2vvS/9z6&#13;&#10;0v/c+9P/3PrT/9z70//a+9L/3PrT/9z70//c+tP/2vrT/9r70v/c+tL/3PvT/9z60//T98z/t+u3&#13;&#10;/7nquP/Z+tH/3PrT/9r60//a+9L/3PrS/9z70//c+tP/y/PG/7frt/++7bz/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n50f/U883/yuXB/9rm1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f2z//M6cP/ytvG//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&#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Lyy/+92bb/6e3o//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fjQ/8zqxf+0y6//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PnP/8fk&#13;&#10;v/+wxKv/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1/fQ/8Lfu/+svqf/&#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872yf+x6bP/xfLB/9n5&#13;&#10;0f/Z+dH/2fnR/9b5zv+57Lj/xfDB/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X+ND/u+26/8v1xv/Z+dD/2fvQ/9n70f/Y+9D/2fvQ/9n50f/Z+dH/2fnR/9n70f/Z+9D/2fnQ&#13;&#10;/9n70P/Z+9H/2PvQ/9n70P/Z+dH/2fnR/9n50f/Z+9H/2fvQ/9n50P/Z+9D/2fvR/9j70P/Z+9D/&#13;&#10;2fnR/9n50f/Z+dH/2fvR/9n70P/Z+dD/2fvQ/9n70f/Y+9D/2fvQ/9n50f/Z+dH/2fnR/9n70f/Z&#13;&#10;+9D/wu+//8Lxv//Z+9H/2PvQ/9n70P/Z+dH/2fnR/9n50f/Z+9H/2fvQ/9n50P/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2fnR/9n70f/Z+9D/2fnQ/9n70P/Z+9H/2PvQ/9n7&#13;&#10;0P/Z+dH/2fnR/9n50f/Z+9H/2fvQ/9n50P/Z+9D/2fvR/9j70P/Z+9D/2fnR/9n50f/Z+dH/2fvR&#13;&#10;/9n70P/Z+dD/2fvQ/9n70f/Y+9D/2fvQ/9n50f/Z+dH/2fnR/9n70f/Z+9D/2fnQ/9n70P/Z+9H/&#13;&#10;2PvQ/9n70P/Z+dH/2fnR/9n50f/Z+9H/2fvQ/9n50P/Z+9D/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&#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1fXM/8DeuP+luJ//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Z+c7/2PnP/9j5z//Z+c//1/vO/9j5z//Y+s7/&#13;&#10;2PrO/9n5zv/Y+c//1vXL/8DeuP+luaD/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1fbN/8Lhuf+huJ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6G3m//C4Lr/1fbN/9j6zv/Y+c//2fnP/9j6zv/Y+c//&#13;&#10;2PrO/9j6zv/Y+c//2PnP/9j5z//Y+s7/2PnP/9n5z//Y+s7/////////////////////////////&#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9j6zv8oqkv/AJgt/wCYLf9AtV3/Rrhh/wOaMP8AmC3/&#13;&#10;LaxO/9j6zv/Y+s7/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Y+s7/nuCj/wCYLf8AmC3/ve66/9j6zv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8fywf/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1/nN/8rq&#13;&#10;wf+uyab/mKeU/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v6LD/EJ85/wCYLf8AmC3/AJgt/wCYLf8Qnzn/s+my/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nuCj/wCYLf8AmC3/ve66/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HyyP+82rP/&#13;&#10;mK+R/5eilP/S09L/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rN/6fkqf+N2Jb/jtmX/6zmrf/V+Mv/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0PbI/7XqtP+16rT/1fnM/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X3zP/K6sH/tNCr/5Or&#13;&#10;jf+Bknz/lp+U/6muqP+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f5zf/U9cr/yei//7fUrv+iu5r/&#13;&#10;j6aJ/4KXfP97jnX/d4py/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py/3uOdf+Cl3z/j6aJ/6K7mv+31K7/yei//9T1yv/X&#13;&#10;+c3/2PrO/9j6zv/Y+s7/2PrO/9j6zv/Y+s7/2PrO/9j6zv/Y+s7/2PrO/9j6zv/Y+s7/2PrO/9j6&#13;&#10;zv/Y+s7/////////////////////////////////////////////////////////////////////&#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X+c3/1fbL/83tw//D4br/udaw/7HN&#13;&#10;qf+sx6T/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13;&#10;////////////////////////////////////////////////////////////////////////////&#13;&#10;////////////////////////////////////////////////////////////////////////////&#13;&#10;////////////////////////////////////////////////////////////////////////////&#13;&#10;///////////////////////////////////////////////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13;&#10;////////////////////////////////////////////////////////////////////////////&#13;&#10;////////////////////////////////////////////////////////////////////////////&#13;&#10;////////////////////////////////////////////////////////////////////////////&#13;&#10;///////////////////////////////////////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13;&#10;////////////////////////////////////////////////////////////////////////////&#13;&#10;////////////////////////////////////////////////////////////////////////////&#13;&#10;////////////////////////////////////////////////////////////////////////////&#13;&#10;///////////////////////////////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13;&#10;////////////////////////////////////////////////////////////////////////////&#13;&#10;////////////////////////////////////////////////////////////////////////////&#13;&#10;////////////////////////////////////////////////////////////////////////////&#13;&#10;///////////////////////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13;&#10;////////////////////////////////////////////////////////////////////////////&#13;&#10;////////////////////////////////////////////////////////////////////////////&#13;&#10;////////////////////////////////////////////////////////////////////////////&#13;&#10;///////////////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3;&#10;////////////////////////////////////////////////////////////////////////////&#13;&#10;////////////////////////////////////////////////////////////////////////////&#13;&#10;////////////////////////////////////////////////////////////////////////////&#13;&#10;///////Z+s//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d+9T/////////////////////////////////////////////////////////////////&#13;&#10;////////////////////////////////////////////////////////////////////////////&#13;&#10;////////////////////////////////////////////////////////////////////////////&#13;&#10;///////////////////////////////////////////////////////////////////l/N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l&#13;&#10;/N7/////////////////////////////////////////////////////////////////////////&#13;&#10;////////////////////////////////////////////////////////////////////////////&#13;&#10;////////////////////////////////////////////////////////////////////////////&#13;&#10;///////////////////////////////////////////////////////////w/e3/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w/e3/////&#13;&#10;////////////////////////////////////////////////////////////////////////////&#13;&#10;////////////////////////////////////////////////////////////////////////////&#13;&#10;////////////////////////////////////////////////////////////////////////////&#13;&#10;////////////////////////////////////////////////////////3fvU/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371P//////////////////&#13;&#10;////////////////////////////////////////////////////////////////////////////&#13;&#10;////////////////////////////////////////////////////////////////////////////&#13;&#10;////////////////////////////////////////////////////////////////////////////&#13;&#10;////////////////////////////////////////////////8P3t/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D97f//////////////////////////&#13;&#10;////////////////////////////////////////////////////////////////////////////&#13;&#10;////////////////////////////////////////////////////////////////////////////&#13;&#10;////////////////////////////////////////////////////////////////////////////&#13;&#10;/////////////////////////////////////////////+n84//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Z+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">
                <v:shape id="Picture 61" o:spid="_x0000_s1084" type="#_x0000_t75" alt="A screenshot of a cell phone&#10;&#10;Description automatically generated" style="position:absolute;width:57277;height:177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">
                  <v:imagedata r:id="rId61" o:title="A screenshot of a cell phone&#10;&#10;Description automatically generated"/>
                </v:shape>
                <v:shape id="Text Box 62" o:spid="_x0000_s1085" type="#_x0000_t202" style="position:absolute;top:1838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" stroked="f">
                  <v:textbox style="mso-fit-shape-to-text:t" inset="0,0,0,0">
                    <w:txbxContent>
                      <w:p w14:paraId="45079AC9" w14:textId="700234F4" w:rsidR="00F51274" w:rsidRPr="00044128" w:rsidRDefault="00F51274" w:rsidP="00F51274">
                        <w:pPr>
                          <w:pStyle w:val="Caption"/>
                        </w:pPr>
                        <w:bookmarkStart w:id="50" w:name="_Ref16768106"/>
                        <w:r>
                          <w:t xml:space="preserve">Figure </w:t>
                        </w:r>
                        <w:r>
                          <w:fldChar w:fldCharType="begin"/>
                        </w:r>
                        <w:r>
                          <w:instrText xml:space="preserve"> SEQ Figure \* ARABIC </w:instrText>
                        </w:r>
                        <w:r>
                          <w:fldChar w:fldCharType="separate"/>
                        </w:r>
                        <w:r>
                          <w:rPr>
                            <w:noProof/>
                          </w:rPr>
                          <w:t>24</w:t>
                        </w:r>
                        <w:r>
                          <w:fldChar w:fldCharType="end"/>
                        </w:r>
                        <w:r>
                          <w:t>: Docker Image Endpoint</w:t>
                        </w:r>
                        <w:bookmarkEnd w:id="50"/>
                      </w:p>
                    </w:txbxContent>
                  </v:textbox>
                </v:shape>
                <w10:wrap type="square"/>
              </v:group>
            </w:pict>
          </mc:Fallback>
        </mc:AlternateContent>
      </w:r>
      <w:r w:rsidR="001E08D5">
        <w:t>Not that on the top left corner the browser states “not secure”. Reason for this is the self-signed certificate used for SSL configuration</w:t>
      </w:r>
      <w:r w:rsidR="006B61D1">
        <w:t>. In production, the self</w:t>
      </w:r>
      <w:r w:rsidR="00A3654E">
        <w:t>-</w:t>
      </w:r>
      <w:r w:rsidR="006B61D1">
        <w:t>signed certificate would be changed to a certificate from a trusted certificate authority</w:t>
      </w:r>
      <w:r w:rsidR="00A85A63">
        <w:t xml:space="preserve">, removing this warning. </w:t>
      </w:r>
    </w:p>
    <w:p w14:paraId="5DEA502D" w14:textId="0112B9B9" w:rsidR="00DC226B" w:rsidRDefault="00DC226B" w:rsidP="00E90288"/>
    <w:p w14:paraId="466BACD9" w14:textId="2053B831" w:rsidR="00DC226B" w:rsidRDefault="00C00628" w:rsidP="00DC226B">
      <w:pPr>
        <w:pStyle w:val="Heading2"/>
        <w:numPr>
          <w:ilvl w:val="2"/>
          <w:numId w:val="2"/>
        </w:numPr>
      </w:pPr>
      <w:r>
        <w:t>Network Issues</w:t>
      </w:r>
    </w:p>
    <w:p w14:paraId="57D58991" w14:textId="77777777" w:rsidR="00161FE3" w:rsidRDefault="00C00628" w:rsidP="00C00628">
      <w:r>
        <w:t xml:space="preserve">At this stage, the Alexa skill should be able to use </w:t>
      </w:r>
      <w:hyperlink r:id="rId62" w:history="1">
        <w:r w:rsidRPr="00904E94">
          <w:rPr>
            <w:rStyle w:val="Hyperlink"/>
          </w:rPr>
          <w:t>https://jojo.epi.bris.ac.uk:9449</w:t>
        </w:r>
      </w:hyperlink>
      <w:r>
        <w:t xml:space="preserve"> as its endpoint. However, this does not work. </w:t>
      </w:r>
      <w:r w:rsidR="00C762AA">
        <w:t xml:space="preserve">The reason being, that connectivity to jojo.epi.bris.ac.uk is only available when the client is on the same network. </w:t>
      </w:r>
      <w:r w:rsidR="00830DFC">
        <w:t>During development the program called ‘</w:t>
      </w:r>
      <w:r w:rsidR="00830DFC" w:rsidRPr="00B92537">
        <w:rPr>
          <w:i/>
          <w:iCs/>
        </w:rPr>
        <w:t>pulse</w:t>
      </w:r>
      <w:r w:rsidR="00830DFC">
        <w:t xml:space="preserve"> </w:t>
      </w:r>
      <w:r w:rsidR="00830DFC" w:rsidRPr="00B92537">
        <w:rPr>
          <w:i/>
          <w:iCs/>
        </w:rPr>
        <w:t>secure’</w:t>
      </w:r>
      <w:r w:rsidR="00830DFC">
        <w:t xml:space="preserve"> was used to connect to a remote network. </w:t>
      </w:r>
      <w:r w:rsidR="00FE739F">
        <w:t xml:space="preserve">This is essential to connect to the jojo server via SSH commands, needed for transferring </w:t>
      </w:r>
      <w:r w:rsidR="00FE739F">
        <w:lastRenderedPageBreak/>
        <w:t xml:space="preserve">files and executing commands on the server. </w:t>
      </w:r>
      <w:r w:rsidR="00D439B7">
        <w:t xml:space="preserve">When a client tries to connect to the endpoint form outside the network, the server is unresponsive. </w:t>
      </w:r>
      <w:r w:rsidR="00DC2EEF">
        <w:t xml:space="preserve">This is an issue as the Alexa skill always tries to connect from outside the network and thus does not work. </w:t>
      </w:r>
      <w:r w:rsidR="00585132">
        <w:t xml:space="preserve">The jojo server was set up with a dynamic DNS </w:t>
      </w:r>
      <w:r w:rsidR="00577E28">
        <w:t xml:space="preserve">URL </w:t>
      </w:r>
      <w:hyperlink r:id="rId63" w:history="1">
        <w:r w:rsidR="00577E28" w:rsidRPr="00904E94">
          <w:rPr>
            <w:rStyle w:val="Hyperlink"/>
          </w:rPr>
          <w:t>http://alexa.mrsoftware.org:80</w:t>
        </w:r>
      </w:hyperlink>
      <w:r w:rsidR="00F9526F">
        <w:t xml:space="preserve">, which routes traffic to and from </w:t>
      </w:r>
      <w:hyperlink r:id="rId64" w:history="1">
        <w:r w:rsidR="00F9526F" w:rsidRPr="00904E94">
          <w:rPr>
            <w:rStyle w:val="Hyperlink"/>
          </w:rPr>
          <w:t>http://jojo.epi.bris.ac.uk:9449</w:t>
        </w:r>
      </w:hyperlink>
      <w:r w:rsidR="00E922B1">
        <w:t>. However, this rerouting is without https support.</w:t>
      </w:r>
      <w:r w:rsidR="00783D36">
        <w:t xml:space="preserve"> Even though the jojo server support https, the dynamic DNS, using default port 80 does not yet support https communication. </w:t>
      </w:r>
    </w:p>
    <w:p w14:paraId="03C0F011" w14:textId="77777777" w:rsidR="00161FE3" w:rsidRDefault="00161FE3" w:rsidP="00161FE3">
      <w:pPr>
        <w:pStyle w:val="ListParagraph"/>
        <w:numPr>
          <w:ilvl w:val="3"/>
          <w:numId w:val="2"/>
        </w:numPr>
      </w:pPr>
      <w:r>
        <w:t>Configure dynamic DNS to support HTTPS</w:t>
      </w:r>
    </w:p>
    <w:p w14:paraId="2365A7DB" w14:textId="6E11DD9E" w:rsidR="00ED7270" w:rsidRDefault="00161FE3" w:rsidP="00161FE3">
      <w:r>
        <w:t xml:space="preserve">The aim is to use the public endpoint </w:t>
      </w:r>
      <w:hyperlink r:id="rId65" w:history="1">
        <w:r w:rsidRPr="00904E94">
          <w:rPr>
            <w:rStyle w:val="Hyperlink"/>
          </w:rPr>
          <w:t>https://alexa.mrsoftware.org</w:t>
        </w:r>
      </w:hyperlink>
      <w:r>
        <w:t xml:space="preserve"> for the skill.</w:t>
      </w:r>
      <w:r w:rsidR="009962E0">
        <w:t xml:space="preserve"> The default port for https communication is 443 and thus the current port 80 that routes traffic to and from </w:t>
      </w:r>
      <w:hyperlink r:id="rId66" w:history="1">
        <w:r w:rsidR="009962E0" w:rsidRPr="00904E94">
          <w:rPr>
            <w:rStyle w:val="Hyperlink"/>
          </w:rPr>
          <w:t>http://jojo.epi.bris.ac.uk:9449</w:t>
        </w:r>
      </w:hyperlink>
      <w:r w:rsidR="009962E0">
        <w:t xml:space="preserve"> was changed to port 443. </w:t>
      </w:r>
      <w:r w:rsidR="00C31E5E">
        <w:t xml:space="preserve">This was done on the jojo server side. </w:t>
      </w:r>
      <w:r w:rsidR="0003665D">
        <w:t xml:space="preserve">Therefore the final endpoint that can be used by the </w:t>
      </w:r>
      <w:r w:rsidR="00EC3822">
        <w:t xml:space="preserve">skill is </w:t>
      </w:r>
      <w:hyperlink r:id="rId67" w:history="1">
        <w:r w:rsidR="00EC3822" w:rsidRPr="00904E94">
          <w:rPr>
            <w:rStyle w:val="Hyperlink"/>
          </w:rPr>
          <w:t>https://alexa.mrsoftware.org:443</w:t>
        </w:r>
      </w:hyperlink>
      <w:r w:rsidR="00EC3822">
        <w:t xml:space="preserve"> (443 can be left out as it is the default port).</w:t>
      </w:r>
      <w:r w:rsidR="00ED7270">
        <w:t xml:space="preserve"> The level of connections </w:t>
      </w:r>
      <w:r w:rsidR="00067F6D">
        <w:t>is</w:t>
      </w:r>
      <w:r w:rsidR="00ED7270">
        <w:t xml:space="preserve"> visualised in the </w:t>
      </w:r>
      <w:r w:rsidR="006309CE">
        <w:t>diagram</w:t>
      </w:r>
      <w:r w:rsidR="00ED7270">
        <w:t xml:space="preserve"> in FIGURE. </w:t>
      </w:r>
    </w:p>
    <w:p w14:paraId="2D0BD3F6" w14:textId="77777777" w:rsidR="00ED7270" w:rsidRDefault="00ED7270" w:rsidP="00161FE3">
      <w:bookmarkStart w:id="51" w:name="_GoBack"/>
      <w:bookmarkEnd w:id="51"/>
    </w:p>
    <w:p w14:paraId="46CDF15D" w14:textId="0DE53415" w:rsidR="00C00628" w:rsidRPr="00C00628" w:rsidRDefault="00E922B1" w:rsidP="00161FE3">
      <w:r>
        <w:t xml:space="preserve"> </w:t>
      </w:r>
    </w:p>
    <w:p w14:paraId="1DEF61B0" w14:textId="0C4E2CE9" w:rsidR="00D977C9" w:rsidRPr="007F07D4" w:rsidRDefault="00D977C9" w:rsidP="00E90288">
      <w:pPr>
        <w:rPr>
          <w:lang w:val="de-DE"/>
        </w:rPr>
      </w:pPr>
    </w:p>
    <w:p w14:paraId="622C0799" w14:textId="05DD3D01" w:rsidR="00D977C9" w:rsidRPr="007F07D4" w:rsidRDefault="00D977C9" w:rsidP="00E90288">
      <w:pPr>
        <w:rPr>
          <w:lang w:val="de-DE"/>
        </w:rPr>
      </w:pPr>
    </w:p>
    <w:p w14:paraId="333D4CCE" w14:textId="0A33ABC6" w:rsidR="00D31F11" w:rsidRPr="007F07D4" w:rsidRDefault="00D31F11" w:rsidP="00E90288">
      <w:pPr>
        <w:rPr>
          <w:lang w:val="de-DE"/>
        </w:rPr>
      </w:pPr>
    </w:p>
    <w:p w14:paraId="2C29042B" w14:textId="046D96FE" w:rsidR="00D977C9" w:rsidRPr="007F07D4" w:rsidRDefault="00D977C9" w:rsidP="00E90288">
      <w:pPr>
        <w:rPr>
          <w:lang w:val="de-DE"/>
        </w:rPr>
      </w:pPr>
    </w:p>
    <w:p w14:paraId="7B4636F5" w14:textId="4FB7470B" w:rsidR="00D977C9" w:rsidRPr="007F07D4" w:rsidRDefault="00D977C9" w:rsidP="00E90288">
      <w:pPr>
        <w:rPr>
          <w:lang w:val="de-DE"/>
        </w:rPr>
      </w:pPr>
    </w:p>
    <w:p w14:paraId="452D5C85" w14:textId="784326E4" w:rsidR="00D977C9" w:rsidRPr="007F07D4" w:rsidRDefault="00D977C9" w:rsidP="00E90288">
      <w:pPr>
        <w:rPr>
          <w:lang w:val="de-DE"/>
        </w:rPr>
      </w:pPr>
    </w:p>
    <w:p w14:paraId="4337EB18" w14:textId="5342D1B5" w:rsidR="00D977C9" w:rsidRPr="007F07D4" w:rsidRDefault="00D977C9" w:rsidP="00E90288">
      <w:pPr>
        <w:rPr>
          <w:lang w:val="de-DE"/>
        </w:rPr>
      </w:pPr>
    </w:p>
    <w:p w14:paraId="4573EC5D" w14:textId="0B3F7CF0" w:rsidR="00D977C9" w:rsidRPr="007F07D4" w:rsidRDefault="00D977C9" w:rsidP="00E90288">
      <w:pPr>
        <w:rPr>
          <w:lang w:val="de-DE"/>
        </w:rPr>
      </w:pPr>
    </w:p>
    <w:p w14:paraId="1DA8ABCD" w14:textId="6AD39C2E" w:rsidR="00D977C9" w:rsidRPr="007F07D4" w:rsidRDefault="00D977C9" w:rsidP="00E90288">
      <w:pPr>
        <w:rPr>
          <w:lang w:val="de-DE"/>
        </w:rPr>
      </w:pPr>
    </w:p>
    <w:p w14:paraId="531B8034" w14:textId="61122F85" w:rsidR="00D977C9" w:rsidRPr="007F07D4" w:rsidRDefault="00D977C9" w:rsidP="00E90288">
      <w:pPr>
        <w:rPr>
          <w:lang w:val="de-DE"/>
        </w:rPr>
      </w:pPr>
    </w:p>
    <w:p w14:paraId="11B5D8FC" w14:textId="085202F5" w:rsidR="00D977C9" w:rsidRPr="007F07D4" w:rsidRDefault="00D977C9" w:rsidP="00E90288">
      <w:pPr>
        <w:rPr>
          <w:lang w:val="de-DE"/>
        </w:rPr>
      </w:pPr>
    </w:p>
    <w:p w14:paraId="4D482873" w14:textId="6444AD80" w:rsidR="00D977C9" w:rsidRPr="007F07D4" w:rsidRDefault="00D977C9" w:rsidP="00E90288">
      <w:pPr>
        <w:rPr>
          <w:lang w:val="de-DE"/>
        </w:rPr>
      </w:pPr>
    </w:p>
    <w:p w14:paraId="39C0ECA7" w14:textId="3943A4C0" w:rsidR="00D977C9" w:rsidRPr="007F07D4" w:rsidRDefault="00D977C9" w:rsidP="00E90288">
      <w:pPr>
        <w:rPr>
          <w:lang w:val="de-DE"/>
        </w:rPr>
      </w:pPr>
    </w:p>
    <w:p w14:paraId="73142AAB" w14:textId="31B1E87E" w:rsidR="00D977C9" w:rsidRPr="007F07D4" w:rsidRDefault="00D977C9" w:rsidP="00E90288">
      <w:pPr>
        <w:rPr>
          <w:lang w:val="de-DE"/>
        </w:rPr>
      </w:pPr>
    </w:p>
    <w:p w14:paraId="1130F5AE" w14:textId="1E4DC7C4" w:rsidR="00DF789B" w:rsidRPr="007F07D4" w:rsidRDefault="00DF789B" w:rsidP="00E90288">
      <w:pPr>
        <w:rPr>
          <w:lang w:val="de-DE"/>
        </w:rPr>
      </w:pPr>
    </w:p>
    <w:p w14:paraId="28F55C7B" w14:textId="67E9AFF3" w:rsidR="00DF789B" w:rsidRPr="007F07D4" w:rsidRDefault="00DF789B" w:rsidP="00E90288">
      <w:pPr>
        <w:rPr>
          <w:lang w:val="de-DE"/>
        </w:rPr>
      </w:pPr>
    </w:p>
    <w:p w14:paraId="0B0FF23E" w14:textId="7DCCFCC0" w:rsidR="00DF789B" w:rsidRPr="007F07D4" w:rsidRDefault="00DF789B" w:rsidP="00E90288">
      <w:pPr>
        <w:rPr>
          <w:lang w:val="de-DE"/>
        </w:rPr>
      </w:pPr>
    </w:p>
    <w:p w14:paraId="3C0955D9" w14:textId="77777777" w:rsidR="00DF789B" w:rsidRPr="007F07D4" w:rsidRDefault="00DF789B" w:rsidP="00E90288">
      <w:pPr>
        <w:rPr>
          <w:lang w:val="de-DE"/>
        </w:rPr>
      </w:pPr>
    </w:p>
    <w:p w14:paraId="48B55085" w14:textId="6EDECD4A" w:rsidR="00D977C9" w:rsidRPr="007F07D4" w:rsidRDefault="00D977C9" w:rsidP="00E90288">
      <w:pPr>
        <w:rPr>
          <w:lang w:val="de-DE"/>
        </w:rPr>
      </w:pPr>
    </w:p>
    <w:p w14:paraId="74767AF4" w14:textId="77777777" w:rsidR="00D977C9" w:rsidRPr="007F07D4" w:rsidRDefault="00D977C9" w:rsidP="00E90288">
      <w:pPr>
        <w:rPr>
          <w:lang w:val="de-DE"/>
        </w:rPr>
      </w:pPr>
    </w:p>
    <w:sectPr w:rsidR="00D977C9" w:rsidRPr="007F07D4"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14FE4C" w14:textId="77777777" w:rsidR="00876E0F" w:rsidRDefault="00876E0F" w:rsidP="003C242F">
      <w:r>
        <w:separator/>
      </w:r>
    </w:p>
  </w:endnote>
  <w:endnote w:type="continuationSeparator" w:id="0">
    <w:p w14:paraId="6E52BA1E" w14:textId="77777777" w:rsidR="00876E0F" w:rsidRDefault="00876E0F" w:rsidP="003C242F">
      <w:r>
        <w:continuationSeparator/>
      </w:r>
    </w:p>
  </w:endnote>
  <w:endnote w:id="1">
    <w:p w14:paraId="50786000" w14:textId="2ECCA779" w:rsidR="0033572B" w:rsidRPr="00B96B00" w:rsidRDefault="0033572B">
      <w:pPr>
        <w:pStyle w:val="EndnoteText"/>
      </w:pPr>
      <w:r>
        <w:rPr>
          <w:rStyle w:val="EndnoteReference"/>
        </w:rPr>
        <w:endnoteRef/>
      </w:r>
      <w:r>
        <w:t xml:space="preserve"> </w:t>
      </w:r>
      <w:r>
        <w:fldChar w:fldCharType="begin" w:fldLock="1"/>
      </w:r>
      <w:r>
        <w:instrText>ADDIN CSL_CITATION {"citationItems":[{"id":"ITEM-1","itemData":{"URL":"https://www.cdc.gov/careerpaths/k12teacherroadmap/epidemiology.html","accessed":{"date-parts":[["2019","8","1"]]},"id":"ITEM-1","issued":{"date-parts":[["0"]]},"title":"What is Epidemiology? | Teacher Roadmap | Career Paths to Public Health | CDC","type":"webpage"},"uris":["http://www.mendeley.com/documents/?uuid=3286106b-1fbb-32ac-b200-4c762bbacbb1"]}],"mendeley":{"formattedCitation":"(&lt;i&gt;What is Epidemiology? | Teacher Roadmap | Career Paths to Public Health | CDC&lt;/i&gt;, no date)","plainTextFormattedCitation":"(What is Epidemiology? | Teacher Roadmap | Career Paths to Public Health | CDC, no date)","previouslyFormattedCitation":"(&lt;i&gt;What is Epidemiology? | Teacher Roadmap | Career Paths to Public Health | CDC&lt;/i&gt;, no date)"},"properties":{"noteIndex":0},"schema":"https://github.com/citation-style-language/schema/raw/master/csl-citation.json"}</w:instrText>
      </w:r>
      <w:r>
        <w:fldChar w:fldCharType="separate"/>
      </w:r>
      <w:r w:rsidRPr="00B96B00">
        <w:rPr>
          <w:noProof/>
        </w:rPr>
        <w:t>(</w:t>
      </w:r>
      <w:r w:rsidRPr="00B96B00">
        <w:rPr>
          <w:i/>
          <w:noProof/>
        </w:rPr>
        <w:t>What is Epidemiology? | Teacher Roadmap | Career Paths to Public Health | CDC</w:t>
      </w:r>
      <w:r w:rsidRPr="00B96B00">
        <w:rPr>
          <w:noProof/>
        </w:rPr>
        <w:t>, no date)</w:t>
      </w:r>
      <w:r>
        <w:fldChar w:fldCharType="end"/>
      </w:r>
      <w:r w:rsidRPr="00D31F11">
        <w:rPr>
          <w:noProof/>
        </w:rPr>
        <w:t xml:space="preserve"> </w:t>
      </w:r>
    </w:p>
  </w:endnote>
  <w:endnote w:id="2">
    <w:p w14:paraId="09135441" w14:textId="4BF27814" w:rsidR="0033572B" w:rsidRPr="00B34DBE" w:rsidRDefault="0033572B">
      <w:pPr>
        <w:pStyle w:val="EndnoteText"/>
      </w:pPr>
      <w:r>
        <w:rPr>
          <w:rStyle w:val="EndnoteReference"/>
        </w:rPr>
        <w:endnoteRef/>
      </w:r>
      <w:r>
        <w:t xml:space="preserve"> </w:t>
      </w:r>
      <w:r>
        <w:fldChar w:fldCharType="begin" w:fldLock="1"/>
      </w:r>
      <w:r>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33572B" w:rsidRPr="00B34DBE" w:rsidRDefault="0033572B">
      <w:pPr>
        <w:pStyle w:val="EndnoteText"/>
      </w:pPr>
      <w:r>
        <w:rPr>
          <w:rStyle w:val="EndnoteReference"/>
        </w:rPr>
        <w:endnoteRef/>
      </w:r>
      <w:r>
        <w:t xml:space="preserve"> </w:t>
      </w:r>
      <w:r>
        <w:fldChar w:fldCharType="begin" w:fldLock="1"/>
      </w:r>
      <w:r>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41361021" w14:textId="40BB62BA" w:rsidR="0033572B" w:rsidRPr="00C41CE8" w:rsidRDefault="0033572B">
      <w:pPr>
        <w:pStyle w:val="EndnoteText"/>
      </w:pPr>
      <w:r>
        <w:rPr>
          <w:rStyle w:val="EndnoteReference"/>
        </w:rPr>
        <w:endnoteRef/>
      </w:r>
      <w:r>
        <w:t xml:space="preserve"> </w:t>
      </w:r>
      <w:r>
        <w:fldChar w:fldCharType="begin" w:fldLock="1"/>
      </w:r>
      <w:r>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5">
    <w:p w14:paraId="2E453632" w14:textId="14FE5EBD" w:rsidR="0033572B" w:rsidRPr="00263FF4" w:rsidRDefault="0033572B">
      <w:pPr>
        <w:pStyle w:val="EndnoteText"/>
      </w:pPr>
      <w:r>
        <w:rPr>
          <w:rStyle w:val="EndnoteReference"/>
        </w:rPr>
        <w:endnoteRef/>
      </w:r>
      <w:r>
        <w:t xml:space="preserve"> </w:t>
      </w:r>
      <w:r>
        <w:fldChar w:fldCharType="begin" w:fldLock="1"/>
      </w:r>
      <w:r>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 a)","plainTextFormattedCitation":"(Apache Tomcat® - Welcome!, no date a)","previouslyFormattedCitation":"(&lt;i&gt;Apache Tomcat® - Welcome!&lt;/i&gt;, no date a)"},"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a)</w:t>
      </w:r>
      <w:r>
        <w:fldChar w:fldCharType="end"/>
      </w:r>
    </w:p>
  </w:endnote>
  <w:endnote w:id="6">
    <w:p w14:paraId="569C520F" w14:textId="0F7EA6D4" w:rsidR="0033572B" w:rsidRPr="00EF746A" w:rsidRDefault="0033572B">
      <w:pPr>
        <w:pStyle w:val="EndnoteText"/>
      </w:pPr>
      <w:r>
        <w:rPr>
          <w:rStyle w:val="EndnoteReference"/>
        </w:rPr>
        <w:endnoteRef/>
      </w:r>
      <w:r>
        <w:t xml:space="preserve"> </w:t>
      </w:r>
      <w:r>
        <w:fldChar w:fldCharType="begin" w:fldLock="1"/>
      </w:r>
      <w:r>
        <w:instrText>ADDIN CSL_CITATION {"citationItems":[{"id":"ITEM-1","itemData":{"URL":"https://developer.amazon.com/docs/custom-skills/host-a-custom-skill-as-a-web-service.html#sdk-java","accessed":{"date-parts":[["2019","8","6"]]},"id":"ITEM-1","issued":{"date-parts":[["0"]]},"title":"Host a Custom Skill as a Web Service | Alexa Skills Kit","type":"webpage"},"uris":["http://www.mendeley.com/documents/?uuid=44866162-57e7-310d-b606-e5d7dd7a21bc"]}],"mendeley":{"formattedCitation":"(&lt;i&gt;Host a Custom Skill as a Web Service | Alexa Skills Kit&lt;/i&gt;, no date)","plainTextFormattedCitation":"(Host a Custom Skill as a Web Service | Alexa Skills Kit, no date)","previouslyFormattedCitation":"(&lt;i&gt;Host a Custom Skill as a Web Service | Alexa Skills Kit&lt;/i&gt;, no date)"},"properties":{"noteIndex":0},"schema":"https://github.com/citation-style-language/schema/raw/master/csl-citation.json"}</w:instrText>
      </w:r>
      <w:r>
        <w:fldChar w:fldCharType="separate"/>
      </w:r>
      <w:r w:rsidRPr="00EF746A">
        <w:rPr>
          <w:noProof/>
        </w:rPr>
        <w:t>(</w:t>
      </w:r>
      <w:r w:rsidRPr="00EF746A">
        <w:rPr>
          <w:i/>
          <w:noProof/>
        </w:rPr>
        <w:t>Host a Custom Skill as a Web Service | Alexa Skills Kit</w:t>
      </w:r>
      <w:r w:rsidRPr="00EF746A">
        <w:rPr>
          <w:noProof/>
        </w:rPr>
        <w:t>, no date)</w:t>
      </w:r>
      <w:r>
        <w:fldChar w:fldCharType="end"/>
      </w:r>
    </w:p>
  </w:endnote>
  <w:endnote w:id="7">
    <w:p w14:paraId="66EA7AD4" w14:textId="065409D6" w:rsidR="0033572B" w:rsidRPr="00E30210" w:rsidRDefault="0033572B">
      <w:pPr>
        <w:pStyle w:val="EndnoteText"/>
      </w:pPr>
      <w:r>
        <w:rPr>
          <w:rStyle w:val="EndnoteReference"/>
        </w:rPr>
        <w:endnoteRef/>
      </w:r>
      <w:r>
        <w:t xml:space="preserve"> </w:t>
      </w:r>
      <w:r>
        <w:fldChar w:fldCharType="begin" w:fldLock="1"/>
      </w:r>
      <w:r>
        <w:instrText>ADDIN CSL_CITATION {"citationItems":[{"id":"ITEM-1","itemData":{"URL":"http://tomcat.apache.org/","accessed":{"date-parts":[["2019","8","6"]]},"id":"ITEM-1","issued":{"date-parts":[["0"]]},"title":"Apache Tomcat® - Welcome!","type":"webpage"},"uris":["http://www.mendeley.com/documents/?uuid=77940a8e-0487-3716-a6fd-7f6543c513f0"]}],"mendeley":{"formattedCitation":"(&lt;i&gt;Apache Tomcat® - Welcome!&lt;/i&gt;, no date b)","plainTextFormattedCitation":"(Apache Tomcat® - Welcome!, no date b)","previouslyFormattedCitation":"(&lt;i&gt;Apache Tomcat® - Welcome!&lt;/i&gt;, no date b)"},"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b)</w:t>
      </w:r>
      <w:r>
        <w:fldChar w:fldCharType="end"/>
      </w:r>
    </w:p>
  </w:endnote>
  <w:endnote w:id="8">
    <w:p w14:paraId="291BA057" w14:textId="7F72F00F" w:rsidR="0033572B" w:rsidRPr="00C10811" w:rsidRDefault="0033572B">
      <w:pPr>
        <w:pStyle w:val="EndnoteText"/>
      </w:pPr>
      <w:r>
        <w:rPr>
          <w:rStyle w:val="EndnoteReference"/>
        </w:rPr>
        <w:endnoteRef/>
      </w:r>
      <w:r>
        <w:t xml:space="preserve"> </w:t>
      </w:r>
      <w:r>
        <w:fldChar w:fldCharType="begin" w:fldLock="1"/>
      </w:r>
      <w:r>
        <w:instrText>ADDIN CSL_CITATION {"citationItems":[{"id":"ITEM-1","itemData":{"URL":"http://www.networksolutions.com/education/what-is-an-ssl-certificate/","accessed":{"date-parts":[["2019","8","6"]]},"id":"ITEM-1","issued":{"date-parts":[["0"]]},"title":"What is an SSL Certificate?","type":"webpage"},"uris":["http://www.mendeley.com/documents/?uuid=61ecdc08-7ecf-3a9a-8062-4654d362508a"]}],"mendeley":{"formattedCitation":"(&lt;i&gt;What is an SSL Certificate?&lt;/i&gt;, no date)","plainTextFormattedCitation":"(What is an SSL Certificate?, no date)","previouslyFormattedCitation":"(&lt;i&gt;What is an SSL Certificate?&lt;/i&gt;, no date)"},"properties":{"noteIndex":0},"schema":"https://github.com/citation-style-language/schema/raw/master/csl-citation.json"}</w:instrText>
      </w:r>
      <w:r>
        <w:fldChar w:fldCharType="separate"/>
      </w:r>
      <w:r w:rsidRPr="00C10811">
        <w:rPr>
          <w:noProof/>
        </w:rPr>
        <w:t>(</w:t>
      </w:r>
      <w:r w:rsidRPr="00C10811">
        <w:rPr>
          <w:i/>
          <w:noProof/>
        </w:rPr>
        <w:t>What is an SSL Certificate?</w:t>
      </w:r>
      <w:r w:rsidRPr="00C10811">
        <w:rPr>
          <w:noProof/>
        </w:rPr>
        <w:t>, no date)</w:t>
      </w:r>
      <w:r>
        <w:fldChar w:fldCharType="end"/>
      </w:r>
    </w:p>
  </w:endnote>
  <w:endnote w:id="9">
    <w:p w14:paraId="1F931395" w14:textId="2252BE15" w:rsidR="0033572B" w:rsidRPr="00C90BF6" w:rsidRDefault="0033572B">
      <w:pPr>
        <w:pStyle w:val="EndnoteText"/>
      </w:pPr>
      <w:r>
        <w:rPr>
          <w:rStyle w:val="EndnoteReference"/>
        </w:rPr>
        <w:endnoteRef/>
      </w:r>
      <w:r>
        <w:t xml:space="preserve"> </w:t>
      </w:r>
      <w:r>
        <w:fldChar w:fldCharType="begin" w:fldLock="1"/>
      </w:r>
      <w:r>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C90BF6">
        <w:rPr>
          <w:noProof/>
        </w:rPr>
        <w:t>(</w:t>
      </w:r>
      <w:r w:rsidRPr="00C90BF6">
        <w:rPr>
          <w:i/>
          <w:noProof/>
        </w:rPr>
        <w:t>Apache Tomcat 8 (8.0.53) - SSL/TLS Configuration HOW-TO</w:t>
      </w:r>
      <w:r w:rsidRPr="00C90BF6">
        <w:rPr>
          <w:noProof/>
        </w:rPr>
        <w:t>, no date)</w:t>
      </w:r>
      <w:r>
        <w:fldChar w:fldCharType="end"/>
      </w:r>
    </w:p>
  </w:endnote>
  <w:endnote w:id="10">
    <w:p w14:paraId="72120A35" w14:textId="4428FC91" w:rsidR="0033572B" w:rsidRPr="00C821C5" w:rsidRDefault="0033572B">
      <w:pPr>
        <w:pStyle w:val="EndnoteText"/>
      </w:pPr>
      <w:r>
        <w:rPr>
          <w:rStyle w:val="EndnoteReference"/>
        </w:rPr>
        <w:endnoteRef/>
      </w:r>
      <w:r>
        <w:t xml:space="preserve"> </w:t>
      </w:r>
      <w:r>
        <w:fldChar w:fldCharType="begin" w:fldLock="1"/>
      </w:r>
      <w:r>
        <w:instrText>ADDIN CSL_CITATION {"citationItems":[{"id":"ITEM-1","itemData":{"URL":"https://www.geeksforgeeks.org/rsa-algorithm-cryptography/","accessed":{"date-parts":[["2019","8","7"]]},"id":"ITEM-1","issued":{"date-parts":[["0"]]},"title":"RSA Algorithm in Cryptography - GeeksforGeeks","type":"webpage"},"uris":["http://www.mendeley.com/documents/?uuid=f88a468e-4b5b-3e09-97ca-130db3c7b59f"]}],"mendeley":{"formattedCitation":"(&lt;i&gt;RSA Algorithm in Cryptography - GeeksforGeeks&lt;/i&gt;, no date)","plainTextFormattedCitation":"(RSA Algorithm in Cryptography - GeeksforGeeks, no date)","previouslyFormattedCitation":"(&lt;i&gt;RSA Algorithm in Cryptography - GeeksforGeeks&lt;/i&gt;, no date)"},"properties":{"noteIndex":0},"schema":"https://github.com/citation-style-language/schema/raw/master/csl-citation.json"}</w:instrText>
      </w:r>
      <w:r>
        <w:fldChar w:fldCharType="separate"/>
      </w:r>
      <w:r w:rsidRPr="00C821C5">
        <w:rPr>
          <w:noProof/>
        </w:rPr>
        <w:t>(</w:t>
      </w:r>
      <w:r w:rsidRPr="00C821C5">
        <w:rPr>
          <w:i/>
          <w:noProof/>
        </w:rPr>
        <w:t>RSA Algorithm in Cryptography - GeeksforGeeks</w:t>
      </w:r>
      <w:r w:rsidRPr="00C821C5">
        <w:rPr>
          <w:noProof/>
        </w:rPr>
        <w:t>, no date)</w:t>
      </w:r>
      <w:r>
        <w:fldChar w:fldCharType="end"/>
      </w:r>
    </w:p>
  </w:endnote>
  <w:endnote w:id="11">
    <w:p w14:paraId="66C18C6C" w14:textId="7EA2F3E8" w:rsidR="0033572B" w:rsidRPr="004A6B79" w:rsidRDefault="0033572B">
      <w:pPr>
        <w:pStyle w:val="EndnoteText"/>
      </w:pPr>
      <w:r>
        <w:rPr>
          <w:rStyle w:val="EndnoteReference"/>
        </w:rPr>
        <w:endnoteRef/>
      </w:r>
      <w:r>
        <w:t xml:space="preserve"> </w:t>
      </w:r>
      <w:r>
        <w:fldChar w:fldCharType="begin" w:fldLock="1"/>
      </w:r>
      <w:r>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4A6B79">
        <w:rPr>
          <w:noProof/>
        </w:rPr>
        <w:t>(</w:t>
      </w:r>
      <w:r w:rsidRPr="004A6B79">
        <w:rPr>
          <w:i/>
          <w:noProof/>
        </w:rPr>
        <w:t>Apache Tomcat 8 (8.0.53) - SSL/TLS Configuration HOW-TO</w:t>
      </w:r>
      <w:r w:rsidRPr="004A6B79">
        <w:rPr>
          <w:noProof/>
        </w:rPr>
        <w:t>, no date)</w:t>
      </w:r>
      <w:r>
        <w:fldChar w:fldCharType="end"/>
      </w:r>
    </w:p>
  </w:endnote>
  <w:endnote w:id="12">
    <w:p w14:paraId="6AAD3B22" w14:textId="54F31898" w:rsidR="0033572B" w:rsidRPr="00FA0609" w:rsidRDefault="0033572B">
      <w:pPr>
        <w:pStyle w:val="EndnoteText"/>
      </w:pPr>
      <w:r>
        <w:rPr>
          <w:rStyle w:val="EndnoteReference"/>
        </w:rPr>
        <w:endnoteRef/>
      </w:r>
      <w:r>
        <w:t xml:space="preserve"> </w:t>
      </w:r>
      <w:r>
        <w:fldChar w:fldCharType="begin" w:fldLock="1"/>
      </w:r>
      <w:r>
        <w:instrText>ADDIN CSL_CITATION {"citationItems":[{"id":"ITEM-1","itemData":{"URL":"https://maven.apache.org/","accessed":{"date-parts":[["2019","8","7"]]},"id":"ITEM-1","issued":{"date-parts":[["0"]]},"title":"Maven – Welcome to Apache Maven","type":"webpage"},"uris":["http://www.mendeley.com/documents/?uuid=4f6f1682-a596-3d48-aa9d-617be615575c"]}],"mendeley":{"formattedCitation":"(&lt;i&gt;Maven – Welcome to Apache Maven&lt;/i&gt;, no date)","plainTextFormattedCitation":"(Maven – Welcome to Apache Maven, no date)","previouslyFormattedCitation":"(&lt;i&gt;Maven – Welcome to Apache Maven&lt;/i&gt;, no date)"},"properties":{"noteIndex":0},"schema":"https://github.com/citation-style-language/schema/raw/master/csl-citation.json"}</w:instrText>
      </w:r>
      <w:r>
        <w:fldChar w:fldCharType="separate"/>
      </w:r>
      <w:r w:rsidRPr="00FA0609">
        <w:rPr>
          <w:noProof/>
        </w:rPr>
        <w:t>(</w:t>
      </w:r>
      <w:r w:rsidRPr="00FA0609">
        <w:rPr>
          <w:i/>
          <w:noProof/>
        </w:rPr>
        <w:t>Maven – Welcome to Apache Maven</w:t>
      </w:r>
      <w:r w:rsidRPr="00FA0609">
        <w:rPr>
          <w:noProof/>
        </w:rPr>
        <w:t>, no date)</w:t>
      </w:r>
      <w:r>
        <w:fldChar w:fldCharType="end"/>
      </w:r>
    </w:p>
  </w:endnote>
  <w:endnote w:id="13">
    <w:p w14:paraId="4CD5FC3C" w14:textId="6C5319E6" w:rsidR="00173391" w:rsidRPr="00173391" w:rsidRDefault="00173391">
      <w:pPr>
        <w:pStyle w:val="EndnoteText"/>
        <w:rPr>
          <w:lang w:val="de-DE"/>
        </w:rPr>
      </w:pPr>
      <w:r>
        <w:rPr>
          <w:rStyle w:val="EndnoteReference"/>
        </w:rPr>
        <w:endnoteRef/>
      </w:r>
      <w:r>
        <w:t xml:space="preserve"> </w:t>
      </w:r>
      <w:r>
        <w:fldChar w:fldCharType="begin" w:fldLock="1"/>
      </w:r>
      <w:r w:rsidR="004D4C8F">
        <w:instrText>ADDIN CSL_CITATION {"citationItems":[{"id":"ITEM-1","itemData":{"URL":"https://support.google.com/webmasters/answer/6073543?hl=en","accessed":{"date-parts":[["2019","8","15"]]},"id":"ITEM-1","issued":{"date-parts":[["0"]]},"title":"Secure your site with HTTPS - Search Console Help","type":"webpage"},"uris":["http://www.mendeley.com/documents/?uuid=d082c5de-4212-3372-a0dd-24f650133467"]}],"mendeley":{"formattedCitation":"(&lt;i&gt;Secure your site with HTTPS - Search Console Help&lt;/i&gt;, no date)","plainTextFormattedCitation":"(Secure your site with HTTPS - Search Console Help, no date)","previouslyFormattedCitation":"(&lt;i&gt;Secure your site with HTTPS - Search Console Help&lt;/i&gt;, no date)"},"properties":{"noteIndex":0},"schema":"https://github.com/citation-style-language/schema/raw/master/csl-citation.json"}</w:instrText>
      </w:r>
      <w:r>
        <w:fldChar w:fldCharType="separate"/>
      </w:r>
      <w:r w:rsidRPr="00173391">
        <w:rPr>
          <w:noProof/>
        </w:rPr>
        <w:t>(</w:t>
      </w:r>
      <w:r w:rsidRPr="00173391">
        <w:rPr>
          <w:i/>
          <w:noProof/>
        </w:rPr>
        <w:t>Secure your site with HTTPS - Search Console Help</w:t>
      </w:r>
      <w:r w:rsidRPr="00173391">
        <w:rPr>
          <w:noProof/>
        </w:rPr>
        <w:t>, no date)</w:t>
      </w:r>
      <w:r>
        <w:fldChar w:fldCharType="end"/>
      </w:r>
    </w:p>
  </w:endnote>
  <w:endnote w:id="14">
    <w:p w14:paraId="76CEA2A3" w14:textId="6B59F5CB" w:rsidR="004D4C8F" w:rsidRPr="004D4C8F" w:rsidRDefault="004D4C8F">
      <w:pPr>
        <w:pStyle w:val="EndnoteText"/>
        <w:rPr>
          <w:lang w:val="de-DE"/>
        </w:rPr>
      </w:pPr>
      <w:r>
        <w:rPr>
          <w:rStyle w:val="EndnoteReference"/>
        </w:rPr>
        <w:endnoteRef/>
      </w:r>
      <w:r>
        <w:t xml:space="preserve"> </w:t>
      </w:r>
      <w:r>
        <w:fldChar w:fldCharType="begin" w:fldLock="1"/>
      </w:r>
      <w:r w:rsidR="00FA2334">
        <w:instrText>ADDIN CSL_CITATION {"citationItems":[{"id":"ITEM-1","itemData":{"URL":"https://www.techopedia.com/definition/5607/security-certificate","accessed":{"date-parts":[["2019","8","15"]]},"id":"ITEM-1","issued":{"date-parts":[["0"]]},"title":"What is a Security Certificate? - Definition from Techopedia","type":"webpage"},"uris":["http://www.mendeley.com/documents/?uuid=f46dc085-17f8-3226-aa52-ed70b53105b5"]}],"mendeley":{"formattedCitation":"(&lt;i&gt;What is a Security Certificate? - Definition from Techopedia&lt;/i&gt;, no date)","plainTextFormattedCitation":"(What is a Security Certificate? - Definition from Techopedia, no date)","previouslyFormattedCitation":"(&lt;i&gt;What is a Security Certificate? - Definition from Techopedia&lt;/i&gt;, no date)"},"properties":{"noteIndex":0},"schema":"https://github.com/citation-style-language/schema/raw/master/csl-citation.json"}</w:instrText>
      </w:r>
      <w:r>
        <w:fldChar w:fldCharType="separate"/>
      </w:r>
      <w:r w:rsidRPr="004D4C8F">
        <w:rPr>
          <w:noProof/>
        </w:rPr>
        <w:t>(</w:t>
      </w:r>
      <w:r w:rsidRPr="004D4C8F">
        <w:rPr>
          <w:i/>
          <w:noProof/>
        </w:rPr>
        <w:t>What is a Security Certificate? - Definition from Techopedia</w:t>
      </w:r>
      <w:r w:rsidRPr="004D4C8F">
        <w:rPr>
          <w:noProof/>
        </w:rPr>
        <w:t>, no date)</w:t>
      </w:r>
      <w:r>
        <w:fldChar w:fldCharType="end"/>
      </w:r>
    </w:p>
  </w:endnote>
  <w:endnote w:id="15">
    <w:p w14:paraId="24D3AA90" w14:textId="77777777" w:rsidR="00ED73FD" w:rsidRPr="00FA2334" w:rsidRDefault="00ED73FD" w:rsidP="00ED73FD">
      <w:pPr>
        <w:pStyle w:val="EndnoteText"/>
        <w:rPr>
          <w:lang w:val="de-DE"/>
        </w:rPr>
      </w:pPr>
      <w:r>
        <w:rPr>
          <w:rStyle w:val="EndnoteReference"/>
        </w:rPr>
        <w:endnoteRef/>
      </w:r>
      <w:r>
        <w:t xml:space="preserve"> </w:t>
      </w:r>
      <w:r>
        <w:fldChar w:fldCharType="begin" w:fldLock="1"/>
      </w:r>
      <w:r>
        <w:instrText>ADDIN CSL_CITATION {"citationItems":[{"id":"ITEM-1","itemData":{"URL":"https://www.techopedia.com/definition/16135/private-key","accessed":{"date-parts":[["2019","8","15"]]},"id":"ITEM-1","issued":{"date-parts":[["0"]]},"title":"What is a Private Key? - Definition from Techopedia","type":"webpage"},"uris":["http://www.mendeley.com/documents/?uuid=d0c83c3b-91c8-3ac3-8a65-0bb557a52726"]}],"mendeley":{"formattedCitation":"(&lt;i&gt;What is a Private Key? - Definition from Techopedia&lt;/i&gt;, no date)","plainTextFormattedCitation":"(What is a Private Key? - Definition from Techopedia, no date)"},"properties":{"noteIndex":0},"schema":"https://github.com/citation-style-language/schema/raw/master/csl-citation.json"}</w:instrText>
      </w:r>
      <w:r>
        <w:fldChar w:fldCharType="separate"/>
      </w:r>
      <w:r w:rsidRPr="00FA2334">
        <w:rPr>
          <w:noProof/>
        </w:rPr>
        <w:t>(</w:t>
      </w:r>
      <w:r w:rsidRPr="00FA2334">
        <w:rPr>
          <w:i/>
          <w:noProof/>
        </w:rPr>
        <w:t>What is a Private Key? - Definition from Techopedia</w:t>
      </w:r>
      <w:r w:rsidRPr="00FA2334">
        <w:rPr>
          <w:noProof/>
        </w:rPr>
        <w:t>, no date)</w:t>
      </w:r>
      <w:r>
        <w:fldChar w:fldCharType="end"/>
      </w:r>
    </w:p>
  </w:endnote>
  <w:endnote w:id="16">
    <w:p w14:paraId="22346A4C" w14:textId="3112170D" w:rsidR="0033572B" w:rsidRPr="00DF789B" w:rsidRDefault="0033572B">
      <w:pPr>
        <w:pStyle w:val="EndnoteText"/>
        <w:rPr>
          <w:lang w:val="en-US"/>
        </w:rPr>
      </w:pPr>
      <w:r>
        <w:rPr>
          <w:rStyle w:val="EndnoteReference"/>
        </w:rPr>
        <w:endnoteRef/>
      </w:r>
      <w:r>
        <w:t xml:space="preserve"> </w:t>
      </w:r>
      <w:r>
        <w:fldChar w:fldCharType="begin" w:fldLock="1"/>
      </w:r>
      <w:r>
        <w:instrText>ADDIN CSL_CITATION {"citationItems":[{"id":"ITEM-1","itemData":{"URL":"https://www.aquasec.com/wiki/display/containers/Docker+Containers+vs.+Virtual+Machines","accessed":{"date-parts":[["2019","8","14"]]},"id":"ITEM-1","issued":{"date-parts":[["0"]]},"title":"Docker Containers vs. Virtual Machines","type":"webpage"},"uris":["http://www.mendeley.com/documents/?uuid=fd8171b3-2506-386e-834a-22928dabb27c"]}],"mendeley":{"formattedCitation":"(&lt;i&gt;Docker Containers vs. Virtual Machines&lt;/i&gt;, no date)","plainTextFormattedCitation":"(Docker Containers vs. Virtual Machines, no date)","previouslyFormattedCitation":"(&lt;i&gt;Docker Containers vs. Virtual Machines&lt;/i&gt;, no date)"},"properties":{"noteIndex":0},"schema":"https://github.com/citation-style-language/schema/raw/master/csl-citation.json"}</w:instrText>
      </w:r>
      <w:r>
        <w:fldChar w:fldCharType="separate"/>
      </w:r>
      <w:r w:rsidRPr="00DF789B">
        <w:rPr>
          <w:noProof/>
        </w:rPr>
        <w:t>(</w:t>
      </w:r>
      <w:r w:rsidRPr="00DF789B">
        <w:rPr>
          <w:i/>
          <w:noProof/>
        </w:rPr>
        <w:t>Docker Containers vs. Virtual Machines</w:t>
      </w:r>
      <w:r w:rsidRPr="00DF789B">
        <w:rPr>
          <w:noProof/>
        </w:rPr>
        <w:t>, no date)</w:t>
      </w:r>
      <w:r>
        <w:fldChar w:fldCharType="end"/>
      </w:r>
    </w:p>
  </w:endnote>
  <w:endnote w:id="17">
    <w:p w14:paraId="3D3FD012" w14:textId="4F9F3F6E" w:rsidR="0033572B" w:rsidRPr="0088492A" w:rsidRDefault="0033572B">
      <w:pPr>
        <w:pStyle w:val="EndnoteText"/>
        <w:rPr>
          <w:lang w:val="en-US"/>
        </w:rPr>
      </w:pPr>
      <w:r>
        <w:rPr>
          <w:rStyle w:val="EndnoteReference"/>
        </w:rPr>
        <w:endnoteRef/>
      </w:r>
      <w:r>
        <w:t xml:space="preserve"> </w:t>
      </w:r>
      <w:r>
        <w:fldChar w:fldCharType="begin" w:fldLock="1"/>
      </w:r>
      <w:r>
        <w:instrText>ADDIN CSL_CITATION {"citationItems":[{"id":"ITEM-1","itemData":{"URL":"https://devopsconference.de/blog/docker/docker-vs-virtual-machine-where-are-the-differences/","accessed":{"date-parts":[["2019","8","14"]]},"id":"ITEM-1","issued":{"date-parts":[["0"]]},"title":"Docker vs. Virtual Machine: Where are the differences? - DevOps Conference","type":"webpage"},"uris":["http://www.mendeley.com/documents/?uuid=12b4363b-f3b0-3a10-9fbb-504f98ba60d0"]}],"mendeley":{"formattedCitation":"(&lt;i&gt;Docker vs. Virtual Machine: Where are the differences? - DevOps Conference&lt;/i&gt;, no date)","plainTextFormattedCitation":"(Docker vs. Virtual Machine: Where are the differences? - DevOps Conference, no date)","previouslyFormattedCitation":"(&lt;i&gt;Docker vs. Virtual Machine: Where are the differences? - DevOps Conference&lt;/i&gt;, no date)"},"properties":{"noteIndex":0},"schema":"https://github.com/citation-style-language/schema/raw/master/csl-citation.json"}</w:instrText>
      </w:r>
      <w:r>
        <w:fldChar w:fldCharType="separate"/>
      </w:r>
      <w:r w:rsidRPr="0088492A">
        <w:rPr>
          <w:noProof/>
        </w:rPr>
        <w:t>(</w:t>
      </w:r>
      <w:r w:rsidRPr="0088492A">
        <w:rPr>
          <w:i/>
          <w:noProof/>
        </w:rPr>
        <w:t>Docker vs. Virtual Machine: Where are the differences? - DevOps Conference</w:t>
      </w:r>
      <w:r w:rsidRPr="0088492A">
        <w:rPr>
          <w:noProof/>
        </w:rPr>
        <w:t>, no date)</w:t>
      </w:r>
      <w:r>
        <w:fldChar w:fldCharType="end"/>
      </w:r>
    </w:p>
  </w:endnote>
  <w:endnote w:id="18">
    <w:p w14:paraId="7AEA7875" w14:textId="384709DF" w:rsidR="0033572B" w:rsidRPr="00591FC2" w:rsidRDefault="0033572B">
      <w:pPr>
        <w:pStyle w:val="EndnoteText"/>
        <w:rPr>
          <w:lang w:val="en-US"/>
        </w:rPr>
      </w:pPr>
      <w:r>
        <w:rPr>
          <w:rStyle w:val="EndnoteReference"/>
        </w:rPr>
        <w:endnoteRef/>
      </w:r>
      <w:r>
        <w:t xml:space="preserve"> </w:t>
      </w:r>
      <w:r>
        <w:fldChar w:fldCharType="begin" w:fldLock="1"/>
      </w:r>
      <w:r w:rsidR="00173391">
        <w:instrText>ADDIN CSL_CITATION {"citationItems":[{"id":"ITEM-1","itemData":{"URL":"https://docs.docker.com/docker-hub/","accessed":{"date-parts":[["2019","8","15"]]},"id":"ITEM-1","issued":{"date-parts":[["0"]]},"title":"Docker Hub Quickstart | Docker Documentation","type":"webpage"},"uris":["http://www.mendeley.com/documents/?uuid=a9b67745-287a-348c-a474-461d8cd957eb"]}],"mendeley":{"formattedCitation":"(&lt;i&gt;Docker Hub Quickstart | Docker Documentation&lt;/i&gt;, no date)","plainTextFormattedCitation":"(Docker Hub Quickstart | Docker Documentation, no date)","previouslyFormattedCitation":"(&lt;i&gt;Docker Hub Quickstart | Docker Documentation&lt;/i&gt;, no date)"},"properties":{"noteIndex":0},"schema":"https://github.com/citation-style-language/schema/raw/master/csl-citation.json"}</w:instrText>
      </w:r>
      <w:r>
        <w:fldChar w:fldCharType="separate"/>
      </w:r>
      <w:r w:rsidRPr="00591FC2">
        <w:rPr>
          <w:noProof/>
        </w:rPr>
        <w:t>(</w:t>
      </w:r>
      <w:r w:rsidRPr="00591FC2">
        <w:rPr>
          <w:i/>
          <w:noProof/>
        </w:rPr>
        <w:t>Docker Hub Quickstart | Docker Documentation</w:t>
      </w:r>
      <w:r w:rsidRPr="00591FC2">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openSans">
    <w:altName w:val="Cambria"/>
    <w:panose1 w:val="020B0604020202020204"/>
    <w:charset w:val="00"/>
    <w:family w:val="roman"/>
    <w:notTrueType/>
    <w:pitch w:val="default"/>
  </w:font>
  <w:font w:name="Wingdings 2">
    <w:panose1 w:val="05020102010507070707"/>
    <w:charset w:val="02"/>
    <w:family w:val="decorative"/>
    <w:pitch w:val="variable"/>
    <w:sig w:usb0="00000000" w:usb1="10000000" w:usb2="00000000" w:usb3="00000000" w:csb0="80000000" w:csb1="00000000"/>
  </w:font>
  <w:font w:name="Monaco">
    <w:panose1 w:val="00000000000000000000"/>
    <w:charset w:val="4D"/>
    <w:family w:val="auto"/>
    <w:pitch w:val="variable"/>
    <w:sig w:usb0="A00002FF" w:usb1="500039FB" w:usb2="00000000" w:usb3="00000000" w:csb0="00000197" w:csb1="00000000"/>
  </w:font>
  <w:font w:name="Andale Mono">
    <w:panose1 w:val="020B0509000000000004"/>
    <w:charset w:val="00"/>
    <w:family w:val="modern"/>
    <w:pitch w:val="fixed"/>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47FC27" w14:textId="77777777" w:rsidR="00876E0F" w:rsidRDefault="00876E0F" w:rsidP="003C242F">
      <w:r>
        <w:separator/>
      </w:r>
    </w:p>
  </w:footnote>
  <w:footnote w:type="continuationSeparator" w:id="0">
    <w:p w14:paraId="59E17FF6" w14:textId="77777777" w:rsidR="00876E0F" w:rsidRDefault="00876E0F"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BBA0F8F"/>
    <w:multiLevelType w:val="multilevel"/>
    <w:tmpl w:val="062C0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F6F13C4"/>
    <w:multiLevelType w:val="multilevel"/>
    <w:tmpl w:val="1630A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5443770"/>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80149BF"/>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16"/>
  </w:num>
  <w:num w:numId="4">
    <w:abstractNumId w:val="7"/>
  </w:num>
  <w:num w:numId="5">
    <w:abstractNumId w:val="10"/>
  </w:num>
  <w:num w:numId="6">
    <w:abstractNumId w:val="14"/>
  </w:num>
  <w:num w:numId="7">
    <w:abstractNumId w:val="2"/>
  </w:num>
  <w:num w:numId="8">
    <w:abstractNumId w:val="4"/>
  </w:num>
  <w:num w:numId="9">
    <w:abstractNumId w:val="13"/>
  </w:num>
  <w:num w:numId="10">
    <w:abstractNumId w:val="6"/>
  </w:num>
  <w:num w:numId="11">
    <w:abstractNumId w:val="5"/>
  </w:num>
  <w:num w:numId="12">
    <w:abstractNumId w:val="15"/>
  </w:num>
  <w:num w:numId="13">
    <w:abstractNumId w:val="0"/>
  </w:num>
  <w:num w:numId="14">
    <w:abstractNumId w:val="8"/>
  </w:num>
  <w:num w:numId="15">
    <w:abstractNumId w:val="11"/>
  </w:num>
  <w:num w:numId="16">
    <w:abstractNumId w:val="9"/>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00185"/>
    <w:rsid w:val="0000047C"/>
    <w:rsid w:val="00003481"/>
    <w:rsid w:val="000057BF"/>
    <w:rsid w:val="00012210"/>
    <w:rsid w:val="00012308"/>
    <w:rsid w:val="00013708"/>
    <w:rsid w:val="000168E6"/>
    <w:rsid w:val="00022F6E"/>
    <w:rsid w:val="00023C14"/>
    <w:rsid w:val="0002412D"/>
    <w:rsid w:val="0002798B"/>
    <w:rsid w:val="000319E3"/>
    <w:rsid w:val="000322DD"/>
    <w:rsid w:val="000325FE"/>
    <w:rsid w:val="0003665D"/>
    <w:rsid w:val="000402ED"/>
    <w:rsid w:val="000424AA"/>
    <w:rsid w:val="0004534E"/>
    <w:rsid w:val="00047A2C"/>
    <w:rsid w:val="00054388"/>
    <w:rsid w:val="00056F33"/>
    <w:rsid w:val="00061963"/>
    <w:rsid w:val="00063F6D"/>
    <w:rsid w:val="00067F6D"/>
    <w:rsid w:val="00073D7D"/>
    <w:rsid w:val="00074A7E"/>
    <w:rsid w:val="00081C40"/>
    <w:rsid w:val="00092D8C"/>
    <w:rsid w:val="00092FCF"/>
    <w:rsid w:val="000A6B02"/>
    <w:rsid w:val="000A6D7E"/>
    <w:rsid w:val="000A742F"/>
    <w:rsid w:val="000B6C32"/>
    <w:rsid w:val="000C22B8"/>
    <w:rsid w:val="000C2789"/>
    <w:rsid w:val="000D2ED9"/>
    <w:rsid w:val="000E23C0"/>
    <w:rsid w:val="000E6331"/>
    <w:rsid w:val="000E63F3"/>
    <w:rsid w:val="000E7748"/>
    <w:rsid w:val="00101A8E"/>
    <w:rsid w:val="00102D5A"/>
    <w:rsid w:val="00103CEE"/>
    <w:rsid w:val="00104FE0"/>
    <w:rsid w:val="00113C81"/>
    <w:rsid w:val="001172E5"/>
    <w:rsid w:val="00125B75"/>
    <w:rsid w:val="00126532"/>
    <w:rsid w:val="00132C53"/>
    <w:rsid w:val="001342B0"/>
    <w:rsid w:val="00137F87"/>
    <w:rsid w:val="00141A87"/>
    <w:rsid w:val="001449FC"/>
    <w:rsid w:val="00144F39"/>
    <w:rsid w:val="00152D49"/>
    <w:rsid w:val="001537B4"/>
    <w:rsid w:val="001545C1"/>
    <w:rsid w:val="00156D23"/>
    <w:rsid w:val="00161283"/>
    <w:rsid w:val="00161670"/>
    <w:rsid w:val="00161FE3"/>
    <w:rsid w:val="00163DD8"/>
    <w:rsid w:val="001721D0"/>
    <w:rsid w:val="0017257B"/>
    <w:rsid w:val="00172645"/>
    <w:rsid w:val="00173391"/>
    <w:rsid w:val="00174B96"/>
    <w:rsid w:val="00175EFD"/>
    <w:rsid w:val="00176E40"/>
    <w:rsid w:val="00177F1A"/>
    <w:rsid w:val="00194CA4"/>
    <w:rsid w:val="00195448"/>
    <w:rsid w:val="00197943"/>
    <w:rsid w:val="001A1EB1"/>
    <w:rsid w:val="001A5E4B"/>
    <w:rsid w:val="001B1FF0"/>
    <w:rsid w:val="001B2DB4"/>
    <w:rsid w:val="001B4918"/>
    <w:rsid w:val="001C0761"/>
    <w:rsid w:val="001C0AED"/>
    <w:rsid w:val="001D5B9B"/>
    <w:rsid w:val="001D72BB"/>
    <w:rsid w:val="001E08D5"/>
    <w:rsid w:val="001E707B"/>
    <w:rsid w:val="001F2D45"/>
    <w:rsid w:val="001F517A"/>
    <w:rsid w:val="001F6976"/>
    <w:rsid w:val="001F7CDD"/>
    <w:rsid w:val="00203F01"/>
    <w:rsid w:val="0021103B"/>
    <w:rsid w:val="002113A7"/>
    <w:rsid w:val="00213B32"/>
    <w:rsid w:val="00214D59"/>
    <w:rsid w:val="002172F8"/>
    <w:rsid w:val="00222025"/>
    <w:rsid w:val="002229F8"/>
    <w:rsid w:val="00237E65"/>
    <w:rsid w:val="00246EEC"/>
    <w:rsid w:val="0025562D"/>
    <w:rsid w:val="002602B2"/>
    <w:rsid w:val="00260DC3"/>
    <w:rsid w:val="00263FF4"/>
    <w:rsid w:val="00264A4E"/>
    <w:rsid w:val="00270978"/>
    <w:rsid w:val="00271450"/>
    <w:rsid w:val="002739A2"/>
    <w:rsid w:val="00283C6C"/>
    <w:rsid w:val="00284B8C"/>
    <w:rsid w:val="00287252"/>
    <w:rsid w:val="00295D54"/>
    <w:rsid w:val="002960FB"/>
    <w:rsid w:val="002A03B2"/>
    <w:rsid w:val="002A4910"/>
    <w:rsid w:val="002A4DAF"/>
    <w:rsid w:val="002A6C80"/>
    <w:rsid w:val="002A719A"/>
    <w:rsid w:val="002B17AE"/>
    <w:rsid w:val="002B46F5"/>
    <w:rsid w:val="002B75C6"/>
    <w:rsid w:val="002B76AA"/>
    <w:rsid w:val="002C4680"/>
    <w:rsid w:val="002C4684"/>
    <w:rsid w:val="002C6B3D"/>
    <w:rsid w:val="002D636A"/>
    <w:rsid w:val="002D7653"/>
    <w:rsid w:val="002E2AB4"/>
    <w:rsid w:val="002E2F8B"/>
    <w:rsid w:val="002F6D45"/>
    <w:rsid w:val="002F78E5"/>
    <w:rsid w:val="003001F3"/>
    <w:rsid w:val="0030162E"/>
    <w:rsid w:val="003049CF"/>
    <w:rsid w:val="00305A3F"/>
    <w:rsid w:val="00312BDC"/>
    <w:rsid w:val="003261C5"/>
    <w:rsid w:val="003262F2"/>
    <w:rsid w:val="003317C0"/>
    <w:rsid w:val="003347AC"/>
    <w:rsid w:val="00334A02"/>
    <w:rsid w:val="00334BC4"/>
    <w:rsid w:val="0033572B"/>
    <w:rsid w:val="00344AF9"/>
    <w:rsid w:val="00345767"/>
    <w:rsid w:val="00347826"/>
    <w:rsid w:val="003549AF"/>
    <w:rsid w:val="00365687"/>
    <w:rsid w:val="00373814"/>
    <w:rsid w:val="003807DD"/>
    <w:rsid w:val="00381078"/>
    <w:rsid w:val="00382293"/>
    <w:rsid w:val="003869B9"/>
    <w:rsid w:val="00390EAA"/>
    <w:rsid w:val="00394083"/>
    <w:rsid w:val="003957C9"/>
    <w:rsid w:val="003A1940"/>
    <w:rsid w:val="003A1F07"/>
    <w:rsid w:val="003A207A"/>
    <w:rsid w:val="003B5230"/>
    <w:rsid w:val="003C0FC4"/>
    <w:rsid w:val="003C242F"/>
    <w:rsid w:val="003C5CF4"/>
    <w:rsid w:val="003D430E"/>
    <w:rsid w:val="003D6084"/>
    <w:rsid w:val="003E319B"/>
    <w:rsid w:val="003E3FB0"/>
    <w:rsid w:val="003E5DD4"/>
    <w:rsid w:val="003F38CD"/>
    <w:rsid w:val="004018AE"/>
    <w:rsid w:val="0040683B"/>
    <w:rsid w:val="004078DF"/>
    <w:rsid w:val="00411942"/>
    <w:rsid w:val="00415038"/>
    <w:rsid w:val="004150AC"/>
    <w:rsid w:val="004161B2"/>
    <w:rsid w:val="00420299"/>
    <w:rsid w:val="00422C49"/>
    <w:rsid w:val="0042419B"/>
    <w:rsid w:val="00425350"/>
    <w:rsid w:val="004317A5"/>
    <w:rsid w:val="004328B5"/>
    <w:rsid w:val="00433F8B"/>
    <w:rsid w:val="0043726E"/>
    <w:rsid w:val="00440421"/>
    <w:rsid w:val="004426FF"/>
    <w:rsid w:val="004432BD"/>
    <w:rsid w:val="00443508"/>
    <w:rsid w:val="004451E5"/>
    <w:rsid w:val="0045041F"/>
    <w:rsid w:val="00453F96"/>
    <w:rsid w:val="00455C58"/>
    <w:rsid w:val="004567C5"/>
    <w:rsid w:val="00465014"/>
    <w:rsid w:val="00471C9E"/>
    <w:rsid w:val="0047377F"/>
    <w:rsid w:val="00474771"/>
    <w:rsid w:val="004804BC"/>
    <w:rsid w:val="00485ED5"/>
    <w:rsid w:val="00491592"/>
    <w:rsid w:val="00492599"/>
    <w:rsid w:val="004944A8"/>
    <w:rsid w:val="004A6B79"/>
    <w:rsid w:val="004B60D8"/>
    <w:rsid w:val="004C6156"/>
    <w:rsid w:val="004D02F1"/>
    <w:rsid w:val="004D0683"/>
    <w:rsid w:val="004D4C8F"/>
    <w:rsid w:val="004E0624"/>
    <w:rsid w:val="004E73F5"/>
    <w:rsid w:val="004F013B"/>
    <w:rsid w:val="004F67DF"/>
    <w:rsid w:val="004F6838"/>
    <w:rsid w:val="00502262"/>
    <w:rsid w:val="00502370"/>
    <w:rsid w:val="0050410F"/>
    <w:rsid w:val="00505F33"/>
    <w:rsid w:val="00506162"/>
    <w:rsid w:val="00506D67"/>
    <w:rsid w:val="00510F59"/>
    <w:rsid w:val="00512E5E"/>
    <w:rsid w:val="00515094"/>
    <w:rsid w:val="00517B76"/>
    <w:rsid w:val="00522545"/>
    <w:rsid w:val="00527EB5"/>
    <w:rsid w:val="00532796"/>
    <w:rsid w:val="00533ED3"/>
    <w:rsid w:val="0053591A"/>
    <w:rsid w:val="00543C8C"/>
    <w:rsid w:val="00553283"/>
    <w:rsid w:val="0055357B"/>
    <w:rsid w:val="00557B95"/>
    <w:rsid w:val="00560348"/>
    <w:rsid w:val="00562BAB"/>
    <w:rsid w:val="00564064"/>
    <w:rsid w:val="00566B7C"/>
    <w:rsid w:val="005701F7"/>
    <w:rsid w:val="0057309B"/>
    <w:rsid w:val="0057580B"/>
    <w:rsid w:val="00576F7E"/>
    <w:rsid w:val="00577278"/>
    <w:rsid w:val="00577D52"/>
    <w:rsid w:val="00577E28"/>
    <w:rsid w:val="0058128B"/>
    <w:rsid w:val="005846C2"/>
    <w:rsid w:val="00584983"/>
    <w:rsid w:val="00585132"/>
    <w:rsid w:val="005854C5"/>
    <w:rsid w:val="00590944"/>
    <w:rsid w:val="0059168A"/>
    <w:rsid w:val="00591FC2"/>
    <w:rsid w:val="005959A5"/>
    <w:rsid w:val="00596194"/>
    <w:rsid w:val="005A46E8"/>
    <w:rsid w:val="005A57C4"/>
    <w:rsid w:val="005A6F82"/>
    <w:rsid w:val="005B2486"/>
    <w:rsid w:val="005B7ECF"/>
    <w:rsid w:val="005C7151"/>
    <w:rsid w:val="005D45A4"/>
    <w:rsid w:val="005E0E8B"/>
    <w:rsid w:val="005E51CC"/>
    <w:rsid w:val="005F15EB"/>
    <w:rsid w:val="005F1675"/>
    <w:rsid w:val="005F4E40"/>
    <w:rsid w:val="005F4EAF"/>
    <w:rsid w:val="005F71F0"/>
    <w:rsid w:val="005F7B5D"/>
    <w:rsid w:val="006017F1"/>
    <w:rsid w:val="0060370D"/>
    <w:rsid w:val="00606928"/>
    <w:rsid w:val="00610449"/>
    <w:rsid w:val="00611E6E"/>
    <w:rsid w:val="00612EB1"/>
    <w:rsid w:val="006309CE"/>
    <w:rsid w:val="00632357"/>
    <w:rsid w:val="0063768B"/>
    <w:rsid w:val="006433E3"/>
    <w:rsid w:val="00647987"/>
    <w:rsid w:val="006520DC"/>
    <w:rsid w:val="00655DE6"/>
    <w:rsid w:val="00670C9E"/>
    <w:rsid w:val="00676736"/>
    <w:rsid w:val="006906C5"/>
    <w:rsid w:val="00690E0A"/>
    <w:rsid w:val="00691C2D"/>
    <w:rsid w:val="00696308"/>
    <w:rsid w:val="006A303E"/>
    <w:rsid w:val="006A42C9"/>
    <w:rsid w:val="006A4CA6"/>
    <w:rsid w:val="006B61D1"/>
    <w:rsid w:val="006C1825"/>
    <w:rsid w:val="006C75D3"/>
    <w:rsid w:val="006D021C"/>
    <w:rsid w:val="006D465B"/>
    <w:rsid w:val="006D5936"/>
    <w:rsid w:val="006E117F"/>
    <w:rsid w:val="006E2579"/>
    <w:rsid w:val="006E7093"/>
    <w:rsid w:val="007036EE"/>
    <w:rsid w:val="00703E1A"/>
    <w:rsid w:val="00711F04"/>
    <w:rsid w:val="007120BF"/>
    <w:rsid w:val="007158B9"/>
    <w:rsid w:val="0071743E"/>
    <w:rsid w:val="00724226"/>
    <w:rsid w:val="00726336"/>
    <w:rsid w:val="00726C97"/>
    <w:rsid w:val="00730089"/>
    <w:rsid w:val="0073084E"/>
    <w:rsid w:val="00732779"/>
    <w:rsid w:val="00733795"/>
    <w:rsid w:val="007460D0"/>
    <w:rsid w:val="007569DE"/>
    <w:rsid w:val="007630AD"/>
    <w:rsid w:val="00772A48"/>
    <w:rsid w:val="00776DEF"/>
    <w:rsid w:val="0077770B"/>
    <w:rsid w:val="007837B7"/>
    <w:rsid w:val="00783D36"/>
    <w:rsid w:val="00787F18"/>
    <w:rsid w:val="0079736B"/>
    <w:rsid w:val="007B21A5"/>
    <w:rsid w:val="007B5055"/>
    <w:rsid w:val="007B69F9"/>
    <w:rsid w:val="007C2DDA"/>
    <w:rsid w:val="007C4A08"/>
    <w:rsid w:val="007C707A"/>
    <w:rsid w:val="007D142F"/>
    <w:rsid w:val="007E41C9"/>
    <w:rsid w:val="007E67A5"/>
    <w:rsid w:val="007E6D96"/>
    <w:rsid w:val="007F07D4"/>
    <w:rsid w:val="007F312D"/>
    <w:rsid w:val="007F487E"/>
    <w:rsid w:val="0080044F"/>
    <w:rsid w:val="00806B94"/>
    <w:rsid w:val="00812C83"/>
    <w:rsid w:val="008252EF"/>
    <w:rsid w:val="0082550E"/>
    <w:rsid w:val="0082670E"/>
    <w:rsid w:val="00827D45"/>
    <w:rsid w:val="00830DFC"/>
    <w:rsid w:val="00832370"/>
    <w:rsid w:val="00835D91"/>
    <w:rsid w:val="008402F7"/>
    <w:rsid w:val="008444BB"/>
    <w:rsid w:val="00844BBD"/>
    <w:rsid w:val="00851A0B"/>
    <w:rsid w:val="00852393"/>
    <w:rsid w:val="00857A33"/>
    <w:rsid w:val="00860596"/>
    <w:rsid w:val="0086223E"/>
    <w:rsid w:val="00863B15"/>
    <w:rsid w:val="008650DB"/>
    <w:rsid w:val="0087093D"/>
    <w:rsid w:val="008742CA"/>
    <w:rsid w:val="00876A44"/>
    <w:rsid w:val="00876E0F"/>
    <w:rsid w:val="0088492A"/>
    <w:rsid w:val="00884B5A"/>
    <w:rsid w:val="00887782"/>
    <w:rsid w:val="008910CE"/>
    <w:rsid w:val="00892243"/>
    <w:rsid w:val="00893D8B"/>
    <w:rsid w:val="008977BB"/>
    <w:rsid w:val="008A5814"/>
    <w:rsid w:val="008A67EC"/>
    <w:rsid w:val="008B0BBA"/>
    <w:rsid w:val="008B221C"/>
    <w:rsid w:val="008B35E9"/>
    <w:rsid w:val="008C039A"/>
    <w:rsid w:val="008C3708"/>
    <w:rsid w:val="008D13ED"/>
    <w:rsid w:val="008D16DA"/>
    <w:rsid w:val="008D3169"/>
    <w:rsid w:val="008D5880"/>
    <w:rsid w:val="008E37E4"/>
    <w:rsid w:val="008E6023"/>
    <w:rsid w:val="008F1442"/>
    <w:rsid w:val="008F712D"/>
    <w:rsid w:val="00905A43"/>
    <w:rsid w:val="0090618B"/>
    <w:rsid w:val="00906FC6"/>
    <w:rsid w:val="00913318"/>
    <w:rsid w:val="009162DF"/>
    <w:rsid w:val="00922671"/>
    <w:rsid w:val="00924A03"/>
    <w:rsid w:val="00936CD2"/>
    <w:rsid w:val="00940C6E"/>
    <w:rsid w:val="00950430"/>
    <w:rsid w:val="009530E5"/>
    <w:rsid w:val="00954C18"/>
    <w:rsid w:val="00961B30"/>
    <w:rsid w:val="0096320E"/>
    <w:rsid w:val="00965A4B"/>
    <w:rsid w:val="009749E7"/>
    <w:rsid w:val="009771DB"/>
    <w:rsid w:val="00977852"/>
    <w:rsid w:val="0098037F"/>
    <w:rsid w:val="009807EA"/>
    <w:rsid w:val="00981A68"/>
    <w:rsid w:val="00984954"/>
    <w:rsid w:val="009854DE"/>
    <w:rsid w:val="00986698"/>
    <w:rsid w:val="0099135F"/>
    <w:rsid w:val="00993E2C"/>
    <w:rsid w:val="009962E0"/>
    <w:rsid w:val="00996D46"/>
    <w:rsid w:val="00997244"/>
    <w:rsid w:val="009A2AB7"/>
    <w:rsid w:val="009A2D61"/>
    <w:rsid w:val="009B5095"/>
    <w:rsid w:val="009B734C"/>
    <w:rsid w:val="009C796F"/>
    <w:rsid w:val="009D0A04"/>
    <w:rsid w:val="009D29C8"/>
    <w:rsid w:val="009D2B49"/>
    <w:rsid w:val="009D2DF6"/>
    <w:rsid w:val="009D680D"/>
    <w:rsid w:val="009E3007"/>
    <w:rsid w:val="009E34B3"/>
    <w:rsid w:val="009E519C"/>
    <w:rsid w:val="009E5514"/>
    <w:rsid w:val="009F0A58"/>
    <w:rsid w:val="00A026D1"/>
    <w:rsid w:val="00A03BCA"/>
    <w:rsid w:val="00A103E5"/>
    <w:rsid w:val="00A1483E"/>
    <w:rsid w:val="00A14D35"/>
    <w:rsid w:val="00A15DBF"/>
    <w:rsid w:val="00A27E20"/>
    <w:rsid w:val="00A329C9"/>
    <w:rsid w:val="00A33400"/>
    <w:rsid w:val="00A35AA0"/>
    <w:rsid w:val="00A3654E"/>
    <w:rsid w:val="00A401AD"/>
    <w:rsid w:val="00A416B3"/>
    <w:rsid w:val="00A500B4"/>
    <w:rsid w:val="00A5089D"/>
    <w:rsid w:val="00A53C23"/>
    <w:rsid w:val="00A54012"/>
    <w:rsid w:val="00A570C9"/>
    <w:rsid w:val="00A6649D"/>
    <w:rsid w:val="00A731E5"/>
    <w:rsid w:val="00A83C8E"/>
    <w:rsid w:val="00A84742"/>
    <w:rsid w:val="00A85A63"/>
    <w:rsid w:val="00A879B3"/>
    <w:rsid w:val="00A93019"/>
    <w:rsid w:val="00A93CED"/>
    <w:rsid w:val="00A97440"/>
    <w:rsid w:val="00A97924"/>
    <w:rsid w:val="00AB38E3"/>
    <w:rsid w:val="00AB67AE"/>
    <w:rsid w:val="00AC1B5A"/>
    <w:rsid w:val="00AC34F2"/>
    <w:rsid w:val="00AD60F3"/>
    <w:rsid w:val="00AE0913"/>
    <w:rsid w:val="00AE4EA9"/>
    <w:rsid w:val="00AE5194"/>
    <w:rsid w:val="00AE7287"/>
    <w:rsid w:val="00AF5C64"/>
    <w:rsid w:val="00B02882"/>
    <w:rsid w:val="00B048A6"/>
    <w:rsid w:val="00B05E8E"/>
    <w:rsid w:val="00B10323"/>
    <w:rsid w:val="00B11FE1"/>
    <w:rsid w:val="00B13DD4"/>
    <w:rsid w:val="00B20806"/>
    <w:rsid w:val="00B23D5E"/>
    <w:rsid w:val="00B25D5D"/>
    <w:rsid w:val="00B33BA1"/>
    <w:rsid w:val="00B34DBE"/>
    <w:rsid w:val="00B37CAA"/>
    <w:rsid w:val="00B435AA"/>
    <w:rsid w:val="00B43B5D"/>
    <w:rsid w:val="00B44C56"/>
    <w:rsid w:val="00B459BF"/>
    <w:rsid w:val="00B510B0"/>
    <w:rsid w:val="00B51185"/>
    <w:rsid w:val="00B518A0"/>
    <w:rsid w:val="00B55E27"/>
    <w:rsid w:val="00B5632F"/>
    <w:rsid w:val="00B5731B"/>
    <w:rsid w:val="00B66C8B"/>
    <w:rsid w:val="00B80FBC"/>
    <w:rsid w:val="00B822CB"/>
    <w:rsid w:val="00B92537"/>
    <w:rsid w:val="00B93968"/>
    <w:rsid w:val="00B96911"/>
    <w:rsid w:val="00B96B00"/>
    <w:rsid w:val="00BA58B1"/>
    <w:rsid w:val="00BB0DAF"/>
    <w:rsid w:val="00BB1B64"/>
    <w:rsid w:val="00BB2842"/>
    <w:rsid w:val="00BB3C0B"/>
    <w:rsid w:val="00BC0433"/>
    <w:rsid w:val="00BC3516"/>
    <w:rsid w:val="00BC68E0"/>
    <w:rsid w:val="00BD1B30"/>
    <w:rsid w:val="00BD383E"/>
    <w:rsid w:val="00BE584E"/>
    <w:rsid w:val="00BF4916"/>
    <w:rsid w:val="00BF760D"/>
    <w:rsid w:val="00C00628"/>
    <w:rsid w:val="00C10811"/>
    <w:rsid w:val="00C24CC1"/>
    <w:rsid w:val="00C26E9A"/>
    <w:rsid w:val="00C27D59"/>
    <w:rsid w:val="00C3199F"/>
    <w:rsid w:val="00C31E5E"/>
    <w:rsid w:val="00C33BE3"/>
    <w:rsid w:val="00C34AE0"/>
    <w:rsid w:val="00C41CE8"/>
    <w:rsid w:val="00C566D7"/>
    <w:rsid w:val="00C56945"/>
    <w:rsid w:val="00C63B36"/>
    <w:rsid w:val="00C7258B"/>
    <w:rsid w:val="00C74142"/>
    <w:rsid w:val="00C762AA"/>
    <w:rsid w:val="00C770EC"/>
    <w:rsid w:val="00C77C38"/>
    <w:rsid w:val="00C821C5"/>
    <w:rsid w:val="00C843BF"/>
    <w:rsid w:val="00C843FF"/>
    <w:rsid w:val="00C847C6"/>
    <w:rsid w:val="00C85E69"/>
    <w:rsid w:val="00C87016"/>
    <w:rsid w:val="00C90BF6"/>
    <w:rsid w:val="00C92595"/>
    <w:rsid w:val="00C977BF"/>
    <w:rsid w:val="00CA5B59"/>
    <w:rsid w:val="00CC27B7"/>
    <w:rsid w:val="00CC51DF"/>
    <w:rsid w:val="00CC6CA6"/>
    <w:rsid w:val="00CD1CF1"/>
    <w:rsid w:val="00CD1EC2"/>
    <w:rsid w:val="00CE488F"/>
    <w:rsid w:val="00CE77CD"/>
    <w:rsid w:val="00CE7D4D"/>
    <w:rsid w:val="00CF2453"/>
    <w:rsid w:val="00CF27A7"/>
    <w:rsid w:val="00CF39C2"/>
    <w:rsid w:val="00D03F13"/>
    <w:rsid w:val="00D06A13"/>
    <w:rsid w:val="00D10507"/>
    <w:rsid w:val="00D11DB2"/>
    <w:rsid w:val="00D139ED"/>
    <w:rsid w:val="00D14856"/>
    <w:rsid w:val="00D1701C"/>
    <w:rsid w:val="00D17C40"/>
    <w:rsid w:val="00D17F55"/>
    <w:rsid w:val="00D244EF"/>
    <w:rsid w:val="00D276BB"/>
    <w:rsid w:val="00D31518"/>
    <w:rsid w:val="00D31F11"/>
    <w:rsid w:val="00D366BC"/>
    <w:rsid w:val="00D439B7"/>
    <w:rsid w:val="00D47BA7"/>
    <w:rsid w:val="00D51A04"/>
    <w:rsid w:val="00D5564D"/>
    <w:rsid w:val="00D60078"/>
    <w:rsid w:val="00D6295C"/>
    <w:rsid w:val="00D63B5A"/>
    <w:rsid w:val="00D6576C"/>
    <w:rsid w:val="00D67EC8"/>
    <w:rsid w:val="00D7286F"/>
    <w:rsid w:val="00D75F36"/>
    <w:rsid w:val="00D80415"/>
    <w:rsid w:val="00D80EE5"/>
    <w:rsid w:val="00D84ABC"/>
    <w:rsid w:val="00D92B6C"/>
    <w:rsid w:val="00D9350B"/>
    <w:rsid w:val="00D957BE"/>
    <w:rsid w:val="00D96E16"/>
    <w:rsid w:val="00D977C9"/>
    <w:rsid w:val="00DB71CF"/>
    <w:rsid w:val="00DC226B"/>
    <w:rsid w:val="00DC2EEF"/>
    <w:rsid w:val="00DC7609"/>
    <w:rsid w:val="00DD4116"/>
    <w:rsid w:val="00DE7AAC"/>
    <w:rsid w:val="00DF1489"/>
    <w:rsid w:val="00DF3DBE"/>
    <w:rsid w:val="00DF4692"/>
    <w:rsid w:val="00DF789B"/>
    <w:rsid w:val="00E01A4F"/>
    <w:rsid w:val="00E025F4"/>
    <w:rsid w:val="00E026F3"/>
    <w:rsid w:val="00E03B5A"/>
    <w:rsid w:val="00E04AED"/>
    <w:rsid w:val="00E2385E"/>
    <w:rsid w:val="00E2675A"/>
    <w:rsid w:val="00E27171"/>
    <w:rsid w:val="00E30210"/>
    <w:rsid w:val="00E33B64"/>
    <w:rsid w:val="00E33F33"/>
    <w:rsid w:val="00E342A5"/>
    <w:rsid w:val="00E34A73"/>
    <w:rsid w:val="00E3601A"/>
    <w:rsid w:val="00E41F37"/>
    <w:rsid w:val="00E42AED"/>
    <w:rsid w:val="00E44290"/>
    <w:rsid w:val="00E473EB"/>
    <w:rsid w:val="00E540B5"/>
    <w:rsid w:val="00E56977"/>
    <w:rsid w:val="00E63466"/>
    <w:rsid w:val="00E6401D"/>
    <w:rsid w:val="00E70D51"/>
    <w:rsid w:val="00E72304"/>
    <w:rsid w:val="00E742AF"/>
    <w:rsid w:val="00E74FF1"/>
    <w:rsid w:val="00E828AE"/>
    <w:rsid w:val="00E837F1"/>
    <w:rsid w:val="00E83EA0"/>
    <w:rsid w:val="00E85B8C"/>
    <w:rsid w:val="00E872F6"/>
    <w:rsid w:val="00E9005B"/>
    <w:rsid w:val="00E90288"/>
    <w:rsid w:val="00E922B1"/>
    <w:rsid w:val="00E93BA3"/>
    <w:rsid w:val="00E94742"/>
    <w:rsid w:val="00E961D3"/>
    <w:rsid w:val="00EA42C1"/>
    <w:rsid w:val="00EA6885"/>
    <w:rsid w:val="00EC3822"/>
    <w:rsid w:val="00EC546E"/>
    <w:rsid w:val="00ED7270"/>
    <w:rsid w:val="00ED73FD"/>
    <w:rsid w:val="00EE11F7"/>
    <w:rsid w:val="00EE29BC"/>
    <w:rsid w:val="00EE2FA4"/>
    <w:rsid w:val="00EE49D1"/>
    <w:rsid w:val="00EE7D88"/>
    <w:rsid w:val="00EF2BB9"/>
    <w:rsid w:val="00EF3383"/>
    <w:rsid w:val="00EF3503"/>
    <w:rsid w:val="00EF56DB"/>
    <w:rsid w:val="00EF746A"/>
    <w:rsid w:val="00EF7902"/>
    <w:rsid w:val="00F02A54"/>
    <w:rsid w:val="00F02B71"/>
    <w:rsid w:val="00F15C2E"/>
    <w:rsid w:val="00F16BA2"/>
    <w:rsid w:val="00F1726D"/>
    <w:rsid w:val="00F1783F"/>
    <w:rsid w:val="00F259E5"/>
    <w:rsid w:val="00F26CB6"/>
    <w:rsid w:val="00F3359D"/>
    <w:rsid w:val="00F4081B"/>
    <w:rsid w:val="00F433C4"/>
    <w:rsid w:val="00F4396F"/>
    <w:rsid w:val="00F44A76"/>
    <w:rsid w:val="00F47BAF"/>
    <w:rsid w:val="00F5060C"/>
    <w:rsid w:val="00F51274"/>
    <w:rsid w:val="00F519B8"/>
    <w:rsid w:val="00F51D84"/>
    <w:rsid w:val="00F54097"/>
    <w:rsid w:val="00F54157"/>
    <w:rsid w:val="00F62832"/>
    <w:rsid w:val="00F64C72"/>
    <w:rsid w:val="00F6507C"/>
    <w:rsid w:val="00F74197"/>
    <w:rsid w:val="00F75B4D"/>
    <w:rsid w:val="00F91B34"/>
    <w:rsid w:val="00F940B6"/>
    <w:rsid w:val="00F9526F"/>
    <w:rsid w:val="00FA030C"/>
    <w:rsid w:val="00FA0609"/>
    <w:rsid w:val="00FA2334"/>
    <w:rsid w:val="00FA7497"/>
    <w:rsid w:val="00FB23E9"/>
    <w:rsid w:val="00FC013F"/>
    <w:rsid w:val="00FC3F7D"/>
    <w:rsid w:val="00FC5C72"/>
    <w:rsid w:val="00FC6D47"/>
    <w:rsid w:val="00FD67EB"/>
    <w:rsid w:val="00FD69D6"/>
    <w:rsid w:val="00FD76ED"/>
    <w:rsid w:val="00FE1A63"/>
    <w:rsid w:val="00FE6501"/>
    <w:rsid w:val="00FE7371"/>
    <w:rsid w:val="00FE739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unhideWhenUsed/>
    <w:rsid w:val="00B05E8E"/>
    <w:rPr>
      <w:color w:val="0000FF"/>
      <w:u w:val="single"/>
    </w:rPr>
  </w:style>
  <w:style w:type="table" w:styleId="TableGrid">
    <w:name w:val="Table Grid"/>
    <w:basedOn w:val="TableNormal"/>
    <w:uiPriority w:val="3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D75F3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75F36"/>
    <w:rPr>
      <w:color w:val="954F72" w:themeColor="followedHyperlink"/>
      <w:u w:val="single"/>
    </w:rPr>
  </w:style>
  <w:style w:type="character" w:styleId="UnresolvedMention">
    <w:name w:val="Unresolved Mention"/>
    <w:basedOn w:val="DefaultParagraphFont"/>
    <w:uiPriority w:val="99"/>
    <w:rsid w:val="000A742F"/>
    <w:rPr>
      <w:color w:val="605E5C"/>
      <w:shd w:val="clear" w:color="auto" w:fill="E1DFDD"/>
    </w:rPr>
  </w:style>
  <w:style w:type="paragraph" w:styleId="HTMLPreformatted">
    <w:name w:val="HTML Preformatted"/>
    <w:basedOn w:val="Normal"/>
    <w:link w:val="HTMLPreformattedChar"/>
    <w:uiPriority w:val="99"/>
    <w:unhideWhenUsed/>
    <w:rsid w:val="001D5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de-DE" w:eastAsia="en-GB"/>
    </w:rPr>
  </w:style>
  <w:style w:type="character" w:customStyle="1" w:styleId="HTMLPreformattedChar">
    <w:name w:val="HTML Preformatted Char"/>
    <w:basedOn w:val="DefaultParagraphFont"/>
    <w:link w:val="HTMLPreformatted"/>
    <w:uiPriority w:val="99"/>
    <w:rsid w:val="001D5B9B"/>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C90BF6"/>
    <w:rPr>
      <w:sz w:val="20"/>
      <w:szCs w:val="20"/>
    </w:rPr>
  </w:style>
  <w:style w:type="character" w:customStyle="1" w:styleId="FootnoteTextChar">
    <w:name w:val="Footnote Text Char"/>
    <w:basedOn w:val="DefaultParagraphFont"/>
    <w:link w:val="FootnoteText"/>
    <w:uiPriority w:val="99"/>
    <w:semiHidden/>
    <w:rsid w:val="00C90BF6"/>
    <w:rPr>
      <w:sz w:val="20"/>
      <w:szCs w:val="20"/>
      <w:lang w:val="en-US"/>
    </w:rPr>
  </w:style>
  <w:style w:type="character" w:styleId="FootnoteReference">
    <w:name w:val="footnote reference"/>
    <w:basedOn w:val="DefaultParagraphFont"/>
    <w:uiPriority w:val="99"/>
    <w:semiHidden/>
    <w:unhideWhenUsed/>
    <w:rsid w:val="00C90BF6"/>
    <w:rPr>
      <w:vertAlign w:val="superscript"/>
    </w:rPr>
  </w:style>
  <w:style w:type="character" w:customStyle="1" w:styleId="n">
    <w:name w:val="n"/>
    <w:basedOn w:val="DefaultParagraphFont"/>
    <w:rsid w:val="00161670"/>
  </w:style>
  <w:style w:type="character" w:customStyle="1" w:styleId="m">
    <w:name w:val="m"/>
    <w:basedOn w:val="DefaultParagraphFont"/>
    <w:rsid w:val="00161670"/>
  </w:style>
  <w:style w:type="character" w:customStyle="1" w:styleId="nt">
    <w:name w:val="nt"/>
    <w:basedOn w:val="DefaultParagraphFont"/>
    <w:rsid w:val="006C75D3"/>
  </w:style>
  <w:style w:type="character" w:customStyle="1" w:styleId="se">
    <w:name w:val="se"/>
    <w:basedOn w:val="DefaultParagraphFont"/>
    <w:rsid w:val="006C75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784777">
      <w:bodyDiv w:val="1"/>
      <w:marLeft w:val="0"/>
      <w:marRight w:val="0"/>
      <w:marTop w:val="0"/>
      <w:marBottom w:val="0"/>
      <w:divBdr>
        <w:top w:val="none" w:sz="0" w:space="0" w:color="auto"/>
        <w:left w:val="none" w:sz="0" w:space="0" w:color="auto"/>
        <w:bottom w:val="none" w:sz="0" w:space="0" w:color="auto"/>
        <w:right w:val="none" w:sz="0" w:space="0" w:color="auto"/>
      </w:divBdr>
      <w:divsChild>
        <w:div w:id="304823537">
          <w:marLeft w:val="0"/>
          <w:marRight w:val="0"/>
          <w:marTop w:val="0"/>
          <w:marBottom w:val="300"/>
          <w:divBdr>
            <w:top w:val="none" w:sz="0" w:space="0" w:color="auto"/>
            <w:left w:val="none" w:sz="0" w:space="0" w:color="auto"/>
            <w:bottom w:val="none" w:sz="0" w:space="0" w:color="auto"/>
            <w:right w:val="none" w:sz="0" w:space="0" w:color="auto"/>
          </w:divBdr>
        </w:div>
      </w:divsChild>
    </w:div>
    <w:div w:id="187839992">
      <w:bodyDiv w:val="1"/>
      <w:marLeft w:val="0"/>
      <w:marRight w:val="0"/>
      <w:marTop w:val="0"/>
      <w:marBottom w:val="0"/>
      <w:divBdr>
        <w:top w:val="none" w:sz="0" w:space="0" w:color="auto"/>
        <w:left w:val="none" w:sz="0" w:space="0" w:color="auto"/>
        <w:bottom w:val="none" w:sz="0" w:space="0" w:color="auto"/>
        <w:right w:val="none" w:sz="0" w:space="0" w:color="auto"/>
      </w:divBdr>
    </w:div>
    <w:div w:id="209801669">
      <w:bodyDiv w:val="1"/>
      <w:marLeft w:val="0"/>
      <w:marRight w:val="0"/>
      <w:marTop w:val="0"/>
      <w:marBottom w:val="0"/>
      <w:divBdr>
        <w:top w:val="none" w:sz="0" w:space="0" w:color="auto"/>
        <w:left w:val="none" w:sz="0" w:space="0" w:color="auto"/>
        <w:bottom w:val="none" w:sz="0" w:space="0" w:color="auto"/>
        <w:right w:val="none" w:sz="0" w:space="0" w:color="auto"/>
      </w:divBdr>
    </w:div>
    <w:div w:id="359818694">
      <w:bodyDiv w:val="1"/>
      <w:marLeft w:val="0"/>
      <w:marRight w:val="0"/>
      <w:marTop w:val="0"/>
      <w:marBottom w:val="0"/>
      <w:divBdr>
        <w:top w:val="none" w:sz="0" w:space="0" w:color="auto"/>
        <w:left w:val="none" w:sz="0" w:space="0" w:color="auto"/>
        <w:bottom w:val="none" w:sz="0" w:space="0" w:color="auto"/>
        <w:right w:val="none" w:sz="0" w:space="0" w:color="auto"/>
      </w:divBdr>
    </w:div>
    <w:div w:id="360672495">
      <w:bodyDiv w:val="1"/>
      <w:marLeft w:val="0"/>
      <w:marRight w:val="0"/>
      <w:marTop w:val="0"/>
      <w:marBottom w:val="0"/>
      <w:divBdr>
        <w:top w:val="none" w:sz="0" w:space="0" w:color="auto"/>
        <w:left w:val="none" w:sz="0" w:space="0" w:color="auto"/>
        <w:bottom w:val="none" w:sz="0" w:space="0" w:color="auto"/>
        <w:right w:val="none" w:sz="0" w:space="0" w:color="auto"/>
      </w:divBdr>
    </w:div>
    <w:div w:id="390269728">
      <w:bodyDiv w:val="1"/>
      <w:marLeft w:val="0"/>
      <w:marRight w:val="0"/>
      <w:marTop w:val="0"/>
      <w:marBottom w:val="0"/>
      <w:divBdr>
        <w:top w:val="none" w:sz="0" w:space="0" w:color="auto"/>
        <w:left w:val="none" w:sz="0" w:space="0" w:color="auto"/>
        <w:bottom w:val="none" w:sz="0" w:space="0" w:color="auto"/>
        <w:right w:val="none" w:sz="0" w:space="0" w:color="auto"/>
      </w:divBdr>
    </w:div>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454943">
      <w:bodyDiv w:val="1"/>
      <w:marLeft w:val="0"/>
      <w:marRight w:val="0"/>
      <w:marTop w:val="0"/>
      <w:marBottom w:val="0"/>
      <w:divBdr>
        <w:top w:val="none" w:sz="0" w:space="0" w:color="auto"/>
        <w:left w:val="none" w:sz="0" w:space="0" w:color="auto"/>
        <w:bottom w:val="none" w:sz="0" w:space="0" w:color="auto"/>
        <w:right w:val="none" w:sz="0" w:space="0" w:color="auto"/>
      </w:divBdr>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169574">
      <w:bodyDiv w:val="1"/>
      <w:marLeft w:val="0"/>
      <w:marRight w:val="0"/>
      <w:marTop w:val="0"/>
      <w:marBottom w:val="0"/>
      <w:divBdr>
        <w:top w:val="none" w:sz="0" w:space="0" w:color="auto"/>
        <w:left w:val="none" w:sz="0" w:space="0" w:color="auto"/>
        <w:bottom w:val="none" w:sz="0" w:space="0" w:color="auto"/>
        <w:right w:val="none" w:sz="0" w:space="0" w:color="auto"/>
      </w:divBdr>
    </w:div>
    <w:div w:id="740100208">
      <w:bodyDiv w:val="1"/>
      <w:marLeft w:val="0"/>
      <w:marRight w:val="0"/>
      <w:marTop w:val="0"/>
      <w:marBottom w:val="0"/>
      <w:divBdr>
        <w:top w:val="none" w:sz="0" w:space="0" w:color="auto"/>
        <w:left w:val="none" w:sz="0" w:space="0" w:color="auto"/>
        <w:bottom w:val="none" w:sz="0" w:space="0" w:color="auto"/>
        <w:right w:val="none" w:sz="0" w:space="0" w:color="auto"/>
      </w:divBdr>
    </w:div>
    <w:div w:id="758910861">
      <w:bodyDiv w:val="1"/>
      <w:marLeft w:val="0"/>
      <w:marRight w:val="0"/>
      <w:marTop w:val="0"/>
      <w:marBottom w:val="0"/>
      <w:divBdr>
        <w:top w:val="none" w:sz="0" w:space="0" w:color="auto"/>
        <w:left w:val="none" w:sz="0" w:space="0" w:color="auto"/>
        <w:bottom w:val="none" w:sz="0" w:space="0" w:color="auto"/>
        <w:right w:val="none" w:sz="0" w:space="0" w:color="auto"/>
      </w:divBdr>
    </w:div>
    <w:div w:id="786244002">
      <w:bodyDiv w:val="1"/>
      <w:marLeft w:val="0"/>
      <w:marRight w:val="0"/>
      <w:marTop w:val="0"/>
      <w:marBottom w:val="0"/>
      <w:divBdr>
        <w:top w:val="none" w:sz="0" w:space="0" w:color="auto"/>
        <w:left w:val="none" w:sz="0" w:space="0" w:color="auto"/>
        <w:bottom w:val="none" w:sz="0" w:space="0" w:color="auto"/>
        <w:right w:val="none" w:sz="0" w:space="0" w:color="auto"/>
      </w:divBdr>
    </w:div>
    <w:div w:id="860701142">
      <w:bodyDiv w:val="1"/>
      <w:marLeft w:val="0"/>
      <w:marRight w:val="0"/>
      <w:marTop w:val="0"/>
      <w:marBottom w:val="0"/>
      <w:divBdr>
        <w:top w:val="none" w:sz="0" w:space="0" w:color="auto"/>
        <w:left w:val="none" w:sz="0" w:space="0" w:color="auto"/>
        <w:bottom w:val="none" w:sz="0" w:space="0" w:color="auto"/>
        <w:right w:val="none" w:sz="0" w:space="0" w:color="auto"/>
      </w:divBdr>
    </w:div>
    <w:div w:id="893391502">
      <w:bodyDiv w:val="1"/>
      <w:marLeft w:val="0"/>
      <w:marRight w:val="0"/>
      <w:marTop w:val="0"/>
      <w:marBottom w:val="0"/>
      <w:divBdr>
        <w:top w:val="none" w:sz="0" w:space="0" w:color="auto"/>
        <w:left w:val="none" w:sz="0" w:space="0" w:color="auto"/>
        <w:bottom w:val="none" w:sz="0" w:space="0" w:color="auto"/>
        <w:right w:val="none" w:sz="0" w:space="0" w:color="auto"/>
      </w:divBdr>
    </w:div>
    <w:div w:id="929201105">
      <w:bodyDiv w:val="1"/>
      <w:marLeft w:val="0"/>
      <w:marRight w:val="0"/>
      <w:marTop w:val="0"/>
      <w:marBottom w:val="0"/>
      <w:divBdr>
        <w:top w:val="none" w:sz="0" w:space="0" w:color="auto"/>
        <w:left w:val="none" w:sz="0" w:space="0" w:color="auto"/>
        <w:bottom w:val="none" w:sz="0" w:space="0" w:color="auto"/>
        <w:right w:val="none" w:sz="0" w:space="0" w:color="auto"/>
      </w:divBdr>
    </w:div>
    <w:div w:id="982581304">
      <w:bodyDiv w:val="1"/>
      <w:marLeft w:val="0"/>
      <w:marRight w:val="0"/>
      <w:marTop w:val="0"/>
      <w:marBottom w:val="0"/>
      <w:divBdr>
        <w:top w:val="none" w:sz="0" w:space="0" w:color="auto"/>
        <w:left w:val="none" w:sz="0" w:space="0" w:color="auto"/>
        <w:bottom w:val="none" w:sz="0" w:space="0" w:color="auto"/>
        <w:right w:val="none" w:sz="0" w:space="0" w:color="auto"/>
      </w:divBdr>
    </w:div>
    <w:div w:id="1017538720">
      <w:bodyDiv w:val="1"/>
      <w:marLeft w:val="0"/>
      <w:marRight w:val="0"/>
      <w:marTop w:val="0"/>
      <w:marBottom w:val="0"/>
      <w:divBdr>
        <w:top w:val="none" w:sz="0" w:space="0" w:color="auto"/>
        <w:left w:val="none" w:sz="0" w:space="0" w:color="auto"/>
        <w:bottom w:val="none" w:sz="0" w:space="0" w:color="auto"/>
        <w:right w:val="none" w:sz="0" w:space="0" w:color="auto"/>
      </w:divBdr>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087731096">
      <w:bodyDiv w:val="1"/>
      <w:marLeft w:val="0"/>
      <w:marRight w:val="0"/>
      <w:marTop w:val="0"/>
      <w:marBottom w:val="0"/>
      <w:divBdr>
        <w:top w:val="none" w:sz="0" w:space="0" w:color="auto"/>
        <w:left w:val="none" w:sz="0" w:space="0" w:color="auto"/>
        <w:bottom w:val="none" w:sz="0" w:space="0" w:color="auto"/>
        <w:right w:val="none" w:sz="0" w:space="0" w:color="auto"/>
      </w:divBdr>
    </w:div>
    <w:div w:id="1148596498">
      <w:bodyDiv w:val="1"/>
      <w:marLeft w:val="0"/>
      <w:marRight w:val="0"/>
      <w:marTop w:val="0"/>
      <w:marBottom w:val="0"/>
      <w:divBdr>
        <w:top w:val="none" w:sz="0" w:space="0" w:color="auto"/>
        <w:left w:val="none" w:sz="0" w:space="0" w:color="auto"/>
        <w:bottom w:val="none" w:sz="0" w:space="0" w:color="auto"/>
        <w:right w:val="none" w:sz="0" w:space="0" w:color="auto"/>
      </w:divBdr>
    </w:div>
    <w:div w:id="1196115178">
      <w:bodyDiv w:val="1"/>
      <w:marLeft w:val="0"/>
      <w:marRight w:val="0"/>
      <w:marTop w:val="0"/>
      <w:marBottom w:val="0"/>
      <w:divBdr>
        <w:top w:val="none" w:sz="0" w:space="0" w:color="auto"/>
        <w:left w:val="none" w:sz="0" w:space="0" w:color="auto"/>
        <w:bottom w:val="none" w:sz="0" w:space="0" w:color="auto"/>
        <w:right w:val="none" w:sz="0" w:space="0" w:color="auto"/>
      </w:divBdr>
    </w:div>
    <w:div w:id="1229654882">
      <w:bodyDiv w:val="1"/>
      <w:marLeft w:val="0"/>
      <w:marRight w:val="0"/>
      <w:marTop w:val="0"/>
      <w:marBottom w:val="0"/>
      <w:divBdr>
        <w:top w:val="none" w:sz="0" w:space="0" w:color="auto"/>
        <w:left w:val="none" w:sz="0" w:space="0" w:color="auto"/>
        <w:bottom w:val="none" w:sz="0" w:space="0" w:color="auto"/>
        <w:right w:val="none" w:sz="0" w:space="0" w:color="auto"/>
      </w:divBdr>
    </w:div>
    <w:div w:id="1345861498">
      <w:bodyDiv w:val="1"/>
      <w:marLeft w:val="0"/>
      <w:marRight w:val="0"/>
      <w:marTop w:val="0"/>
      <w:marBottom w:val="0"/>
      <w:divBdr>
        <w:top w:val="none" w:sz="0" w:space="0" w:color="auto"/>
        <w:left w:val="none" w:sz="0" w:space="0" w:color="auto"/>
        <w:bottom w:val="none" w:sz="0" w:space="0" w:color="auto"/>
        <w:right w:val="none" w:sz="0" w:space="0" w:color="auto"/>
      </w:divBdr>
    </w:div>
    <w:div w:id="1375423550">
      <w:bodyDiv w:val="1"/>
      <w:marLeft w:val="0"/>
      <w:marRight w:val="0"/>
      <w:marTop w:val="0"/>
      <w:marBottom w:val="0"/>
      <w:divBdr>
        <w:top w:val="none" w:sz="0" w:space="0" w:color="auto"/>
        <w:left w:val="none" w:sz="0" w:space="0" w:color="auto"/>
        <w:bottom w:val="none" w:sz="0" w:space="0" w:color="auto"/>
        <w:right w:val="none" w:sz="0" w:space="0" w:color="auto"/>
      </w:divBdr>
    </w:div>
    <w:div w:id="1479567856">
      <w:bodyDiv w:val="1"/>
      <w:marLeft w:val="0"/>
      <w:marRight w:val="0"/>
      <w:marTop w:val="0"/>
      <w:marBottom w:val="0"/>
      <w:divBdr>
        <w:top w:val="none" w:sz="0" w:space="0" w:color="auto"/>
        <w:left w:val="none" w:sz="0" w:space="0" w:color="auto"/>
        <w:bottom w:val="none" w:sz="0" w:space="0" w:color="auto"/>
        <w:right w:val="none" w:sz="0" w:space="0" w:color="auto"/>
      </w:divBdr>
    </w:div>
    <w:div w:id="1529367806">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316470">
      <w:bodyDiv w:val="1"/>
      <w:marLeft w:val="0"/>
      <w:marRight w:val="0"/>
      <w:marTop w:val="0"/>
      <w:marBottom w:val="0"/>
      <w:divBdr>
        <w:top w:val="none" w:sz="0" w:space="0" w:color="auto"/>
        <w:left w:val="none" w:sz="0" w:space="0" w:color="auto"/>
        <w:bottom w:val="none" w:sz="0" w:space="0" w:color="auto"/>
        <w:right w:val="none" w:sz="0" w:space="0" w:color="auto"/>
      </w:divBdr>
    </w:div>
    <w:div w:id="1693610104">
      <w:bodyDiv w:val="1"/>
      <w:marLeft w:val="0"/>
      <w:marRight w:val="0"/>
      <w:marTop w:val="0"/>
      <w:marBottom w:val="0"/>
      <w:divBdr>
        <w:top w:val="none" w:sz="0" w:space="0" w:color="auto"/>
        <w:left w:val="none" w:sz="0" w:space="0" w:color="auto"/>
        <w:bottom w:val="none" w:sz="0" w:space="0" w:color="auto"/>
        <w:right w:val="none" w:sz="0" w:space="0" w:color="auto"/>
      </w:divBdr>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22090176">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690412">
      <w:bodyDiv w:val="1"/>
      <w:marLeft w:val="0"/>
      <w:marRight w:val="0"/>
      <w:marTop w:val="0"/>
      <w:marBottom w:val="0"/>
      <w:divBdr>
        <w:top w:val="none" w:sz="0" w:space="0" w:color="auto"/>
        <w:left w:val="none" w:sz="0" w:space="0" w:color="auto"/>
        <w:bottom w:val="none" w:sz="0" w:space="0" w:color="auto"/>
        <w:right w:val="none" w:sz="0" w:space="0" w:color="auto"/>
      </w:divBdr>
      <w:divsChild>
        <w:div w:id="1522938406">
          <w:marLeft w:val="0"/>
          <w:marRight w:val="0"/>
          <w:marTop w:val="240"/>
          <w:marBottom w:val="240"/>
          <w:divBdr>
            <w:top w:val="none" w:sz="0" w:space="0" w:color="auto"/>
            <w:left w:val="none" w:sz="0" w:space="0" w:color="auto"/>
            <w:bottom w:val="none" w:sz="0" w:space="0" w:color="auto"/>
            <w:right w:val="none" w:sz="0" w:space="0" w:color="auto"/>
          </w:divBdr>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 w:id="1996716459">
      <w:bodyDiv w:val="1"/>
      <w:marLeft w:val="0"/>
      <w:marRight w:val="0"/>
      <w:marTop w:val="0"/>
      <w:marBottom w:val="0"/>
      <w:divBdr>
        <w:top w:val="none" w:sz="0" w:space="0" w:color="auto"/>
        <w:left w:val="none" w:sz="0" w:space="0" w:color="auto"/>
        <w:bottom w:val="none" w:sz="0" w:space="0" w:color="auto"/>
        <w:right w:val="none" w:sz="0" w:space="0" w:color="auto"/>
      </w:divBdr>
    </w:div>
    <w:div w:id="2018582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tiff"/><Relationship Id="rId42" Type="http://schemas.openxmlformats.org/officeDocument/2006/relationships/image" Target="media/image31.png"/><Relationship Id="rId47" Type="http://schemas.openxmlformats.org/officeDocument/2006/relationships/hyperlink" Target="https://a23a2051.ngrok.io" TargetMode="External"/><Relationship Id="rId63" Type="http://schemas.openxmlformats.org/officeDocument/2006/relationships/hyperlink" Target="http://alexa.mrsoftware.org:80"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tiff"/><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hyperlink" Target="https://localhost:8443" TargetMode="External"/><Relationship Id="rId37" Type="http://schemas.openxmlformats.org/officeDocument/2006/relationships/image" Target="media/image26.png"/><Relationship Id="rId40" Type="http://schemas.openxmlformats.org/officeDocument/2006/relationships/image" Target="media/image29.tiff"/><Relationship Id="rId45" Type="http://schemas.openxmlformats.org/officeDocument/2006/relationships/image" Target="media/image34.png"/><Relationship Id="rId53" Type="http://schemas.openxmlformats.org/officeDocument/2006/relationships/image" Target="media/image39.jpg"/><Relationship Id="rId58" Type="http://schemas.openxmlformats.org/officeDocument/2006/relationships/hyperlink" Target="https://jojo.epi.bris.ac.uk:9449" TargetMode="External"/><Relationship Id="rId66" Type="http://schemas.openxmlformats.org/officeDocument/2006/relationships/hyperlink" Target="http://jojo.epi.bris.ac.uk:9449" TargetMode="External"/><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image" Target="media/image12.tif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iki.mozilla.org/CA/Included_Certificates" TargetMode="External"/><Relationship Id="rId30" Type="http://schemas.openxmlformats.org/officeDocument/2006/relationships/image" Target="media/image21.png"/><Relationship Id="rId35" Type="http://schemas.openxmlformats.org/officeDocument/2006/relationships/image" Target="media/image24.tiff"/><Relationship Id="rId43" Type="http://schemas.openxmlformats.org/officeDocument/2006/relationships/image" Target="media/image32.png"/><Relationship Id="rId48" Type="http://schemas.openxmlformats.org/officeDocument/2006/relationships/hyperlink" Target="https://a23a2051.ngrok.io/helloworldservlet/main" TargetMode="External"/><Relationship Id="rId56" Type="http://schemas.openxmlformats.org/officeDocument/2006/relationships/hyperlink" Target="mailto:so18266@jojo.epi.bris.ac.uk" TargetMode="External"/><Relationship Id="rId64" Type="http://schemas.openxmlformats.org/officeDocument/2006/relationships/hyperlink" Target="http://jojo.epi.bris.ac.uk:9449" TargetMode="External"/><Relationship Id="rId69" Type="http://schemas.openxmlformats.org/officeDocument/2006/relationships/theme" Target="theme/theme1.xml"/><Relationship Id="rId8" Type="http://schemas.openxmlformats.org/officeDocument/2006/relationships/image" Target="media/image1.tiff"/><Relationship Id="rId51" Type="http://schemas.openxmlformats.org/officeDocument/2006/relationships/image" Target="media/image37.tif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2.png"/><Relationship Id="rId38" Type="http://schemas.openxmlformats.org/officeDocument/2006/relationships/image" Target="media/image27.tiff"/><Relationship Id="rId46" Type="http://schemas.openxmlformats.org/officeDocument/2006/relationships/hyperlink" Target="http://localhost:8080/helloworldservlet/main" TargetMode="External"/><Relationship Id="rId59" Type="http://schemas.openxmlformats.org/officeDocument/2006/relationships/hyperlink" Target="https://jojo.epi.bris.ac.uk:9449" TargetMode="External"/><Relationship Id="rId67" Type="http://schemas.openxmlformats.org/officeDocument/2006/relationships/hyperlink" Target="https://alexa.mrsoftware.org:443" TargetMode="External"/><Relationship Id="rId20" Type="http://schemas.openxmlformats.org/officeDocument/2006/relationships/image" Target="media/image13.png"/><Relationship Id="rId41" Type="http://schemas.openxmlformats.org/officeDocument/2006/relationships/image" Target="media/image30.png"/><Relationship Id="rId54" Type="http://schemas.openxmlformats.org/officeDocument/2006/relationships/image" Target="media/image40.jpeg"/><Relationship Id="rId62" Type="http://schemas.openxmlformats.org/officeDocument/2006/relationships/hyperlink" Target="https://jojo.epi.bris.ac.uk:9449"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hyperlink" Target="https://developer.amazon.com/docs/custom-skills/request-and-response-json-reference.html" TargetMode="External"/><Relationship Id="rId36" Type="http://schemas.openxmlformats.org/officeDocument/2006/relationships/image" Target="media/image25.tiff"/><Relationship Id="rId49" Type="http://schemas.openxmlformats.org/officeDocument/2006/relationships/image" Target="media/image35.tiff"/><Relationship Id="rId57" Type="http://schemas.openxmlformats.org/officeDocument/2006/relationships/hyperlink" Target="mailto:so18266@jojo.epi.bris.ac.uk" TargetMode="External"/><Relationship Id="rId10" Type="http://schemas.openxmlformats.org/officeDocument/2006/relationships/image" Target="media/image3.tiff"/><Relationship Id="rId31" Type="http://schemas.openxmlformats.org/officeDocument/2006/relationships/hyperlink" Target="http://localhost:8080" TargetMode="External"/><Relationship Id="rId44" Type="http://schemas.openxmlformats.org/officeDocument/2006/relationships/image" Target="media/image33.tiff"/><Relationship Id="rId52" Type="http://schemas.openxmlformats.org/officeDocument/2006/relationships/image" Target="media/image38.png"/><Relationship Id="rId60" Type="http://schemas.openxmlformats.org/officeDocument/2006/relationships/image" Target="media/image41.tiff"/><Relationship Id="rId65" Type="http://schemas.openxmlformats.org/officeDocument/2006/relationships/hyperlink" Target="https://alexa.mrsoftware.org"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tiff"/><Relationship Id="rId18" Type="http://schemas.openxmlformats.org/officeDocument/2006/relationships/image" Target="media/image11.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6.png"/><Relationship Id="rId55" Type="http://schemas.openxmlformats.org/officeDocument/2006/relationships/hyperlink" Target="mailto:so18266@jojo.epi.bris.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6FD833-CD34-DD45-81E0-FD3DF4577C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8</TotalTime>
  <Pages>31</Pages>
  <Words>9089</Words>
  <Characters>51809</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715</cp:revision>
  <dcterms:created xsi:type="dcterms:W3CDTF">2019-08-01T09:54:00Z</dcterms:created>
  <dcterms:modified xsi:type="dcterms:W3CDTF">2019-08-15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